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4EA0B4" w14:textId="45EC85CB" w:rsidR="008F42A7" w:rsidRPr="00E230F9" w:rsidRDefault="00E230F9" w:rsidP="003B575B">
      <w:pPr>
        <w:spacing w:after="0"/>
        <w:contextualSpacing/>
        <w:mirrorIndents/>
        <w:jc w:val="both"/>
        <w:rPr>
          <w:b/>
          <w:bCs/>
        </w:rPr>
      </w:pPr>
      <w:r w:rsidRPr="00E230F9">
        <w:rPr>
          <w:b/>
          <w:bCs/>
        </w:rPr>
        <w:t>TITLE</w:t>
      </w:r>
    </w:p>
    <w:p w14:paraId="0C76090E" w14:textId="19881625" w:rsidR="007A4DD6" w:rsidRPr="00613584" w:rsidRDefault="00EA1DDF" w:rsidP="003B575B">
      <w:pPr>
        <w:spacing w:after="0"/>
        <w:contextualSpacing/>
        <w:mirrorIndents/>
        <w:jc w:val="both"/>
        <w:rPr>
          <w:b/>
          <w:bCs/>
          <w:color w:val="808080" w:themeColor="background1" w:themeShade="80"/>
        </w:rPr>
      </w:pPr>
      <w:r w:rsidRPr="00613584">
        <w:rPr>
          <w:b/>
          <w:bCs/>
        </w:rPr>
        <w:t>C</w:t>
      </w:r>
      <w:r w:rsidR="00580FE7" w:rsidRPr="00613584">
        <w:rPr>
          <w:b/>
          <w:bCs/>
        </w:rPr>
        <w:t xml:space="preserve">arrier-assisted </w:t>
      </w:r>
      <w:r w:rsidR="008F42A7" w:rsidRPr="00613584">
        <w:rPr>
          <w:b/>
          <w:bCs/>
        </w:rPr>
        <w:t>O</w:t>
      </w:r>
      <w:r w:rsidR="00913EA1" w:rsidRPr="00613584">
        <w:rPr>
          <w:b/>
          <w:bCs/>
        </w:rPr>
        <w:t xml:space="preserve">ne-pot </w:t>
      </w:r>
      <w:r w:rsidR="008F42A7" w:rsidRPr="00613584">
        <w:rPr>
          <w:b/>
          <w:bCs/>
        </w:rPr>
        <w:t>S</w:t>
      </w:r>
      <w:r w:rsidR="00580FE7" w:rsidRPr="00613584">
        <w:rPr>
          <w:b/>
          <w:bCs/>
        </w:rPr>
        <w:t xml:space="preserve">ample </w:t>
      </w:r>
      <w:r w:rsidR="008F42A7" w:rsidRPr="00613584">
        <w:rPr>
          <w:b/>
          <w:bCs/>
        </w:rPr>
        <w:t>P</w:t>
      </w:r>
      <w:r w:rsidR="00580FE7" w:rsidRPr="00613584">
        <w:rPr>
          <w:b/>
          <w:bCs/>
        </w:rPr>
        <w:t xml:space="preserve">reparation for </w:t>
      </w:r>
      <w:r w:rsidR="008F42A7" w:rsidRPr="00613584">
        <w:rPr>
          <w:b/>
          <w:bCs/>
        </w:rPr>
        <w:t>T</w:t>
      </w:r>
      <w:r w:rsidR="00580FE7" w:rsidRPr="00613584">
        <w:rPr>
          <w:b/>
          <w:bCs/>
        </w:rPr>
        <w:t xml:space="preserve">argeted </w:t>
      </w:r>
      <w:r w:rsidR="008F42A7" w:rsidRPr="00613584">
        <w:rPr>
          <w:b/>
          <w:bCs/>
        </w:rPr>
        <w:t>P</w:t>
      </w:r>
      <w:r w:rsidR="00580FE7" w:rsidRPr="00613584">
        <w:rPr>
          <w:b/>
          <w:bCs/>
        </w:rPr>
        <w:t xml:space="preserve">roteomics </w:t>
      </w:r>
      <w:r w:rsidR="008F42A7" w:rsidRPr="00613584">
        <w:rPr>
          <w:b/>
          <w:bCs/>
        </w:rPr>
        <w:t>A</w:t>
      </w:r>
      <w:r w:rsidR="00580FE7" w:rsidRPr="00613584">
        <w:rPr>
          <w:b/>
          <w:bCs/>
        </w:rPr>
        <w:t xml:space="preserve">nalysis of </w:t>
      </w:r>
      <w:r w:rsidR="008F42A7" w:rsidRPr="00613584">
        <w:rPr>
          <w:b/>
          <w:bCs/>
        </w:rPr>
        <w:t>S</w:t>
      </w:r>
      <w:r w:rsidR="00580FE7" w:rsidRPr="00613584">
        <w:rPr>
          <w:b/>
          <w:bCs/>
        </w:rPr>
        <w:t xml:space="preserve">mall </w:t>
      </w:r>
      <w:r w:rsidR="008F42A7" w:rsidRPr="00613584">
        <w:rPr>
          <w:b/>
          <w:bCs/>
        </w:rPr>
        <w:t>N</w:t>
      </w:r>
      <w:r w:rsidR="00580FE7" w:rsidRPr="00613584">
        <w:rPr>
          <w:b/>
          <w:bCs/>
        </w:rPr>
        <w:t xml:space="preserve">umbers of </w:t>
      </w:r>
      <w:r w:rsidR="008F42A7" w:rsidRPr="00613584">
        <w:rPr>
          <w:b/>
          <w:bCs/>
        </w:rPr>
        <w:t>H</w:t>
      </w:r>
      <w:r w:rsidR="00580FE7" w:rsidRPr="00613584">
        <w:rPr>
          <w:b/>
          <w:bCs/>
        </w:rPr>
        <w:t xml:space="preserve">uman </w:t>
      </w:r>
      <w:r w:rsidR="008F42A7" w:rsidRPr="00613584">
        <w:rPr>
          <w:b/>
          <w:bCs/>
        </w:rPr>
        <w:t>C</w:t>
      </w:r>
      <w:r w:rsidR="00580FE7" w:rsidRPr="00613584">
        <w:rPr>
          <w:b/>
          <w:bCs/>
        </w:rPr>
        <w:t>ells</w:t>
      </w:r>
    </w:p>
    <w:p w14:paraId="2E300B21" w14:textId="2CE33CCA" w:rsidR="007A4DD6" w:rsidRDefault="007A4DD6" w:rsidP="003B575B">
      <w:pPr>
        <w:spacing w:after="0"/>
        <w:contextualSpacing/>
        <w:mirrorIndents/>
        <w:jc w:val="both"/>
        <w:rPr>
          <w:b/>
          <w:bCs/>
        </w:rPr>
      </w:pPr>
    </w:p>
    <w:p w14:paraId="249FCA1B" w14:textId="0C15D68A" w:rsidR="00E230F9" w:rsidRPr="00613584" w:rsidRDefault="00E230F9" w:rsidP="003B575B">
      <w:pPr>
        <w:spacing w:after="0"/>
        <w:contextualSpacing/>
        <w:mirrorIndents/>
        <w:jc w:val="both"/>
        <w:rPr>
          <w:b/>
          <w:bCs/>
        </w:rPr>
      </w:pPr>
      <w:r>
        <w:rPr>
          <w:b/>
          <w:bCs/>
        </w:rPr>
        <w:t>AUTHORS AND AFFILIATIONS:</w:t>
      </w:r>
    </w:p>
    <w:p w14:paraId="60FCB589" w14:textId="5612B5BF" w:rsidR="00D04A95" w:rsidRPr="00613584" w:rsidRDefault="00580FE7" w:rsidP="003B575B">
      <w:pPr>
        <w:spacing w:after="0"/>
        <w:contextualSpacing/>
        <w:mirrorIndents/>
        <w:jc w:val="both"/>
        <w:rPr>
          <w:vertAlign w:val="superscript"/>
        </w:rPr>
      </w:pPr>
      <w:r w:rsidRPr="00613584">
        <w:t>Kendall Martin</w:t>
      </w:r>
      <w:r w:rsidR="00ED487E" w:rsidRPr="00613584">
        <w:rPr>
          <w:vertAlign w:val="superscript"/>
        </w:rPr>
        <w:t>1</w:t>
      </w:r>
      <w:r w:rsidRPr="00613584">
        <w:t>, Tong Zhang</w:t>
      </w:r>
      <w:r w:rsidR="00ED487E" w:rsidRPr="00613584">
        <w:rPr>
          <w:vertAlign w:val="superscript"/>
        </w:rPr>
        <w:t>1</w:t>
      </w:r>
      <w:r w:rsidRPr="00613584">
        <w:t>, Pengfei Zhang</w:t>
      </w:r>
      <w:r w:rsidR="001E7720" w:rsidRPr="00613584">
        <w:rPr>
          <w:vertAlign w:val="superscript"/>
        </w:rPr>
        <w:t>2</w:t>
      </w:r>
      <w:r w:rsidRPr="00613584">
        <w:t xml:space="preserve">, </w:t>
      </w:r>
      <w:bookmarkStart w:id="0" w:name="_Hlk43388091"/>
      <w:r w:rsidR="006329BF" w:rsidRPr="00613584">
        <w:t>William B. Chrisler</w:t>
      </w:r>
      <w:r w:rsidR="006329BF" w:rsidRPr="00613584">
        <w:rPr>
          <w:vertAlign w:val="superscript"/>
        </w:rPr>
        <w:t>1</w:t>
      </w:r>
      <w:bookmarkEnd w:id="0"/>
      <w:r w:rsidR="006329BF" w:rsidRPr="00613584">
        <w:t xml:space="preserve">, </w:t>
      </w:r>
      <w:r w:rsidR="00254FFF" w:rsidRPr="00613584">
        <w:t>Fillmore L. Thomas</w:t>
      </w:r>
      <w:r w:rsidR="00254FFF" w:rsidRPr="00613584">
        <w:rPr>
          <w:vertAlign w:val="superscript"/>
        </w:rPr>
        <w:t>3</w:t>
      </w:r>
      <w:r w:rsidR="00254FFF" w:rsidRPr="00613584">
        <w:t xml:space="preserve">, </w:t>
      </w:r>
      <w:r w:rsidR="001E7720" w:rsidRPr="00613584">
        <w:t>Fen Liu</w:t>
      </w:r>
      <w:r w:rsidR="000D4CD5" w:rsidRPr="00613584">
        <w:rPr>
          <w:vertAlign w:val="superscript"/>
        </w:rPr>
        <w:t>4</w:t>
      </w:r>
      <w:r w:rsidRPr="00613584">
        <w:t xml:space="preserve">, </w:t>
      </w:r>
      <w:r w:rsidR="001E7720" w:rsidRPr="00613584">
        <w:t>Tao Liu</w:t>
      </w:r>
      <w:r w:rsidR="001E7720" w:rsidRPr="00613584">
        <w:rPr>
          <w:vertAlign w:val="superscript"/>
        </w:rPr>
        <w:t>1</w:t>
      </w:r>
      <w:r w:rsidR="001E7720" w:rsidRPr="00613584">
        <w:t>, Wei-Jun Qian</w:t>
      </w:r>
      <w:r w:rsidR="001E7720" w:rsidRPr="00613584">
        <w:rPr>
          <w:vertAlign w:val="superscript"/>
        </w:rPr>
        <w:t>1</w:t>
      </w:r>
      <w:r w:rsidR="001E7720" w:rsidRPr="00613584">
        <w:t xml:space="preserve">, </w:t>
      </w:r>
      <w:r w:rsidRPr="00613584">
        <w:t>Richard D</w:t>
      </w:r>
      <w:r w:rsidR="00802E3B" w:rsidRPr="00613584">
        <w:t>.</w:t>
      </w:r>
      <w:r w:rsidRPr="00613584">
        <w:t xml:space="preserve"> Smith</w:t>
      </w:r>
      <w:r w:rsidR="00ED487E" w:rsidRPr="00613584">
        <w:rPr>
          <w:vertAlign w:val="superscript"/>
        </w:rPr>
        <w:t>1</w:t>
      </w:r>
      <w:r w:rsidRPr="00613584">
        <w:t>, Tujin Shi</w:t>
      </w:r>
      <w:r w:rsidR="00ED487E" w:rsidRPr="00613584">
        <w:rPr>
          <w:vertAlign w:val="superscript"/>
        </w:rPr>
        <w:t>1</w:t>
      </w:r>
    </w:p>
    <w:p w14:paraId="53B6215E" w14:textId="46CE6B8C" w:rsidR="00354248" w:rsidRPr="00613584" w:rsidRDefault="00354248" w:rsidP="003B575B">
      <w:pPr>
        <w:spacing w:after="0"/>
        <w:contextualSpacing/>
        <w:mirrorIndents/>
        <w:jc w:val="both"/>
      </w:pPr>
    </w:p>
    <w:p w14:paraId="048F218A" w14:textId="3D767451" w:rsidR="00B21046" w:rsidRPr="00613584" w:rsidRDefault="00B21046" w:rsidP="003B575B">
      <w:pPr>
        <w:spacing w:after="0"/>
        <w:contextualSpacing/>
        <w:mirrorIndents/>
        <w:jc w:val="both"/>
        <w:rPr>
          <w:rFonts w:eastAsia="SimSun"/>
          <w:bCs/>
          <w:color w:val="auto"/>
        </w:rPr>
      </w:pPr>
      <w:r w:rsidRPr="00613584">
        <w:rPr>
          <w:rFonts w:eastAsia="SimSun"/>
          <w:bCs/>
          <w:color w:val="auto"/>
          <w:vertAlign w:val="superscript"/>
        </w:rPr>
        <w:t>1</w:t>
      </w:r>
      <w:r w:rsidRPr="00613584">
        <w:rPr>
          <w:rFonts w:eastAsia="SimSun"/>
          <w:bCs/>
          <w:color w:val="auto"/>
        </w:rPr>
        <w:t>Biological Sciences Division, Pacific Northwest National Laboratory, Richland, Washington, USA</w:t>
      </w:r>
    </w:p>
    <w:p w14:paraId="37E6A404" w14:textId="77777777" w:rsidR="00B21046" w:rsidRPr="00613584" w:rsidRDefault="00B21046" w:rsidP="003B575B">
      <w:pPr>
        <w:spacing w:after="0"/>
        <w:contextualSpacing/>
        <w:mirrorIndents/>
        <w:jc w:val="both"/>
        <w:rPr>
          <w:rFonts w:eastAsia="SimSun"/>
          <w:bCs/>
          <w:color w:val="auto"/>
        </w:rPr>
      </w:pPr>
      <w:r w:rsidRPr="00613584">
        <w:rPr>
          <w:rFonts w:eastAsia="SimSun"/>
          <w:bCs/>
          <w:color w:val="auto"/>
          <w:vertAlign w:val="superscript"/>
        </w:rPr>
        <w:t>2</w:t>
      </w:r>
      <w:r w:rsidRPr="00613584">
        <w:rPr>
          <w:rFonts w:eastAsia="SimSun"/>
          <w:bCs/>
          <w:color w:val="auto"/>
        </w:rPr>
        <w:t xml:space="preserve">NHC Key Laboratory of Cancer Proteomics, Department of Oncology, </w:t>
      </w:r>
      <w:proofErr w:type="spellStart"/>
      <w:r w:rsidRPr="00613584">
        <w:rPr>
          <w:rFonts w:eastAsia="SimSun"/>
          <w:bCs/>
          <w:color w:val="auto"/>
        </w:rPr>
        <w:t>Xiangya</w:t>
      </w:r>
      <w:proofErr w:type="spellEnd"/>
      <w:r w:rsidRPr="00613584">
        <w:rPr>
          <w:rFonts w:eastAsia="SimSun"/>
          <w:bCs/>
          <w:color w:val="auto"/>
        </w:rPr>
        <w:t xml:space="preserve"> Hospital, </w:t>
      </w:r>
    </w:p>
    <w:p w14:paraId="73F4F7F2" w14:textId="2F24D253" w:rsidR="00B21046" w:rsidRPr="00613584" w:rsidRDefault="00B21046" w:rsidP="003B575B">
      <w:pPr>
        <w:spacing w:after="0"/>
        <w:contextualSpacing/>
        <w:mirrorIndents/>
        <w:jc w:val="both"/>
        <w:rPr>
          <w:rFonts w:eastAsia="SimSun"/>
          <w:bCs/>
          <w:color w:val="auto"/>
        </w:rPr>
      </w:pPr>
      <w:r w:rsidRPr="00613584">
        <w:rPr>
          <w:rFonts w:eastAsia="SimSun"/>
          <w:bCs/>
          <w:color w:val="auto"/>
        </w:rPr>
        <w:t>Central South University, Changsha, Hunan, P.R. China</w:t>
      </w:r>
    </w:p>
    <w:p w14:paraId="3803BA85" w14:textId="1329698A" w:rsidR="000D4CD5" w:rsidRPr="00613584" w:rsidRDefault="000D4CD5" w:rsidP="003B575B">
      <w:pPr>
        <w:spacing w:after="0"/>
        <w:contextualSpacing/>
        <w:mirrorIndents/>
        <w:jc w:val="both"/>
        <w:rPr>
          <w:rFonts w:eastAsia="SimSun"/>
          <w:bCs/>
          <w:color w:val="auto"/>
        </w:rPr>
      </w:pPr>
      <w:r w:rsidRPr="00613584">
        <w:rPr>
          <w:rFonts w:eastAsia="SimSun"/>
          <w:bCs/>
          <w:color w:val="auto"/>
          <w:vertAlign w:val="superscript"/>
        </w:rPr>
        <w:t>3</w:t>
      </w:r>
      <w:r w:rsidR="00836BEA" w:rsidRPr="00613584">
        <w:rPr>
          <w:rFonts w:eastAsia="SimSun"/>
          <w:bCs/>
          <w:color w:val="auto"/>
        </w:rPr>
        <w:t>Environmental Molecular Sciences Laboratory</w:t>
      </w:r>
      <w:r w:rsidRPr="00613584">
        <w:rPr>
          <w:rFonts w:eastAsia="SimSun"/>
          <w:bCs/>
          <w:color w:val="auto"/>
        </w:rPr>
        <w:t>, Pacific Northwest National Laboratory, Richland, Washington, USA</w:t>
      </w:r>
    </w:p>
    <w:p w14:paraId="66F7655B" w14:textId="49048306" w:rsidR="00B21046" w:rsidRPr="00613584" w:rsidRDefault="000D4CD5" w:rsidP="003B575B">
      <w:pPr>
        <w:spacing w:after="0"/>
        <w:contextualSpacing/>
        <w:mirrorIndents/>
        <w:jc w:val="both"/>
        <w:rPr>
          <w:rFonts w:eastAsia="SimSun"/>
          <w:bCs/>
          <w:color w:val="auto"/>
        </w:rPr>
      </w:pPr>
      <w:r w:rsidRPr="00613584">
        <w:rPr>
          <w:rFonts w:eastAsia="SimSun"/>
          <w:bCs/>
          <w:color w:val="auto"/>
          <w:vertAlign w:val="superscript"/>
        </w:rPr>
        <w:t>4</w:t>
      </w:r>
      <w:r w:rsidR="00B21046" w:rsidRPr="00613584">
        <w:rPr>
          <w:rFonts w:eastAsia="SimSun"/>
          <w:bCs/>
          <w:color w:val="auto"/>
        </w:rPr>
        <w:t>Department of Critical Care Medicine, The First Affiliated Hospital of Nanchang University, Nanchang, Jiangxi, P.R. China</w:t>
      </w:r>
    </w:p>
    <w:p w14:paraId="753E72A4" w14:textId="0273829F" w:rsidR="008F42A7" w:rsidRDefault="008F42A7" w:rsidP="003B575B">
      <w:pPr>
        <w:spacing w:after="0"/>
        <w:contextualSpacing/>
        <w:mirrorIndents/>
        <w:jc w:val="both"/>
        <w:rPr>
          <w:color w:val="auto"/>
        </w:rPr>
      </w:pPr>
    </w:p>
    <w:p w14:paraId="2466B22E" w14:textId="77777777" w:rsidR="008C70BB" w:rsidRPr="00613584" w:rsidRDefault="008C70BB" w:rsidP="003B575B">
      <w:pPr>
        <w:spacing w:after="0"/>
        <w:contextualSpacing/>
        <w:mirrorIndents/>
        <w:jc w:val="both"/>
        <w:rPr>
          <w:color w:val="auto"/>
        </w:rPr>
      </w:pPr>
    </w:p>
    <w:p w14:paraId="7800AB4E" w14:textId="5BC45410" w:rsidR="00354248" w:rsidRPr="00613584" w:rsidRDefault="009C163E" w:rsidP="003B575B">
      <w:pPr>
        <w:spacing w:after="0"/>
        <w:contextualSpacing/>
        <w:mirrorIndents/>
        <w:jc w:val="both"/>
        <w:rPr>
          <w:b/>
          <w:bCs/>
        </w:rPr>
      </w:pPr>
      <w:r w:rsidRPr="00613584">
        <w:rPr>
          <w:b/>
          <w:bCs/>
        </w:rPr>
        <w:t>Email addresses of co-authors:</w:t>
      </w:r>
    </w:p>
    <w:p w14:paraId="15CAD6E0" w14:textId="3CB4C026" w:rsidR="009C163E" w:rsidRPr="00613584" w:rsidRDefault="00802E3B" w:rsidP="003B575B">
      <w:pPr>
        <w:spacing w:after="0"/>
        <w:contextualSpacing/>
        <w:mirrorIndents/>
        <w:jc w:val="both"/>
        <w:rPr>
          <w:color w:val="auto"/>
        </w:rPr>
      </w:pPr>
      <w:r w:rsidRPr="00613584">
        <w:rPr>
          <w:color w:val="auto"/>
        </w:rPr>
        <w:t>Kendall Martin</w:t>
      </w:r>
      <w:r w:rsidRPr="00613584">
        <w:rPr>
          <w:color w:val="auto"/>
        </w:rPr>
        <w:tab/>
      </w:r>
      <w:r w:rsidR="009C163E" w:rsidRPr="00613584">
        <w:rPr>
          <w:color w:val="auto"/>
        </w:rPr>
        <w:t>(</w:t>
      </w:r>
      <w:r w:rsidR="00D8430D" w:rsidRPr="00613584">
        <w:rPr>
          <w:color w:val="auto"/>
        </w:rPr>
        <w:t>kendall.martin@pnnl.gov</w:t>
      </w:r>
      <w:r w:rsidR="009C163E" w:rsidRPr="00613584">
        <w:rPr>
          <w:color w:val="auto"/>
        </w:rPr>
        <w:t>)</w:t>
      </w:r>
    </w:p>
    <w:p w14:paraId="30527C97" w14:textId="483D3A78" w:rsidR="009C163E" w:rsidRPr="00613584" w:rsidRDefault="00802E3B" w:rsidP="003B575B">
      <w:pPr>
        <w:spacing w:after="0"/>
        <w:contextualSpacing/>
        <w:mirrorIndents/>
        <w:jc w:val="both"/>
        <w:rPr>
          <w:color w:val="auto"/>
        </w:rPr>
      </w:pPr>
      <w:r w:rsidRPr="00613584">
        <w:rPr>
          <w:color w:val="auto"/>
        </w:rPr>
        <w:t>Tong Zhang</w:t>
      </w:r>
      <w:r w:rsidR="009C163E" w:rsidRPr="00613584">
        <w:rPr>
          <w:color w:val="auto"/>
        </w:rPr>
        <w:tab/>
      </w:r>
      <w:r w:rsidRPr="00613584">
        <w:rPr>
          <w:color w:val="auto"/>
        </w:rPr>
        <w:tab/>
      </w:r>
      <w:r w:rsidR="009C163E" w:rsidRPr="00613584">
        <w:rPr>
          <w:color w:val="auto"/>
        </w:rPr>
        <w:t>(</w:t>
      </w:r>
      <w:r w:rsidR="00D8430D" w:rsidRPr="00613584">
        <w:rPr>
          <w:color w:val="auto"/>
        </w:rPr>
        <w:t>tong</w:t>
      </w:r>
      <w:r w:rsidR="009C163E" w:rsidRPr="00613584">
        <w:rPr>
          <w:color w:val="auto"/>
        </w:rPr>
        <w:t>.</w:t>
      </w:r>
      <w:r w:rsidR="00D8430D" w:rsidRPr="00613584">
        <w:rPr>
          <w:color w:val="auto"/>
        </w:rPr>
        <w:t>zhang</w:t>
      </w:r>
      <w:r w:rsidR="009C163E" w:rsidRPr="00613584">
        <w:rPr>
          <w:color w:val="auto"/>
        </w:rPr>
        <w:t>@pnnl.gov)</w:t>
      </w:r>
    </w:p>
    <w:p w14:paraId="6F9D5612" w14:textId="11B43CE9" w:rsidR="009C163E" w:rsidRPr="00613584" w:rsidRDefault="00802E3B" w:rsidP="003B575B">
      <w:pPr>
        <w:spacing w:after="0"/>
        <w:contextualSpacing/>
        <w:mirrorIndents/>
        <w:jc w:val="both"/>
        <w:rPr>
          <w:color w:val="auto"/>
        </w:rPr>
      </w:pPr>
      <w:r w:rsidRPr="00613584">
        <w:rPr>
          <w:color w:val="auto"/>
        </w:rPr>
        <w:t>Pengfei Zhang</w:t>
      </w:r>
      <w:r w:rsidR="009C163E" w:rsidRPr="00613584">
        <w:rPr>
          <w:color w:val="auto"/>
        </w:rPr>
        <w:tab/>
      </w:r>
      <w:r w:rsidRPr="00613584">
        <w:rPr>
          <w:color w:val="auto"/>
        </w:rPr>
        <w:tab/>
      </w:r>
      <w:r w:rsidR="009C163E" w:rsidRPr="00613584">
        <w:rPr>
          <w:color w:val="auto"/>
        </w:rPr>
        <w:t>(</w:t>
      </w:r>
      <w:r w:rsidR="0001705E" w:rsidRPr="00613584">
        <w:rPr>
          <w:color w:val="auto"/>
        </w:rPr>
        <w:t>078101001@csu.edu.cn</w:t>
      </w:r>
      <w:r w:rsidR="009C163E" w:rsidRPr="00613584">
        <w:rPr>
          <w:color w:val="auto"/>
        </w:rPr>
        <w:t>)</w:t>
      </w:r>
    </w:p>
    <w:p w14:paraId="41D68FAF" w14:textId="77777777" w:rsidR="00254FFF" w:rsidRPr="00613584" w:rsidRDefault="00254FFF" w:rsidP="003B575B">
      <w:pPr>
        <w:spacing w:after="0"/>
        <w:contextualSpacing/>
        <w:mirrorIndents/>
        <w:jc w:val="both"/>
      </w:pPr>
      <w:r w:rsidRPr="00613584">
        <w:t>William B. Chrisler</w:t>
      </w:r>
      <w:r w:rsidRPr="00613584">
        <w:tab/>
        <w:t>(william.chrisler@pnnl.gov)</w:t>
      </w:r>
    </w:p>
    <w:p w14:paraId="177F6890" w14:textId="40DFECF5" w:rsidR="00254FFF" w:rsidRPr="00613584" w:rsidRDefault="00254FFF" w:rsidP="003B575B">
      <w:pPr>
        <w:spacing w:after="0"/>
        <w:contextualSpacing/>
        <w:mirrorIndents/>
        <w:jc w:val="both"/>
        <w:rPr>
          <w:color w:val="auto"/>
        </w:rPr>
      </w:pPr>
      <w:r w:rsidRPr="00613584">
        <w:t>Fillmore L. Thomas</w:t>
      </w:r>
      <w:r w:rsidRPr="00613584">
        <w:tab/>
        <w:t>(thomas.fillmore@pnnl.gov)</w:t>
      </w:r>
    </w:p>
    <w:p w14:paraId="0AC3A70E" w14:textId="7C78F1B6" w:rsidR="009C163E" w:rsidRPr="00613584" w:rsidRDefault="00802E3B" w:rsidP="003B575B">
      <w:pPr>
        <w:spacing w:after="0"/>
        <w:contextualSpacing/>
        <w:mirrorIndents/>
        <w:jc w:val="both"/>
        <w:rPr>
          <w:color w:val="auto"/>
        </w:rPr>
      </w:pPr>
      <w:r w:rsidRPr="00613584">
        <w:rPr>
          <w:color w:val="auto"/>
        </w:rPr>
        <w:t>Fen Liu</w:t>
      </w:r>
      <w:r w:rsidRPr="00613584">
        <w:rPr>
          <w:color w:val="auto"/>
        </w:rPr>
        <w:tab/>
      </w:r>
      <w:r w:rsidRPr="00613584">
        <w:rPr>
          <w:color w:val="auto"/>
        </w:rPr>
        <w:tab/>
      </w:r>
      <w:r w:rsidR="009C163E" w:rsidRPr="00613584">
        <w:rPr>
          <w:color w:val="auto"/>
        </w:rPr>
        <w:tab/>
        <w:t>(</w:t>
      </w:r>
      <w:r w:rsidRPr="00613584">
        <w:rPr>
          <w:color w:val="auto"/>
        </w:rPr>
        <w:t>ndyfyicu@email.ncu</w:t>
      </w:r>
      <w:r w:rsidR="009C163E" w:rsidRPr="00613584">
        <w:rPr>
          <w:color w:val="auto"/>
        </w:rPr>
        <w:t>.</w:t>
      </w:r>
      <w:r w:rsidRPr="00613584">
        <w:rPr>
          <w:color w:val="auto"/>
        </w:rPr>
        <w:t>edu.cn</w:t>
      </w:r>
      <w:r w:rsidR="009C163E" w:rsidRPr="00613584">
        <w:rPr>
          <w:color w:val="auto"/>
        </w:rPr>
        <w:t>)</w:t>
      </w:r>
    </w:p>
    <w:p w14:paraId="33F2769D" w14:textId="41E39084" w:rsidR="009C163E" w:rsidRPr="00613584" w:rsidRDefault="00802E3B" w:rsidP="003B575B">
      <w:pPr>
        <w:spacing w:after="0"/>
        <w:contextualSpacing/>
        <w:mirrorIndents/>
        <w:jc w:val="both"/>
        <w:rPr>
          <w:color w:val="auto"/>
        </w:rPr>
      </w:pPr>
      <w:r w:rsidRPr="00613584">
        <w:rPr>
          <w:color w:val="auto"/>
        </w:rPr>
        <w:t>Tao Liu</w:t>
      </w:r>
      <w:r w:rsidRPr="00613584">
        <w:rPr>
          <w:color w:val="auto"/>
        </w:rPr>
        <w:tab/>
      </w:r>
      <w:r w:rsidRPr="00613584">
        <w:rPr>
          <w:color w:val="auto"/>
        </w:rPr>
        <w:tab/>
      </w:r>
      <w:r w:rsidR="009C163E" w:rsidRPr="00613584">
        <w:rPr>
          <w:color w:val="auto"/>
        </w:rPr>
        <w:tab/>
        <w:t>(t</w:t>
      </w:r>
      <w:r w:rsidR="00D8430D" w:rsidRPr="00613584">
        <w:rPr>
          <w:color w:val="auto"/>
        </w:rPr>
        <w:t>ao</w:t>
      </w:r>
      <w:r w:rsidR="009C163E" w:rsidRPr="00613584">
        <w:rPr>
          <w:color w:val="auto"/>
        </w:rPr>
        <w:t>.</w:t>
      </w:r>
      <w:r w:rsidR="00D8430D" w:rsidRPr="00613584">
        <w:rPr>
          <w:color w:val="auto"/>
        </w:rPr>
        <w:t>liu</w:t>
      </w:r>
      <w:r w:rsidR="009C163E" w:rsidRPr="00613584">
        <w:rPr>
          <w:color w:val="auto"/>
        </w:rPr>
        <w:t>@pnnl.gov)</w:t>
      </w:r>
    </w:p>
    <w:p w14:paraId="69696B37" w14:textId="48E073AE" w:rsidR="009C163E" w:rsidRPr="00613584" w:rsidRDefault="00802E3B" w:rsidP="003B575B">
      <w:pPr>
        <w:spacing w:after="0"/>
        <w:contextualSpacing/>
        <w:mirrorIndents/>
        <w:jc w:val="both"/>
        <w:rPr>
          <w:color w:val="auto"/>
        </w:rPr>
      </w:pPr>
      <w:r w:rsidRPr="00613584">
        <w:rPr>
          <w:color w:val="auto"/>
        </w:rPr>
        <w:t>Wei-Jun Qian</w:t>
      </w:r>
      <w:r w:rsidRPr="00613584">
        <w:rPr>
          <w:color w:val="auto"/>
        </w:rPr>
        <w:tab/>
      </w:r>
      <w:r w:rsidR="009C163E" w:rsidRPr="00613584">
        <w:rPr>
          <w:color w:val="auto"/>
        </w:rPr>
        <w:tab/>
        <w:t>(</w:t>
      </w:r>
      <w:r w:rsidR="00D8430D" w:rsidRPr="00613584">
        <w:rPr>
          <w:color w:val="auto"/>
        </w:rPr>
        <w:t>weijun</w:t>
      </w:r>
      <w:r w:rsidR="009C163E" w:rsidRPr="00613584">
        <w:rPr>
          <w:color w:val="auto"/>
        </w:rPr>
        <w:t>.</w:t>
      </w:r>
      <w:r w:rsidR="00D8430D" w:rsidRPr="00613584">
        <w:rPr>
          <w:color w:val="auto"/>
        </w:rPr>
        <w:t>qian</w:t>
      </w:r>
      <w:r w:rsidR="009C163E" w:rsidRPr="00613584">
        <w:rPr>
          <w:color w:val="auto"/>
        </w:rPr>
        <w:t>@pnnl.gov)</w:t>
      </w:r>
    </w:p>
    <w:p w14:paraId="4814005B" w14:textId="7E627A90" w:rsidR="009C163E" w:rsidRPr="00613584" w:rsidRDefault="00802E3B" w:rsidP="003B575B">
      <w:pPr>
        <w:spacing w:after="0"/>
        <w:contextualSpacing/>
        <w:mirrorIndents/>
        <w:jc w:val="both"/>
        <w:rPr>
          <w:color w:val="auto"/>
        </w:rPr>
      </w:pPr>
      <w:r w:rsidRPr="00613584">
        <w:rPr>
          <w:color w:val="auto"/>
        </w:rPr>
        <w:t>Richard D. Smith</w:t>
      </w:r>
      <w:r w:rsidR="009C163E" w:rsidRPr="00613584">
        <w:rPr>
          <w:color w:val="auto"/>
        </w:rPr>
        <w:tab/>
        <w:t>(</w:t>
      </w:r>
      <w:r w:rsidR="00D8430D" w:rsidRPr="00613584">
        <w:rPr>
          <w:color w:val="auto"/>
        </w:rPr>
        <w:t>dick</w:t>
      </w:r>
      <w:r w:rsidR="009C163E" w:rsidRPr="00613584">
        <w:rPr>
          <w:color w:val="auto"/>
        </w:rPr>
        <w:t>.</w:t>
      </w:r>
      <w:r w:rsidR="00D8430D" w:rsidRPr="00613584">
        <w:rPr>
          <w:color w:val="auto"/>
        </w:rPr>
        <w:t>smith</w:t>
      </w:r>
      <w:r w:rsidR="009C163E" w:rsidRPr="00613584">
        <w:rPr>
          <w:color w:val="auto"/>
        </w:rPr>
        <w:t>@pnnl.gov)</w:t>
      </w:r>
    </w:p>
    <w:p w14:paraId="5D8EE0F2" w14:textId="0F2477E2" w:rsidR="009C163E" w:rsidRDefault="009C163E" w:rsidP="003B575B">
      <w:pPr>
        <w:spacing w:after="0"/>
        <w:contextualSpacing/>
        <w:mirrorIndents/>
        <w:jc w:val="both"/>
      </w:pPr>
    </w:p>
    <w:p w14:paraId="0517D247" w14:textId="77777777" w:rsidR="008C70BB" w:rsidRPr="00613584" w:rsidRDefault="008C70BB" w:rsidP="003B575B">
      <w:pPr>
        <w:spacing w:after="0"/>
        <w:contextualSpacing/>
        <w:mirrorIndents/>
        <w:jc w:val="both"/>
      </w:pPr>
    </w:p>
    <w:p w14:paraId="59054D1C" w14:textId="73B166D2" w:rsidR="009C163E" w:rsidRPr="00613584" w:rsidRDefault="009C163E" w:rsidP="003B575B">
      <w:pPr>
        <w:spacing w:after="0"/>
        <w:contextualSpacing/>
        <w:mirrorIndents/>
        <w:jc w:val="both"/>
        <w:rPr>
          <w:b/>
          <w:bCs/>
        </w:rPr>
      </w:pPr>
      <w:r w:rsidRPr="00613584">
        <w:rPr>
          <w:b/>
          <w:bCs/>
        </w:rPr>
        <w:t>Corresponding author:</w:t>
      </w:r>
    </w:p>
    <w:p w14:paraId="77C27601" w14:textId="56861BAC" w:rsidR="009C163E" w:rsidRPr="00613584" w:rsidRDefault="009C163E" w:rsidP="003B575B">
      <w:pPr>
        <w:spacing w:after="0"/>
        <w:contextualSpacing/>
        <w:mirrorIndents/>
        <w:jc w:val="both"/>
        <w:rPr>
          <w:color w:val="auto"/>
        </w:rPr>
      </w:pPr>
      <w:bookmarkStart w:id="1" w:name="_Hlk43376016"/>
      <w:r w:rsidRPr="00613584">
        <w:rPr>
          <w:color w:val="auto"/>
        </w:rPr>
        <w:t>Tujin Shi</w:t>
      </w:r>
      <w:r w:rsidRPr="00613584">
        <w:rPr>
          <w:color w:val="auto"/>
        </w:rPr>
        <w:tab/>
      </w:r>
      <w:r w:rsidR="00802E3B" w:rsidRPr="00613584">
        <w:rPr>
          <w:color w:val="auto"/>
        </w:rPr>
        <w:tab/>
      </w:r>
      <w:r w:rsidRPr="00613584">
        <w:rPr>
          <w:color w:val="auto"/>
        </w:rPr>
        <w:t>(tujin.shi@pnnl.gov)</w:t>
      </w:r>
    </w:p>
    <w:bookmarkEnd w:id="1"/>
    <w:p w14:paraId="5F8B80C8" w14:textId="728BCCA5" w:rsidR="009C163E" w:rsidRDefault="009C163E" w:rsidP="003B575B">
      <w:pPr>
        <w:spacing w:after="0"/>
        <w:contextualSpacing/>
        <w:mirrorIndents/>
        <w:jc w:val="both"/>
      </w:pPr>
    </w:p>
    <w:p w14:paraId="7836BFB3" w14:textId="77777777" w:rsidR="008C70BB" w:rsidRPr="00613584" w:rsidRDefault="008C70BB" w:rsidP="003B575B">
      <w:pPr>
        <w:spacing w:after="0"/>
        <w:contextualSpacing/>
        <w:mirrorIndents/>
        <w:jc w:val="both"/>
      </w:pPr>
    </w:p>
    <w:p w14:paraId="437F4FB4" w14:textId="18DF2DD0" w:rsidR="00E230F9" w:rsidRDefault="00E230F9" w:rsidP="003B575B">
      <w:pPr>
        <w:pStyle w:val="NormalWeb"/>
        <w:spacing w:before="0" w:beforeAutospacing="0" w:after="0" w:afterAutospacing="0"/>
        <w:contextualSpacing/>
        <w:mirrorIndents/>
        <w:jc w:val="both"/>
      </w:pPr>
      <w:r w:rsidRPr="00613584">
        <w:rPr>
          <w:b/>
          <w:bCs/>
        </w:rPr>
        <w:t>KEYWORDS</w:t>
      </w:r>
      <w:r w:rsidR="00F16080">
        <w:rPr>
          <w:b/>
          <w:bCs/>
        </w:rPr>
        <w:t>:</w:t>
      </w:r>
      <w:r w:rsidR="006305D7" w:rsidRPr="00613584">
        <w:t xml:space="preserve"> </w:t>
      </w:r>
    </w:p>
    <w:p w14:paraId="6C0B0781" w14:textId="74B449C7" w:rsidR="007A4DD6" w:rsidRPr="00613584" w:rsidRDefault="006329BF" w:rsidP="003B575B">
      <w:pPr>
        <w:pStyle w:val="NormalWeb"/>
        <w:spacing w:before="0" w:beforeAutospacing="0" w:after="0" w:afterAutospacing="0"/>
        <w:contextualSpacing/>
        <w:mirrorIndents/>
        <w:jc w:val="both"/>
      </w:pPr>
      <w:r w:rsidRPr="00613584">
        <w:t xml:space="preserve">Protein </w:t>
      </w:r>
      <w:r w:rsidR="00020ED6" w:rsidRPr="00613584">
        <w:rPr>
          <w:color w:val="auto"/>
        </w:rPr>
        <w:t xml:space="preserve">Carrier, </w:t>
      </w:r>
      <w:r w:rsidR="00EA1DDF" w:rsidRPr="00613584">
        <w:rPr>
          <w:color w:val="auto"/>
        </w:rPr>
        <w:t xml:space="preserve">Carrier-assisted One-pot Sample Preparation, </w:t>
      </w:r>
      <w:proofErr w:type="spellStart"/>
      <w:r w:rsidR="00020ED6" w:rsidRPr="00613584">
        <w:rPr>
          <w:color w:val="auto"/>
        </w:rPr>
        <w:t>cLC</w:t>
      </w:r>
      <w:proofErr w:type="spellEnd"/>
      <w:r w:rsidR="00020ED6" w:rsidRPr="00613584">
        <w:rPr>
          <w:color w:val="auto"/>
        </w:rPr>
        <w:t xml:space="preserve">-SRM, </w:t>
      </w:r>
      <w:r w:rsidR="000D4CD5" w:rsidRPr="00613584">
        <w:rPr>
          <w:color w:val="auto"/>
        </w:rPr>
        <w:t xml:space="preserve">Small Numbers of Cells, </w:t>
      </w:r>
      <w:r w:rsidR="0048267B">
        <w:rPr>
          <w:color w:val="auto"/>
        </w:rPr>
        <w:t xml:space="preserve">Single Cells, </w:t>
      </w:r>
      <w:r w:rsidR="00020ED6" w:rsidRPr="00613584">
        <w:rPr>
          <w:color w:val="auto"/>
        </w:rPr>
        <w:t xml:space="preserve">Mass-limited </w:t>
      </w:r>
      <w:r w:rsidR="008C2DED" w:rsidRPr="00613584">
        <w:rPr>
          <w:color w:val="auto"/>
        </w:rPr>
        <w:t>Sample</w:t>
      </w:r>
      <w:r w:rsidR="00020ED6" w:rsidRPr="00613584">
        <w:rPr>
          <w:color w:val="auto"/>
        </w:rPr>
        <w:t xml:space="preserve">, </w:t>
      </w:r>
      <w:r w:rsidR="00FD040C">
        <w:rPr>
          <w:color w:val="auto"/>
        </w:rPr>
        <w:t xml:space="preserve">Mass Spectrometry-based </w:t>
      </w:r>
      <w:r w:rsidR="00EA1DDF" w:rsidRPr="00613584">
        <w:rPr>
          <w:color w:val="auto"/>
        </w:rPr>
        <w:t>Targeted S</w:t>
      </w:r>
      <w:r w:rsidR="00C974CD" w:rsidRPr="00613584">
        <w:rPr>
          <w:color w:val="auto"/>
        </w:rPr>
        <w:t>ingle</w:t>
      </w:r>
      <w:r w:rsidR="00EA1DDF" w:rsidRPr="00613584">
        <w:rPr>
          <w:color w:val="auto"/>
        </w:rPr>
        <w:t>-cell</w:t>
      </w:r>
      <w:r w:rsidR="00C974CD" w:rsidRPr="00613584">
        <w:rPr>
          <w:color w:val="auto"/>
        </w:rPr>
        <w:t xml:space="preserve"> Proteomics</w:t>
      </w:r>
    </w:p>
    <w:p w14:paraId="4BC8C3EB" w14:textId="77777777" w:rsidR="00E230F9" w:rsidRDefault="00E230F9" w:rsidP="003B575B">
      <w:pPr>
        <w:spacing w:after="0"/>
        <w:contextualSpacing/>
        <w:mirrorIndents/>
        <w:jc w:val="both"/>
        <w:rPr>
          <w:b/>
          <w:bCs/>
        </w:rPr>
      </w:pPr>
    </w:p>
    <w:p w14:paraId="628AC4B5" w14:textId="30BC667F" w:rsidR="006305D7" w:rsidRPr="00613584" w:rsidRDefault="00E230F9" w:rsidP="003B575B">
      <w:pPr>
        <w:spacing w:after="0"/>
        <w:contextualSpacing/>
        <w:mirrorIndents/>
        <w:jc w:val="both"/>
        <w:rPr>
          <w:b/>
          <w:bCs/>
        </w:rPr>
      </w:pPr>
      <w:r w:rsidRPr="00613584">
        <w:rPr>
          <w:b/>
          <w:bCs/>
        </w:rPr>
        <w:t>SUMMARY</w:t>
      </w:r>
      <w:r w:rsidR="00F16080">
        <w:rPr>
          <w:b/>
          <w:bCs/>
        </w:rPr>
        <w:t>:</w:t>
      </w:r>
      <w:r w:rsidRPr="00613584">
        <w:rPr>
          <w:b/>
          <w:bCs/>
        </w:rPr>
        <w:t xml:space="preserve"> </w:t>
      </w:r>
    </w:p>
    <w:p w14:paraId="3A3F1F11" w14:textId="1C57EF0D" w:rsidR="006329BF" w:rsidRPr="00613584" w:rsidRDefault="00FD040C" w:rsidP="003B575B">
      <w:pPr>
        <w:spacing w:after="0"/>
        <w:contextualSpacing/>
        <w:mirrorIndents/>
        <w:jc w:val="both"/>
        <w:rPr>
          <w:color w:val="auto"/>
        </w:rPr>
      </w:pPr>
      <w:r>
        <w:rPr>
          <w:color w:val="auto"/>
        </w:rPr>
        <w:t>A</w:t>
      </w:r>
      <w:r w:rsidR="006329BF" w:rsidRPr="00613584">
        <w:rPr>
          <w:color w:val="auto"/>
        </w:rPr>
        <w:t xml:space="preserve"> protein </w:t>
      </w:r>
      <w:r w:rsidR="006329BF" w:rsidRPr="008C70BB">
        <w:rPr>
          <w:color w:val="auto"/>
        </w:rPr>
        <w:t xml:space="preserve">carrier-assisted one-pot sample preparation coupled </w:t>
      </w:r>
      <w:r w:rsidR="00C62925" w:rsidRPr="008C70BB">
        <w:rPr>
          <w:color w:val="auto"/>
        </w:rPr>
        <w:t>with</w:t>
      </w:r>
      <w:r w:rsidR="006329BF" w:rsidRPr="008C70BB">
        <w:rPr>
          <w:color w:val="auto"/>
        </w:rPr>
        <w:t xml:space="preserve"> </w:t>
      </w:r>
      <w:r w:rsidR="009B2752" w:rsidRPr="008C70BB">
        <w:rPr>
          <w:color w:val="auto"/>
        </w:rPr>
        <w:t>l</w:t>
      </w:r>
      <w:r w:rsidR="006329BF" w:rsidRPr="008C70BB">
        <w:rPr>
          <w:color w:val="auto"/>
        </w:rPr>
        <w:t xml:space="preserve">iquid </w:t>
      </w:r>
      <w:r w:rsidR="009B2752" w:rsidRPr="008C70BB">
        <w:rPr>
          <w:color w:val="auto"/>
        </w:rPr>
        <w:t>c</w:t>
      </w:r>
      <w:r w:rsidR="006329BF" w:rsidRPr="008C70BB">
        <w:rPr>
          <w:color w:val="auto"/>
        </w:rPr>
        <w:t>hromatography</w:t>
      </w:r>
      <w:r w:rsidR="006329BF" w:rsidRPr="00613584">
        <w:rPr>
          <w:color w:val="auto"/>
        </w:rPr>
        <w:t xml:space="preserve"> (LC) – </w:t>
      </w:r>
      <w:r w:rsidR="009B2752" w:rsidRPr="008C70BB">
        <w:rPr>
          <w:color w:val="auto"/>
        </w:rPr>
        <w:t>s</w:t>
      </w:r>
      <w:r w:rsidR="006329BF" w:rsidRPr="008C70BB">
        <w:rPr>
          <w:color w:val="auto"/>
        </w:rPr>
        <w:t xml:space="preserve">elected </w:t>
      </w:r>
      <w:r w:rsidR="009B2752" w:rsidRPr="008C70BB">
        <w:rPr>
          <w:color w:val="auto"/>
        </w:rPr>
        <w:t>r</w:t>
      </w:r>
      <w:r w:rsidR="006329BF" w:rsidRPr="008C70BB">
        <w:rPr>
          <w:color w:val="auto"/>
        </w:rPr>
        <w:t xml:space="preserve">eaction </w:t>
      </w:r>
      <w:r w:rsidR="009B2752" w:rsidRPr="008C70BB">
        <w:rPr>
          <w:color w:val="auto"/>
        </w:rPr>
        <w:t>m</w:t>
      </w:r>
      <w:r w:rsidR="006329BF" w:rsidRPr="008C70BB">
        <w:rPr>
          <w:color w:val="auto"/>
        </w:rPr>
        <w:t>onitoring</w:t>
      </w:r>
      <w:r w:rsidR="006329BF" w:rsidRPr="00613584">
        <w:rPr>
          <w:color w:val="auto"/>
        </w:rPr>
        <w:t xml:space="preserve"> (SRM) termed </w:t>
      </w:r>
      <w:proofErr w:type="spellStart"/>
      <w:r w:rsidR="006329BF" w:rsidRPr="00613584">
        <w:rPr>
          <w:color w:val="auto"/>
        </w:rPr>
        <w:t>cLC</w:t>
      </w:r>
      <w:proofErr w:type="spellEnd"/>
      <w:r w:rsidR="006329BF" w:rsidRPr="00613584">
        <w:rPr>
          <w:color w:val="auto"/>
        </w:rPr>
        <w:t xml:space="preserve">-SRM </w:t>
      </w:r>
      <w:r>
        <w:rPr>
          <w:color w:val="auto"/>
        </w:rPr>
        <w:t xml:space="preserve">is a convenient method </w:t>
      </w:r>
      <w:r w:rsidR="006329BF" w:rsidRPr="00613584">
        <w:rPr>
          <w:color w:val="auto"/>
        </w:rPr>
        <w:t>for multiplexed targeted proteomics analysis of small numbers of cells</w:t>
      </w:r>
      <w:r w:rsidR="008C70BB">
        <w:rPr>
          <w:color w:val="auto"/>
        </w:rPr>
        <w:t>,</w:t>
      </w:r>
      <w:r w:rsidR="006329BF" w:rsidRPr="00613584">
        <w:rPr>
          <w:color w:val="auto"/>
        </w:rPr>
        <w:t xml:space="preserve"> including single cells. </w:t>
      </w:r>
      <w:r>
        <w:rPr>
          <w:color w:val="auto"/>
        </w:rPr>
        <w:t>It</w:t>
      </w:r>
      <w:r w:rsidR="004D343F" w:rsidRPr="00613584">
        <w:rPr>
          <w:color w:val="auto"/>
        </w:rPr>
        <w:t xml:space="preserve"> capitalizes on using excessive exogenous protein as a carrier and high-specificity LC-SRM for targeted quantification.  </w:t>
      </w:r>
      <w:r w:rsidR="006329BF" w:rsidRPr="00613584">
        <w:rPr>
          <w:color w:val="auto"/>
        </w:rPr>
        <w:t xml:space="preserve">    </w:t>
      </w:r>
    </w:p>
    <w:p w14:paraId="2B038E0A" w14:textId="77777777" w:rsidR="00E6086D" w:rsidRDefault="00E6086D" w:rsidP="003B575B">
      <w:pPr>
        <w:spacing w:after="0"/>
        <w:contextualSpacing/>
        <w:mirrorIndents/>
        <w:jc w:val="both"/>
        <w:rPr>
          <w:color w:val="auto"/>
        </w:rPr>
      </w:pPr>
    </w:p>
    <w:p w14:paraId="02C89B83" w14:textId="3759940F" w:rsidR="002174D9" w:rsidRPr="00633C3A" w:rsidRDefault="003B575B" w:rsidP="003B575B">
      <w:pPr>
        <w:spacing w:after="0"/>
        <w:contextualSpacing/>
        <w:mirrorIndents/>
        <w:jc w:val="both"/>
        <w:rPr>
          <w:color w:val="808080"/>
        </w:rPr>
      </w:pPr>
      <w:r w:rsidRPr="00613584">
        <w:rPr>
          <w:b/>
          <w:bCs/>
        </w:rPr>
        <w:lastRenderedPageBreak/>
        <w:t>ABSTRACT</w:t>
      </w:r>
      <w:r w:rsidR="00F16080">
        <w:rPr>
          <w:b/>
          <w:bCs/>
        </w:rPr>
        <w:t>:</w:t>
      </w:r>
      <w:r w:rsidRPr="00613584">
        <w:rPr>
          <w:b/>
          <w:bCs/>
        </w:rPr>
        <w:t xml:space="preserve"> </w:t>
      </w:r>
    </w:p>
    <w:p w14:paraId="2DB10E61" w14:textId="79FA03AE" w:rsidR="008B0DC1" w:rsidRPr="00613584" w:rsidRDefault="006128B2" w:rsidP="003B575B">
      <w:pPr>
        <w:spacing w:after="0"/>
        <w:contextualSpacing/>
        <w:mirrorIndents/>
        <w:jc w:val="both"/>
        <w:rPr>
          <w:rFonts w:eastAsia="Calibri"/>
          <w:color w:val="auto"/>
        </w:rPr>
      </w:pPr>
      <w:r w:rsidRPr="00613584">
        <w:rPr>
          <w:rFonts w:eastAsia="Calibri"/>
          <w:color w:val="auto"/>
        </w:rPr>
        <w:t xml:space="preserve">Protein analysis of small numbers of human cells is primarily achieved by </w:t>
      </w:r>
      <w:r w:rsidR="00203BEF" w:rsidRPr="00613584">
        <w:rPr>
          <w:rFonts w:eastAsia="Calibri"/>
          <w:color w:val="auto"/>
        </w:rPr>
        <w:t xml:space="preserve">targeted proteomics with </w:t>
      </w:r>
      <w:r w:rsidRPr="00613584">
        <w:rPr>
          <w:rFonts w:eastAsia="Calibri"/>
          <w:color w:val="auto"/>
        </w:rPr>
        <w:t>antibody-based immunoassays</w:t>
      </w:r>
      <w:r w:rsidR="008B0DC1" w:rsidRPr="00613584">
        <w:rPr>
          <w:rFonts w:eastAsia="Calibri"/>
          <w:color w:val="auto"/>
        </w:rPr>
        <w:t xml:space="preserve">, </w:t>
      </w:r>
      <w:r w:rsidR="008C70BB">
        <w:rPr>
          <w:rFonts w:eastAsia="Calibri"/>
          <w:color w:val="auto"/>
        </w:rPr>
        <w:t>which</w:t>
      </w:r>
      <w:r w:rsidRPr="00613584">
        <w:rPr>
          <w:rFonts w:eastAsia="Calibri"/>
          <w:color w:val="auto"/>
        </w:rPr>
        <w:t xml:space="preserve"> have inherent </w:t>
      </w:r>
      <w:r w:rsidR="00203BEF" w:rsidRPr="00613584">
        <w:rPr>
          <w:rFonts w:eastAsia="Calibri"/>
          <w:color w:val="auto"/>
        </w:rPr>
        <w:t xml:space="preserve">limitations (e.g., low multiplex and unavailability of antibodies for new proteins). Mass spectrometry (MS)-based targeted proteomics has emerged as an alternative </w:t>
      </w:r>
      <w:r w:rsidR="008C70BB">
        <w:rPr>
          <w:rFonts w:eastAsia="Calibri"/>
          <w:color w:val="auto"/>
        </w:rPr>
        <w:t>because it is</w:t>
      </w:r>
      <w:r w:rsidR="00203BEF" w:rsidRPr="00613584">
        <w:rPr>
          <w:rFonts w:eastAsia="Calibri"/>
          <w:color w:val="auto"/>
        </w:rPr>
        <w:t xml:space="preserve"> antibody-free, high multiplex, </w:t>
      </w:r>
      <w:r w:rsidR="008C70BB">
        <w:rPr>
          <w:rFonts w:eastAsia="Calibri"/>
          <w:color w:val="auto"/>
        </w:rPr>
        <w:t xml:space="preserve">and has </w:t>
      </w:r>
      <w:r w:rsidR="00203BEF" w:rsidRPr="00613584">
        <w:rPr>
          <w:rFonts w:eastAsia="Calibri"/>
          <w:color w:val="auto"/>
        </w:rPr>
        <w:t>high specificity and</w:t>
      </w:r>
      <w:r w:rsidR="008C70BB">
        <w:rPr>
          <w:rFonts w:eastAsia="Calibri"/>
          <w:color w:val="auto"/>
        </w:rPr>
        <w:t xml:space="preserve"> </w:t>
      </w:r>
      <w:r w:rsidR="00203BEF" w:rsidRPr="00613584">
        <w:rPr>
          <w:rFonts w:eastAsia="Calibri"/>
          <w:color w:val="auto"/>
        </w:rPr>
        <w:t xml:space="preserve">quantitation accuracy. Recent advances in MS </w:t>
      </w:r>
      <w:r w:rsidR="008B0DC1" w:rsidRPr="00613584">
        <w:rPr>
          <w:rFonts w:eastAsia="Calibri"/>
          <w:color w:val="auto"/>
        </w:rPr>
        <w:t xml:space="preserve">instrumentation make MS-based </w:t>
      </w:r>
      <w:r w:rsidR="0053529F" w:rsidRPr="00613584">
        <w:rPr>
          <w:rFonts w:eastAsia="Calibri"/>
          <w:color w:val="auto"/>
        </w:rPr>
        <w:t xml:space="preserve">targeted </w:t>
      </w:r>
      <w:r w:rsidR="008B0DC1" w:rsidRPr="00613584">
        <w:rPr>
          <w:rFonts w:eastAsia="Calibri"/>
          <w:color w:val="auto"/>
        </w:rPr>
        <w:t>proteomics possible</w:t>
      </w:r>
      <w:r w:rsidR="00707FCA" w:rsidRPr="00613584">
        <w:rPr>
          <w:rFonts w:eastAsia="Calibri"/>
          <w:color w:val="auto"/>
        </w:rPr>
        <w:t xml:space="preserve"> for multiplexed quantification of highly abundant proteins in single cells</w:t>
      </w:r>
      <w:r w:rsidR="008B0DC1" w:rsidRPr="00613584">
        <w:rPr>
          <w:rFonts w:eastAsia="Calibri"/>
          <w:color w:val="auto"/>
        </w:rPr>
        <w:t>. However, there i</w:t>
      </w:r>
      <w:r w:rsidR="0053529F" w:rsidRPr="00613584">
        <w:rPr>
          <w:rFonts w:eastAsia="Calibri"/>
          <w:color w:val="auto"/>
        </w:rPr>
        <w:t xml:space="preserve">s a technical </w:t>
      </w:r>
      <w:r w:rsidR="009B2752">
        <w:rPr>
          <w:rFonts w:eastAsia="Calibri"/>
          <w:color w:val="auto"/>
        </w:rPr>
        <w:t>challenge</w:t>
      </w:r>
      <w:r w:rsidR="008B0DC1" w:rsidRPr="00613584">
        <w:rPr>
          <w:rFonts w:eastAsia="Calibri"/>
          <w:color w:val="auto"/>
        </w:rPr>
        <w:t xml:space="preserve"> for </w:t>
      </w:r>
      <w:r w:rsidR="0053529F" w:rsidRPr="00613584">
        <w:rPr>
          <w:rFonts w:eastAsia="Calibri"/>
          <w:color w:val="auto"/>
        </w:rPr>
        <w:t>effective processing of single cells with minimal sample loss for MS analysis. To address this issue</w:t>
      </w:r>
      <w:r w:rsidR="003B575B">
        <w:rPr>
          <w:rFonts w:eastAsia="Calibri"/>
          <w:color w:val="auto"/>
        </w:rPr>
        <w:t>,</w:t>
      </w:r>
      <w:r w:rsidR="0053529F" w:rsidRPr="00613584">
        <w:rPr>
          <w:rFonts w:eastAsia="Calibri"/>
          <w:color w:val="auto"/>
        </w:rPr>
        <w:t xml:space="preserve"> we have recently developed a </w:t>
      </w:r>
      <w:r w:rsidR="009B2752">
        <w:rPr>
          <w:rFonts w:eastAsia="Calibri"/>
          <w:color w:val="auto"/>
        </w:rPr>
        <w:t>convenient</w:t>
      </w:r>
      <w:r w:rsidR="0053529F" w:rsidRPr="00613584">
        <w:rPr>
          <w:rFonts w:eastAsia="Calibri"/>
          <w:color w:val="auto"/>
        </w:rPr>
        <w:t xml:space="preserve"> protein </w:t>
      </w:r>
      <w:r w:rsidR="0053529F" w:rsidRPr="008C70BB">
        <w:rPr>
          <w:rFonts w:eastAsia="Calibri"/>
          <w:color w:val="auto"/>
        </w:rPr>
        <w:t>carrier-assisted one-pot sample preparation coupled with liquid chromatography (LC) – selected reaction monitoring</w:t>
      </w:r>
      <w:r w:rsidR="0053529F" w:rsidRPr="00613584">
        <w:rPr>
          <w:rFonts w:eastAsia="Calibri"/>
          <w:color w:val="auto"/>
        </w:rPr>
        <w:t xml:space="preserve"> (SRM) termed </w:t>
      </w:r>
      <w:proofErr w:type="spellStart"/>
      <w:r w:rsidR="0053529F" w:rsidRPr="00613584">
        <w:rPr>
          <w:rFonts w:eastAsia="Calibri"/>
          <w:color w:val="auto"/>
        </w:rPr>
        <w:t>cLC</w:t>
      </w:r>
      <w:proofErr w:type="spellEnd"/>
      <w:r w:rsidR="0053529F" w:rsidRPr="00613584">
        <w:rPr>
          <w:rFonts w:eastAsia="Calibri"/>
          <w:color w:val="auto"/>
        </w:rPr>
        <w:t>-SRM for targeted proteomics analysis of small numbers of human cells.</w:t>
      </w:r>
      <w:r w:rsidR="00F64760" w:rsidRPr="00613584">
        <w:rPr>
          <w:rFonts w:eastAsia="Calibri"/>
          <w:color w:val="auto"/>
        </w:rPr>
        <w:t xml:space="preserve"> </w:t>
      </w:r>
      <w:r w:rsidR="0053529F" w:rsidRPr="00613584">
        <w:rPr>
          <w:rFonts w:eastAsia="Calibri"/>
          <w:color w:val="auto"/>
        </w:rPr>
        <w:t>This method capitalizes on</w:t>
      </w:r>
      <w:r w:rsidR="0053529F" w:rsidRPr="00613584">
        <w:t xml:space="preserve"> </w:t>
      </w:r>
      <w:r w:rsidR="006C27DE" w:rsidRPr="00613584">
        <w:rPr>
          <w:rFonts w:eastAsia="Calibri"/>
          <w:color w:val="auto"/>
        </w:rPr>
        <w:t>using</w:t>
      </w:r>
      <w:r w:rsidR="0053529F" w:rsidRPr="00613584">
        <w:rPr>
          <w:rFonts w:eastAsia="Calibri"/>
          <w:color w:val="auto"/>
        </w:rPr>
        <w:t xml:space="preserve"> </w:t>
      </w:r>
      <w:r w:rsidR="006C27DE" w:rsidRPr="00613584">
        <w:rPr>
          <w:rFonts w:eastAsia="Calibri"/>
          <w:color w:val="auto"/>
        </w:rPr>
        <w:t xml:space="preserve">the combined excessive </w:t>
      </w:r>
      <w:r w:rsidR="0053529F" w:rsidRPr="00613584">
        <w:rPr>
          <w:rFonts w:eastAsia="Calibri"/>
          <w:color w:val="auto"/>
        </w:rPr>
        <w:t xml:space="preserve">exogenous protein as a carrier </w:t>
      </w:r>
      <w:r w:rsidR="006C27DE" w:rsidRPr="00613584">
        <w:rPr>
          <w:rFonts w:eastAsia="Calibri"/>
          <w:color w:val="auto"/>
        </w:rPr>
        <w:t xml:space="preserve">and low-volume one-pot processing </w:t>
      </w:r>
      <w:r w:rsidR="0053529F" w:rsidRPr="00613584">
        <w:rPr>
          <w:rFonts w:eastAsia="Calibri"/>
          <w:color w:val="auto"/>
        </w:rPr>
        <w:t xml:space="preserve">to </w:t>
      </w:r>
      <w:r w:rsidR="006C27DE" w:rsidRPr="00613584">
        <w:rPr>
          <w:rFonts w:eastAsia="Calibri"/>
          <w:color w:val="auto"/>
        </w:rPr>
        <w:t xml:space="preserve">greatly </w:t>
      </w:r>
      <w:r w:rsidR="0053529F" w:rsidRPr="00613584">
        <w:rPr>
          <w:rFonts w:eastAsia="Calibri"/>
          <w:color w:val="auto"/>
        </w:rPr>
        <w:t xml:space="preserve">reduce surface adsorption losses </w:t>
      </w:r>
      <w:r w:rsidR="00633C3A">
        <w:rPr>
          <w:rFonts w:eastAsia="Calibri"/>
          <w:color w:val="auto"/>
        </w:rPr>
        <w:t>as well as</w:t>
      </w:r>
      <w:r w:rsidR="0053529F" w:rsidRPr="00613584">
        <w:rPr>
          <w:rFonts w:eastAsia="Calibri"/>
          <w:color w:val="auto"/>
        </w:rPr>
        <w:t xml:space="preserve"> </w:t>
      </w:r>
      <w:r w:rsidR="002D5F6B" w:rsidRPr="00613584">
        <w:rPr>
          <w:rFonts w:eastAsia="Calibri"/>
          <w:color w:val="auto"/>
        </w:rPr>
        <w:t>high-specificity LC-SRM to effectively address the</w:t>
      </w:r>
      <w:r w:rsidR="00F64760" w:rsidRPr="00613584">
        <w:rPr>
          <w:rFonts w:eastAsia="Calibri"/>
          <w:color w:val="auto"/>
        </w:rPr>
        <w:t xml:space="preserve"> </w:t>
      </w:r>
      <w:r w:rsidR="00F64760" w:rsidRPr="00FF5CD8">
        <w:rPr>
          <w:rFonts w:eastAsia="Calibri"/>
          <w:color w:val="auto"/>
        </w:rPr>
        <w:t xml:space="preserve">increased dynamic concentration range </w:t>
      </w:r>
      <w:r w:rsidR="00633C3A">
        <w:rPr>
          <w:rFonts w:eastAsia="Calibri"/>
          <w:color w:val="auto"/>
        </w:rPr>
        <w:t>due to</w:t>
      </w:r>
      <w:r w:rsidR="00F64760" w:rsidRPr="00FF5CD8">
        <w:rPr>
          <w:rFonts w:eastAsia="Calibri"/>
          <w:color w:val="auto"/>
        </w:rPr>
        <w:t xml:space="preserve"> the addition of exogeneous carrier protein</w:t>
      </w:r>
      <w:r w:rsidR="0053529F" w:rsidRPr="00FF5CD8">
        <w:rPr>
          <w:rFonts w:eastAsia="Calibri"/>
          <w:color w:val="auto"/>
        </w:rPr>
        <w:t xml:space="preserve">. </w:t>
      </w:r>
      <w:r w:rsidR="00FD040C" w:rsidRPr="00E230F9">
        <w:rPr>
          <w:rFonts w:eastAsia="Calibri"/>
          <w:color w:val="auto"/>
        </w:rPr>
        <w:t>Its utility has been demonstrated by</w:t>
      </w:r>
      <w:r w:rsidR="009B2752" w:rsidRPr="00FF5CD8">
        <w:rPr>
          <w:rFonts w:eastAsia="Calibri"/>
          <w:color w:val="auto"/>
        </w:rPr>
        <w:t xml:space="preserve"> accurate quantification of most moderately abundant proteins in small numbers of cells (e.g., 10-100 cells) and highly abundant proteins in single cells. </w:t>
      </w:r>
      <w:r w:rsidR="00EE7092" w:rsidRPr="00E230F9">
        <w:rPr>
          <w:rFonts w:eastAsia="Calibri"/>
          <w:color w:val="auto"/>
        </w:rPr>
        <w:t>The easy-to-implement feature</w:t>
      </w:r>
      <w:r w:rsidR="00633C3A">
        <w:rPr>
          <w:rFonts w:eastAsia="Calibri"/>
          <w:color w:val="auto"/>
        </w:rPr>
        <w:t>s</w:t>
      </w:r>
      <w:r w:rsidR="00EE7092" w:rsidRPr="00E230F9">
        <w:rPr>
          <w:rFonts w:eastAsia="Calibri"/>
          <w:color w:val="auto"/>
        </w:rPr>
        <w:t xml:space="preserve"> and no need </w:t>
      </w:r>
      <w:r w:rsidR="00633C3A">
        <w:rPr>
          <w:rFonts w:eastAsia="Calibri"/>
          <w:color w:val="auto"/>
        </w:rPr>
        <w:t>for</w:t>
      </w:r>
      <w:r w:rsidR="00EE7092" w:rsidRPr="00E230F9">
        <w:rPr>
          <w:rFonts w:eastAsia="Calibri"/>
          <w:color w:val="auto"/>
        </w:rPr>
        <w:t xml:space="preserve"> specific devices make this method readily accessible to most proteomics laboratories</w:t>
      </w:r>
      <w:r w:rsidR="009B2752" w:rsidRPr="00FF5CD8">
        <w:rPr>
          <w:rFonts w:eastAsia="Calibri"/>
          <w:color w:val="auto"/>
        </w:rPr>
        <w:t xml:space="preserve">. </w:t>
      </w:r>
      <w:r w:rsidR="00F64760" w:rsidRPr="00FF5CD8">
        <w:rPr>
          <w:rFonts w:eastAsia="Calibri"/>
          <w:color w:val="auto"/>
        </w:rPr>
        <w:t xml:space="preserve">Herein we have provided a detailed protocol for </w:t>
      </w:r>
      <w:proofErr w:type="spellStart"/>
      <w:r w:rsidR="00F64760" w:rsidRPr="00FF5CD8">
        <w:rPr>
          <w:rFonts w:eastAsia="Calibri"/>
          <w:color w:val="auto"/>
        </w:rPr>
        <w:t>cLC</w:t>
      </w:r>
      <w:proofErr w:type="spellEnd"/>
      <w:r w:rsidR="00F64760" w:rsidRPr="00FF5CD8">
        <w:rPr>
          <w:rFonts w:eastAsia="Calibri"/>
          <w:color w:val="auto"/>
        </w:rPr>
        <w:t xml:space="preserve">-SRM analysis of small numbers of human cells including cell sorting, cell lysis and digestion, LC-SRM analysis, and data analysis. </w:t>
      </w:r>
      <w:r w:rsidR="00707FCA" w:rsidRPr="00FF5CD8">
        <w:rPr>
          <w:rFonts w:eastAsia="Calibri"/>
          <w:color w:val="auto"/>
        </w:rPr>
        <w:t xml:space="preserve">Further improvements in detection sensitivity and sample throughput are needed towards targeted single-cell proteomics analysis. </w:t>
      </w:r>
      <w:r w:rsidR="00EF0B7B" w:rsidRPr="00FF5CD8">
        <w:rPr>
          <w:rFonts w:eastAsia="Calibri"/>
          <w:color w:val="auto"/>
        </w:rPr>
        <w:t xml:space="preserve">We anticipate that </w:t>
      </w:r>
      <w:proofErr w:type="spellStart"/>
      <w:r w:rsidR="009B2752" w:rsidRPr="00FF5CD8">
        <w:rPr>
          <w:rFonts w:eastAsia="Calibri"/>
          <w:color w:val="auto"/>
        </w:rPr>
        <w:t>cLC</w:t>
      </w:r>
      <w:proofErr w:type="spellEnd"/>
      <w:r w:rsidR="009B2752" w:rsidRPr="00FF5CD8">
        <w:rPr>
          <w:rFonts w:eastAsia="Calibri"/>
          <w:color w:val="auto"/>
        </w:rPr>
        <w:t>-SRM</w:t>
      </w:r>
      <w:r w:rsidR="00EF0B7B" w:rsidRPr="00FF5CD8">
        <w:rPr>
          <w:rFonts w:eastAsia="Calibri"/>
          <w:color w:val="auto"/>
        </w:rPr>
        <w:t xml:space="preserve"> </w:t>
      </w:r>
      <w:r w:rsidR="00132ED6" w:rsidRPr="00FF5CD8">
        <w:rPr>
          <w:rFonts w:eastAsia="Calibri"/>
          <w:color w:val="auto"/>
        </w:rPr>
        <w:t>will</w:t>
      </w:r>
      <w:r w:rsidR="00EF0B7B" w:rsidRPr="00FF5CD8">
        <w:rPr>
          <w:rFonts w:eastAsia="Calibri"/>
          <w:color w:val="auto"/>
        </w:rPr>
        <w:t xml:space="preserve"> be broadly applied to biomedical research and systems biology with the potential of facilitating precision medicine.</w:t>
      </w:r>
      <w:r w:rsidR="00EF0B7B" w:rsidRPr="00613584">
        <w:rPr>
          <w:rFonts w:eastAsia="Calibri"/>
          <w:color w:val="auto"/>
        </w:rPr>
        <w:t xml:space="preserve"> </w:t>
      </w:r>
      <w:r w:rsidR="00F64760" w:rsidRPr="00613584">
        <w:rPr>
          <w:rFonts w:eastAsia="Calibri"/>
          <w:color w:val="auto"/>
        </w:rPr>
        <w:t xml:space="preserve"> </w:t>
      </w:r>
      <w:r w:rsidR="0053529F" w:rsidRPr="00613584">
        <w:rPr>
          <w:rFonts w:eastAsia="Calibri"/>
          <w:color w:val="auto"/>
        </w:rPr>
        <w:t xml:space="preserve">      </w:t>
      </w:r>
    </w:p>
    <w:p w14:paraId="51068E54" w14:textId="77777777" w:rsidR="008B0DC1" w:rsidRPr="00613584" w:rsidRDefault="008B0DC1" w:rsidP="003B575B">
      <w:pPr>
        <w:spacing w:after="0"/>
        <w:contextualSpacing/>
        <w:mirrorIndents/>
        <w:jc w:val="both"/>
        <w:rPr>
          <w:rFonts w:eastAsia="Calibri"/>
          <w:color w:val="auto"/>
        </w:rPr>
      </w:pPr>
    </w:p>
    <w:p w14:paraId="4F7726D9" w14:textId="4EA3C89F" w:rsidR="008E127A" w:rsidRPr="00613584" w:rsidRDefault="003B575B" w:rsidP="003B575B">
      <w:pPr>
        <w:spacing w:after="0"/>
        <w:contextualSpacing/>
        <w:mirrorIndents/>
        <w:jc w:val="both"/>
        <w:rPr>
          <w:color w:val="808080"/>
        </w:rPr>
      </w:pPr>
      <w:r w:rsidRPr="00613584">
        <w:rPr>
          <w:b/>
        </w:rPr>
        <w:t>INTRODUCTION</w:t>
      </w:r>
      <w:r w:rsidR="00F16080">
        <w:rPr>
          <w:b/>
        </w:rPr>
        <w:t>:</w:t>
      </w:r>
    </w:p>
    <w:p w14:paraId="03EF8677" w14:textId="2B84FE8C" w:rsidR="00AB10E2" w:rsidRPr="00613584" w:rsidRDefault="00AB10E2" w:rsidP="003B575B">
      <w:pPr>
        <w:spacing w:after="0"/>
        <w:contextualSpacing/>
        <w:mirrorIndents/>
        <w:jc w:val="both"/>
        <w:rPr>
          <w:rFonts w:eastAsia="SimSun"/>
          <w:color w:val="auto"/>
        </w:rPr>
      </w:pPr>
      <w:r w:rsidRPr="00613584">
        <w:rPr>
          <w:rFonts w:eastAsia="SimSun"/>
          <w:color w:val="auto"/>
        </w:rPr>
        <w:t xml:space="preserve">Recent technological advances in genomics (transcriptomics) allow for </w:t>
      </w:r>
      <w:r w:rsidR="004D645E">
        <w:rPr>
          <w:rFonts w:eastAsia="SimSun"/>
          <w:color w:val="auto"/>
        </w:rPr>
        <w:t>comprehensive</w:t>
      </w:r>
      <w:r w:rsidR="00633C3A">
        <w:rPr>
          <w:rFonts w:eastAsia="SimSun"/>
          <w:color w:val="auto"/>
        </w:rPr>
        <w:t xml:space="preserve"> and</w:t>
      </w:r>
      <w:r w:rsidR="004D645E">
        <w:rPr>
          <w:rFonts w:eastAsia="SimSun"/>
          <w:color w:val="auto"/>
        </w:rPr>
        <w:t xml:space="preserve"> </w:t>
      </w:r>
      <w:r w:rsidRPr="00613584">
        <w:rPr>
          <w:rFonts w:eastAsia="SimSun"/>
          <w:color w:val="auto"/>
        </w:rPr>
        <w:t xml:space="preserve">precise </w:t>
      </w:r>
      <w:r w:rsidR="004D645E">
        <w:rPr>
          <w:rFonts w:eastAsia="SimSun"/>
          <w:color w:val="auto"/>
        </w:rPr>
        <w:t>analysis</w:t>
      </w:r>
      <w:r w:rsidR="004D645E" w:rsidRPr="00613584">
        <w:rPr>
          <w:rFonts w:eastAsia="SimSun"/>
          <w:color w:val="auto"/>
        </w:rPr>
        <w:t xml:space="preserve"> </w:t>
      </w:r>
      <w:r w:rsidRPr="00613584">
        <w:rPr>
          <w:rFonts w:eastAsia="SimSun"/>
          <w:color w:val="auto"/>
        </w:rPr>
        <w:t xml:space="preserve">of </w:t>
      </w:r>
      <w:r w:rsidR="00633C3A">
        <w:rPr>
          <w:rFonts w:eastAsia="SimSun"/>
          <w:color w:val="auto"/>
        </w:rPr>
        <w:t xml:space="preserve">the </w:t>
      </w:r>
      <w:r w:rsidRPr="00613584">
        <w:rPr>
          <w:rFonts w:eastAsia="SimSun"/>
          <w:color w:val="auto"/>
        </w:rPr>
        <w:t>genome (transcriptome) in single cells</w:t>
      </w:r>
      <w:r w:rsidRPr="00613584">
        <w:rPr>
          <w:rFonts w:eastAsia="SimSun"/>
          <w:color w:val="auto"/>
        </w:rPr>
        <w:fldChar w:fldCharType="begin">
          <w:fldData xml:space="preserve">PEVuZE5vdGU+PENpdGU+PEF1dGhvcj5XYW5nPC9BdXRob3I+PFllYXI+MjAwOTwvWWVhcj48UmVj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</w:fldData>
        </w:fldChar>
      </w:r>
      <w:r w:rsidR="00521528" w:rsidRPr="00613584">
        <w:rPr>
          <w:rFonts w:eastAsia="SimSun"/>
          <w:color w:val="auto"/>
        </w:rPr>
        <w:instrText xml:space="preserve"> ADDIN EN.CITE </w:instrText>
      </w:r>
      <w:r w:rsidR="00521528" w:rsidRPr="00613584">
        <w:rPr>
          <w:rFonts w:eastAsia="SimSun"/>
          <w:color w:val="auto"/>
        </w:rPr>
        <w:fldChar w:fldCharType="begin">
          <w:fldData xml:space="preserve">PEVuZE5vdGU+PENpdGU+PEF1dGhvcj5XYW5nPC9BdXRob3I+PFllYXI+MjAwOTwvWWVhcj48UmVj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</w:fldData>
        </w:fldChar>
      </w:r>
      <w:r w:rsidR="00521528" w:rsidRPr="00613584">
        <w:rPr>
          <w:rFonts w:eastAsia="SimSun"/>
          <w:color w:val="auto"/>
        </w:rPr>
        <w:instrText xml:space="preserve"> ADDIN EN.CITE.DATA </w:instrText>
      </w:r>
      <w:r w:rsidR="00521528" w:rsidRPr="00613584">
        <w:rPr>
          <w:rFonts w:eastAsia="SimSun"/>
          <w:color w:val="auto"/>
        </w:rPr>
      </w:r>
      <w:r w:rsidR="00521528" w:rsidRPr="00613584">
        <w:rPr>
          <w:rFonts w:eastAsia="SimSun"/>
          <w:color w:val="auto"/>
        </w:rPr>
        <w:fldChar w:fldCharType="end"/>
      </w:r>
      <w:r w:rsidRPr="00613584">
        <w:rPr>
          <w:rFonts w:eastAsia="SimSun"/>
          <w:color w:val="auto"/>
        </w:rPr>
      </w:r>
      <w:r w:rsidRPr="00613584">
        <w:rPr>
          <w:rFonts w:eastAsia="SimSun"/>
          <w:color w:val="auto"/>
        </w:rPr>
        <w:fldChar w:fldCharType="separate"/>
      </w:r>
      <w:r w:rsidR="00521528" w:rsidRPr="00613584">
        <w:rPr>
          <w:rFonts w:eastAsia="SimSun"/>
          <w:noProof/>
          <w:color w:val="auto"/>
          <w:vertAlign w:val="superscript"/>
        </w:rPr>
        <w:t>1-3</w:t>
      </w:r>
      <w:r w:rsidRPr="00613584">
        <w:rPr>
          <w:rFonts w:eastAsia="SimSun"/>
          <w:color w:val="auto"/>
        </w:rPr>
        <w:fldChar w:fldCharType="end"/>
      </w:r>
      <w:r w:rsidRPr="00613584">
        <w:rPr>
          <w:rFonts w:eastAsia="SimSun"/>
          <w:color w:val="auto"/>
        </w:rPr>
        <w:t xml:space="preserve">. However, single-cell proteomics technologies are lagging far behind but </w:t>
      </w:r>
      <w:r w:rsidR="00633C3A">
        <w:rPr>
          <w:rFonts w:eastAsia="SimSun"/>
          <w:color w:val="auto"/>
        </w:rPr>
        <w:t>are</w:t>
      </w:r>
      <w:r w:rsidRPr="00613584">
        <w:rPr>
          <w:rFonts w:eastAsia="SimSun"/>
          <w:color w:val="auto"/>
        </w:rPr>
        <w:t xml:space="preserve"> </w:t>
      </w:r>
      <w:r w:rsidR="00633C3A">
        <w:rPr>
          <w:rFonts w:eastAsia="SimSun"/>
          <w:color w:val="auto"/>
        </w:rPr>
        <w:t>just as</w:t>
      </w:r>
      <w:r w:rsidRPr="00613584">
        <w:rPr>
          <w:rFonts w:eastAsia="SimSun"/>
          <w:color w:val="auto"/>
        </w:rPr>
        <w:t xml:space="preserve"> important as genomics (transcriptomics) technologies</w:t>
      </w:r>
      <w:r w:rsidRPr="00613584">
        <w:rPr>
          <w:rFonts w:eastAsia="SimSun"/>
          <w:color w:val="auto"/>
        </w:rPr>
        <w:fldChar w:fldCharType="begin">
          <w:fldData xml:space="preserve">PEVuZE5vdGU+PENpdGU+PEF1dGhvcj5NYWNhdWxheTwvQXV0aG9yPjxZZWFyPjIwMTc8L1llYXI+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=
</w:fldData>
        </w:fldChar>
      </w:r>
      <w:r w:rsidR="00521528" w:rsidRPr="00613584">
        <w:rPr>
          <w:rFonts w:eastAsia="SimSun"/>
          <w:color w:val="auto"/>
        </w:rPr>
        <w:instrText xml:space="preserve"> ADDIN EN.CITE </w:instrText>
      </w:r>
      <w:r w:rsidR="00521528" w:rsidRPr="00613584">
        <w:rPr>
          <w:rFonts w:eastAsia="SimSun"/>
          <w:color w:val="auto"/>
        </w:rPr>
        <w:fldChar w:fldCharType="begin">
          <w:fldData xml:space="preserve">PEVuZE5vdGU+PENpdGU+PEF1dGhvcj5NYWNhdWxheTwvQXV0aG9yPjxZZWFyPjIwMTc8L1llYXI+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=
</w:fldData>
        </w:fldChar>
      </w:r>
      <w:r w:rsidR="00521528" w:rsidRPr="00613584">
        <w:rPr>
          <w:rFonts w:eastAsia="SimSun"/>
          <w:color w:val="auto"/>
        </w:rPr>
        <w:instrText xml:space="preserve"> ADDIN EN.CITE.DATA </w:instrText>
      </w:r>
      <w:r w:rsidR="00521528" w:rsidRPr="00613584">
        <w:rPr>
          <w:rFonts w:eastAsia="SimSun"/>
          <w:color w:val="auto"/>
        </w:rPr>
      </w:r>
      <w:r w:rsidR="00521528" w:rsidRPr="00613584">
        <w:rPr>
          <w:rFonts w:eastAsia="SimSun"/>
          <w:color w:val="auto"/>
        </w:rPr>
        <w:fldChar w:fldCharType="end"/>
      </w:r>
      <w:r w:rsidRPr="00613584">
        <w:rPr>
          <w:rFonts w:eastAsia="SimSun"/>
          <w:color w:val="auto"/>
        </w:rPr>
      </w:r>
      <w:r w:rsidRPr="00613584">
        <w:rPr>
          <w:rFonts w:eastAsia="SimSun"/>
          <w:color w:val="auto"/>
        </w:rPr>
        <w:fldChar w:fldCharType="separate"/>
      </w:r>
      <w:r w:rsidR="00521528" w:rsidRPr="00613584">
        <w:rPr>
          <w:rFonts w:eastAsia="SimSun"/>
          <w:noProof/>
          <w:color w:val="auto"/>
          <w:vertAlign w:val="superscript"/>
        </w:rPr>
        <w:t>4-8</w:t>
      </w:r>
      <w:r w:rsidRPr="00613584">
        <w:rPr>
          <w:rFonts w:eastAsia="SimSun"/>
          <w:color w:val="auto"/>
        </w:rPr>
        <w:fldChar w:fldCharType="end"/>
      </w:r>
      <w:r w:rsidRPr="00613584">
        <w:rPr>
          <w:rFonts w:eastAsia="SimSun"/>
          <w:color w:val="auto"/>
        </w:rPr>
        <w:t>. Furthermore, protein abundance cannot necessarily be inferred from mRNA abundance</w:t>
      </w:r>
      <w:r w:rsidRPr="00613584">
        <w:rPr>
          <w:rFonts w:eastAsia="SimSun"/>
          <w:color w:val="auto"/>
        </w:rPr>
        <w:fldChar w:fldCharType="begin"/>
      </w:r>
      <w:r w:rsidR="00521528" w:rsidRPr="00613584">
        <w:rPr>
          <w:rFonts w:eastAsia="SimSun"/>
          <w:color w:val="auto"/>
        </w:rPr>
        <w:instrText xml:space="preserve"> ADDIN EN.CITE &lt;EndNote&gt;&lt;Cite&gt;&lt;Author&gt;Liu&lt;/Author&gt;&lt;Year&gt;2016&lt;/Year&gt;&lt;RecNum&gt;2412&lt;/RecNum&gt;&lt;DisplayText&gt;&lt;style face="superscript"&gt;9&lt;/style&gt;&lt;/DisplayText&gt;&lt;record&gt;&lt;rec-number&gt;2412&lt;/rec-number&gt;&lt;foreign-keys&gt;&lt;key app="EN" db-id="v9rwe2szor9e2oev2215vdsa0rarfwdrf0wz" timestamp="0"&gt;2412&lt;/key&gt;&lt;/foreign-keys&gt;&lt;ref-type name="Journal Article"&gt;17&lt;/ref-type&gt;&lt;contributors&gt;&lt;authors&gt;&lt;author&gt;Liu, Y.&lt;/author&gt;&lt;author&gt;Beyer, A.&lt;/author&gt;&lt;author&gt;Aebersold, R.&lt;/author&gt;&lt;/authors&gt;&lt;/contributors&gt;&lt;auth-address&gt;Department of Biology, Institute of Molecular Systems Biology, ETH Zurich, 8093 Zurich, Switzerland.&amp;#xD;Cellular Networks and Systems Biology, University of Cologne, CECAD, Joseph-Stelzmann-Strasse 26, Cologne 50931, Germany. Electronic address: andreas.beyer@uni-koeln.de.&amp;#xD;Department of Biology, Institute of Molecular Systems Biology, ETH Zurich, 8093 Zurich, Switzerland; Faculty of Science, University of Zurich, 8057 Zurich, Switzerland. Electronic address: aebersold@imsb.biol.ethz.ch.&lt;/auth-address&gt;&lt;titles&gt;&lt;title&gt;On the Dependency of Cellular Protein Levels on mRNA Abundance&lt;/title&gt;&lt;secondary-title&gt;Cell&lt;/secondary-title&gt;&lt;/titles&gt;&lt;periodical&gt;&lt;full-title&gt;Cell&lt;/full-title&gt;&lt;/periodical&gt;&lt;pages&gt;535-50&lt;/pages&gt;&lt;volume&gt;165&lt;/volume&gt;&lt;number&gt;3&lt;/number&gt;&lt;keywords&gt;&lt;keyword&gt;Animals&lt;/keyword&gt;&lt;keyword&gt;*Gene Expression Regulation&lt;/keyword&gt;&lt;keyword&gt;Humans&lt;/keyword&gt;&lt;keyword&gt;Protein Biosynthesis&lt;/keyword&gt;&lt;keyword&gt;Protein Processing, Post-Translational&lt;/keyword&gt;&lt;keyword&gt;Proteins/*analysis/metabolism&lt;/keyword&gt;&lt;keyword&gt;Proteomics&lt;/keyword&gt;&lt;keyword&gt;RNA, Messenger/*analysis/metabolism&lt;/keyword&gt;&lt;keyword&gt;Transcription, Genetic&lt;/keyword&gt;&lt;/keywords&gt;&lt;dates&gt;&lt;year&gt;2016&lt;/year&gt;&lt;pub-dates&gt;&lt;date&gt;Apr 21&lt;/date&gt;&lt;/pub-dates&gt;&lt;/dates&gt;&lt;isbn&gt;1097-4172 (Electronic)&amp;#xD;0092-8674 (Linking)&lt;/isbn&gt;&lt;accession-num&gt;27104977&lt;/accession-num&gt;&lt;urls&gt;&lt;related-urls&gt;&lt;url&gt;http://www.ncbi.nlm.nih.gov/pubmed/27104977&lt;/url&gt;&lt;/related-urls&gt;&lt;/urls&gt;&lt;electronic-resource-num&gt;10.1016/j.cell.2016.03.014&lt;/electronic-resource-num&gt;&lt;/record&gt;&lt;/Cite&gt;&lt;/EndNote&gt;</w:instrText>
      </w:r>
      <w:r w:rsidRPr="00613584">
        <w:rPr>
          <w:rFonts w:eastAsia="SimSun"/>
          <w:color w:val="auto"/>
        </w:rPr>
        <w:fldChar w:fldCharType="separate"/>
      </w:r>
      <w:r w:rsidR="00521528" w:rsidRPr="00613584">
        <w:rPr>
          <w:rFonts w:eastAsia="SimSun"/>
          <w:noProof/>
          <w:color w:val="auto"/>
          <w:vertAlign w:val="superscript"/>
        </w:rPr>
        <w:t>9</w:t>
      </w:r>
      <w:r w:rsidRPr="00613584">
        <w:rPr>
          <w:rFonts w:eastAsia="SimSun"/>
          <w:color w:val="auto"/>
        </w:rPr>
        <w:fldChar w:fldCharType="end"/>
      </w:r>
      <w:r w:rsidR="00210184" w:rsidRPr="00613584">
        <w:rPr>
          <w:rFonts w:eastAsia="SimSun"/>
          <w:color w:val="auto"/>
        </w:rPr>
        <w:t xml:space="preserve">, and </w:t>
      </w:r>
      <w:r w:rsidR="00633C3A">
        <w:rPr>
          <w:rFonts w:eastAsia="SimSun"/>
          <w:color w:val="auto"/>
        </w:rPr>
        <w:t xml:space="preserve">the </w:t>
      </w:r>
      <w:r w:rsidR="00210184" w:rsidRPr="00613584">
        <w:rPr>
          <w:rFonts w:eastAsia="SimSun"/>
          <w:color w:val="auto"/>
        </w:rPr>
        <w:t>p</w:t>
      </w:r>
      <w:r w:rsidRPr="00613584">
        <w:rPr>
          <w:rFonts w:eastAsia="SimSun"/>
          <w:color w:val="auto"/>
        </w:rPr>
        <w:t>roteome is more complex and dynamic than</w:t>
      </w:r>
      <w:r w:rsidR="00633C3A">
        <w:rPr>
          <w:rFonts w:eastAsia="SimSun"/>
          <w:color w:val="auto"/>
        </w:rPr>
        <w:t xml:space="preserve"> the</w:t>
      </w:r>
      <w:r w:rsidRPr="00613584">
        <w:rPr>
          <w:rFonts w:eastAsia="SimSun"/>
          <w:color w:val="auto"/>
        </w:rPr>
        <w:t xml:space="preserve"> transcriptome</w:t>
      </w:r>
      <w:r w:rsidRPr="00613584">
        <w:rPr>
          <w:rFonts w:eastAsia="SimSun"/>
          <w:color w:val="auto"/>
        </w:rPr>
        <w:fldChar w:fldCharType="begin"/>
      </w:r>
      <w:r w:rsidR="00521528" w:rsidRPr="00613584">
        <w:rPr>
          <w:rFonts w:eastAsia="SimSun"/>
          <w:color w:val="auto"/>
        </w:rPr>
        <w:instrText xml:space="preserve"> ADDIN EN.CITE &lt;EndNote&gt;&lt;Cite&gt;&lt;Author&gt;Choudhary&lt;/Author&gt;&lt;Year&gt;2010&lt;/Year&gt;&lt;RecNum&gt;1820&lt;/RecNum&gt;&lt;DisplayText&gt;&lt;style face="superscript"&gt;10&lt;/style&gt;&lt;/DisplayText&gt;&lt;record&gt;&lt;rec-number&gt;1820&lt;/rec-number&gt;&lt;foreign-keys&gt;&lt;key app="EN" db-id="v9rwe2szor9e2oev2215vdsa0rarfwdrf0wz" timestamp="0"&gt;1820&lt;/key&gt;&lt;/foreign-keys&gt;&lt;ref-type name="Journal Article"&gt;17&lt;/ref-type&gt;&lt;contributors&gt;&lt;authors&gt;&lt;author&gt;Choudhary, C.&lt;/author&gt;&lt;author&gt;Mann, M.&lt;/author&gt;&lt;/authors&gt;&lt;/contributors&gt;&lt;auth-address&gt;The Novo Nordisk Foundation Center for Protein Research, Faculty of Health Sciences, University of Copenhagen, 2200 Copenhagen, Denmark. chuna.choudhary@cpr.ku.dk&lt;/auth-address&gt;&lt;titles&gt;&lt;title&gt;Decoding signalling networks by mass spectrometry-based proteomics&lt;/title&gt;&lt;secondary-title&gt;Nat Rev Mol Cell Biol&lt;/secondary-title&gt;&lt;alt-title&gt;Nature reviews. Molecular cell biology&lt;/alt-title&gt;&lt;/titles&gt;&lt;pages&gt;427-39&lt;/pages&gt;&lt;volume&gt;11&lt;/volume&gt;&lt;number&gt;6&lt;/number&gt;&lt;keywords&gt;&lt;keyword&gt;Animals&lt;/keyword&gt;&lt;keyword&gt;Humans&lt;/keyword&gt;&lt;keyword&gt;Mass Spectrometry&lt;/keyword&gt;&lt;keyword&gt;*Protein Processing, Post-Translational&lt;/keyword&gt;&lt;keyword&gt;Proteome/*metabolism&lt;/keyword&gt;&lt;keyword&gt;Proteomics&lt;/keyword&gt;&lt;keyword&gt;*Signal Transduction&lt;/keyword&gt;&lt;/keywords&gt;&lt;dates&gt;&lt;year&gt;2010&lt;/year&gt;&lt;pub-dates&gt;&lt;date&gt;Jun&lt;/date&gt;&lt;/pub-dates&gt;&lt;/dates&gt;&lt;isbn&gt;1471-0080 (Electronic)&amp;#xD;1471-0072 (Linking)&lt;/isbn&gt;&lt;accession-num&gt;20461098&lt;/accession-num&gt;&lt;urls&gt;&lt;related-urls&gt;&lt;url&gt;http://www.ncbi.nlm.nih.gov/pubmed/20461098&lt;/url&gt;&lt;/related-urls&gt;&lt;/urls&gt;&lt;electronic-resource-num&gt;10.1038/nrm2900&lt;/electronic-resource-num&gt;&lt;/record&gt;&lt;/Cite&gt;&lt;/EndNote&gt;</w:instrText>
      </w:r>
      <w:r w:rsidRPr="00613584">
        <w:rPr>
          <w:rFonts w:eastAsia="SimSun"/>
          <w:color w:val="auto"/>
        </w:rPr>
        <w:fldChar w:fldCharType="separate"/>
      </w:r>
      <w:r w:rsidR="00521528" w:rsidRPr="00613584">
        <w:rPr>
          <w:rFonts w:eastAsia="SimSun"/>
          <w:noProof/>
          <w:color w:val="auto"/>
          <w:vertAlign w:val="superscript"/>
        </w:rPr>
        <w:t>10</w:t>
      </w:r>
      <w:r w:rsidRPr="00613584">
        <w:rPr>
          <w:rFonts w:eastAsia="SimSun"/>
          <w:color w:val="auto"/>
        </w:rPr>
        <w:fldChar w:fldCharType="end"/>
      </w:r>
      <w:r w:rsidRPr="00613584">
        <w:rPr>
          <w:rFonts w:eastAsia="SimSun"/>
          <w:color w:val="auto"/>
        </w:rPr>
        <w:t xml:space="preserve">. </w:t>
      </w:r>
      <w:r w:rsidR="007766A1">
        <w:rPr>
          <w:rFonts w:eastAsia="SimSun"/>
          <w:color w:val="auto"/>
        </w:rPr>
        <w:t>Given these challenges, a</w:t>
      </w:r>
      <w:r w:rsidRPr="00613584">
        <w:rPr>
          <w:rFonts w:eastAsia="SimSun"/>
          <w:color w:val="auto"/>
        </w:rPr>
        <w:t xml:space="preserve"> large number of mixed populations of cells (i.e., bulk cells) are generally used to generate comprehensive proteome data</w:t>
      </w:r>
      <w:r w:rsidRPr="00613584">
        <w:rPr>
          <w:rFonts w:eastAsia="SimSun"/>
          <w:color w:val="auto"/>
        </w:rPr>
        <w:fldChar w:fldCharType="begin">
          <w:fldData xml:space="preserve">PEVuZE5vdGU+PENpdGU+PEF1dGhvcj5NZXJ0aW5zPC9BdXRob3I+PFllYXI+MjAxNjwvWWVhcj48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4Mi03PC9wYWdlcz48dm9sdW1lPjUxMzwvdm9s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</w:fldData>
        </w:fldChar>
      </w:r>
      <w:r w:rsidR="00521528" w:rsidRPr="00613584">
        <w:rPr>
          <w:rFonts w:eastAsia="SimSun"/>
          <w:color w:val="auto"/>
        </w:rPr>
        <w:instrText xml:space="preserve"> ADDIN EN.CITE </w:instrText>
      </w:r>
      <w:r w:rsidR="00521528" w:rsidRPr="00613584">
        <w:rPr>
          <w:rFonts w:eastAsia="SimSun"/>
          <w:color w:val="auto"/>
        </w:rPr>
        <w:fldChar w:fldCharType="begin">
          <w:fldData xml:space="preserve">PEVuZE5vdGU+PENpdGU+PEF1dGhvcj5NZXJ0aW5zPC9BdXRob3I+PFllYXI+MjAxNjwvWWVhcj48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4Mi03PC9wYWdlcz48dm9sdW1lPjUxMzwvdm9s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</w:fldData>
        </w:fldChar>
      </w:r>
      <w:r w:rsidR="00521528" w:rsidRPr="00613584">
        <w:rPr>
          <w:rFonts w:eastAsia="SimSun"/>
          <w:color w:val="auto"/>
        </w:rPr>
        <w:instrText xml:space="preserve"> ADDIN EN.CITE.DATA </w:instrText>
      </w:r>
      <w:r w:rsidR="00521528" w:rsidRPr="00613584">
        <w:rPr>
          <w:rFonts w:eastAsia="SimSun"/>
          <w:color w:val="auto"/>
        </w:rPr>
      </w:r>
      <w:r w:rsidR="00521528" w:rsidRPr="00613584">
        <w:rPr>
          <w:rFonts w:eastAsia="SimSun"/>
          <w:color w:val="auto"/>
        </w:rPr>
        <w:fldChar w:fldCharType="end"/>
      </w:r>
      <w:r w:rsidRPr="00613584">
        <w:rPr>
          <w:rFonts w:eastAsia="SimSun"/>
          <w:color w:val="auto"/>
        </w:rPr>
      </w:r>
      <w:r w:rsidRPr="00613584">
        <w:rPr>
          <w:rFonts w:eastAsia="SimSun"/>
          <w:color w:val="auto"/>
        </w:rPr>
        <w:fldChar w:fldCharType="separate"/>
      </w:r>
      <w:r w:rsidR="00521528" w:rsidRPr="00613584">
        <w:rPr>
          <w:rFonts w:eastAsia="SimSun"/>
          <w:noProof/>
          <w:color w:val="auto"/>
          <w:vertAlign w:val="superscript"/>
        </w:rPr>
        <w:t>11-13</w:t>
      </w:r>
      <w:r w:rsidRPr="00613584">
        <w:rPr>
          <w:rFonts w:eastAsia="SimSun"/>
          <w:color w:val="auto"/>
        </w:rPr>
        <w:fldChar w:fldCharType="end"/>
      </w:r>
      <w:r w:rsidRPr="00613584">
        <w:rPr>
          <w:rFonts w:eastAsia="SimSun"/>
          <w:color w:val="auto"/>
        </w:rPr>
        <w:t>. However, such bulk measurements average out stochastic variations of individual cells, thus obscure important cell-to-cell variability (i.e., cell heterogeneity)</w:t>
      </w:r>
      <w:r w:rsidRPr="00613584">
        <w:rPr>
          <w:rFonts w:eastAsia="SimSun"/>
          <w:color w:val="auto"/>
        </w:rPr>
        <w:fldChar w:fldCharType="begin">
          <w:fldData xml:space="preserve">PEVuZE5vdGU+PENpdGU+PEF1dGhvcj5NYWNhdWxheTwvQXV0aG9yPjxZZWFyPjIwMTc8L1llYXI+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</w:fldData>
        </w:fldChar>
      </w:r>
      <w:r w:rsidR="00521528" w:rsidRPr="00613584">
        <w:rPr>
          <w:rFonts w:eastAsia="SimSun"/>
          <w:color w:val="auto"/>
        </w:rPr>
        <w:instrText xml:space="preserve"> ADDIN EN.CITE </w:instrText>
      </w:r>
      <w:r w:rsidR="00521528" w:rsidRPr="00613584">
        <w:rPr>
          <w:rFonts w:eastAsia="SimSun"/>
          <w:color w:val="auto"/>
        </w:rPr>
        <w:fldChar w:fldCharType="begin">
          <w:fldData xml:space="preserve">PEVuZE5vdGU+PENpdGU+PEF1dGhvcj5NYWNhdWxheTwvQXV0aG9yPjxZZWFyPjIwMTc8L1llYXI+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</w:fldData>
        </w:fldChar>
      </w:r>
      <w:r w:rsidR="00521528" w:rsidRPr="00613584">
        <w:rPr>
          <w:rFonts w:eastAsia="SimSun"/>
          <w:color w:val="auto"/>
        </w:rPr>
        <w:instrText xml:space="preserve"> ADDIN EN.CITE.DATA </w:instrText>
      </w:r>
      <w:r w:rsidR="00521528" w:rsidRPr="00613584">
        <w:rPr>
          <w:rFonts w:eastAsia="SimSun"/>
          <w:color w:val="auto"/>
        </w:rPr>
      </w:r>
      <w:r w:rsidR="00521528" w:rsidRPr="00613584">
        <w:rPr>
          <w:rFonts w:eastAsia="SimSun"/>
          <w:color w:val="auto"/>
        </w:rPr>
        <w:fldChar w:fldCharType="end"/>
      </w:r>
      <w:r w:rsidRPr="00613584">
        <w:rPr>
          <w:rFonts w:eastAsia="SimSun"/>
          <w:color w:val="auto"/>
        </w:rPr>
      </w:r>
      <w:r w:rsidRPr="00613584">
        <w:rPr>
          <w:rFonts w:eastAsia="SimSun"/>
          <w:color w:val="auto"/>
        </w:rPr>
        <w:fldChar w:fldCharType="separate"/>
      </w:r>
      <w:r w:rsidR="00521528" w:rsidRPr="00613584">
        <w:rPr>
          <w:rFonts w:eastAsia="SimSun"/>
          <w:noProof/>
          <w:color w:val="auto"/>
          <w:vertAlign w:val="superscript"/>
        </w:rPr>
        <w:t>4,14</w:t>
      </w:r>
      <w:r w:rsidRPr="00613584">
        <w:rPr>
          <w:rFonts w:eastAsia="SimSun"/>
          <w:color w:val="auto"/>
        </w:rPr>
        <w:fldChar w:fldCharType="end"/>
      </w:r>
      <w:r w:rsidRPr="00613584">
        <w:rPr>
          <w:rFonts w:eastAsia="SimSun"/>
          <w:color w:val="auto"/>
        </w:rPr>
        <w:t>. Limitations of such bulk measurements become even more severe when the cells of interest only account for a small portion of the total populations of cells (e.g., cancer stem cells within tumors at an early-stage cancer). Therefore, there is a huge knowledge gap between single-cell proteomics and genomics (transcriptomics).</w:t>
      </w:r>
    </w:p>
    <w:p w14:paraId="06029ECE" w14:textId="77777777" w:rsidR="00210184" w:rsidRPr="00613584" w:rsidRDefault="00210184" w:rsidP="003B575B">
      <w:pPr>
        <w:spacing w:after="0"/>
        <w:contextualSpacing/>
        <w:mirrorIndents/>
        <w:jc w:val="both"/>
        <w:rPr>
          <w:rFonts w:eastAsia="SimSun"/>
          <w:color w:val="auto"/>
        </w:rPr>
      </w:pPr>
    </w:p>
    <w:p w14:paraId="01A0CE7A" w14:textId="3A113631" w:rsidR="0093614C" w:rsidRPr="00613584" w:rsidRDefault="00AB10E2" w:rsidP="003B575B">
      <w:pPr>
        <w:spacing w:after="0"/>
        <w:contextualSpacing/>
        <w:mirrorIndents/>
        <w:jc w:val="both"/>
        <w:rPr>
          <w:rFonts w:eastAsia="SimSun"/>
          <w:color w:val="auto"/>
          <w:lang w:eastAsia="zh-CN"/>
        </w:rPr>
      </w:pPr>
      <w:r w:rsidRPr="000F68F7">
        <w:rPr>
          <w:rFonts w:eastAsia="SimSun"/>
          <w:color w:val="auto"/>
        </w:rPr>
        <w:t>A</w:t>
      </w:r>
      <w:r w:rsidRPr="000F68F7">
        <w:rPr>
          <w:rFonts w:eastAsia="SimSun"/>
          <w:color w:val="auto"/>
          <w:lang w:eastAsia="zh-CN"/>
        </w:rPr>
        <w:t>ntibody-based immunoassays (e.g., flow or mass cytometry) are predominantly used for targeted proteomic analysis of single cells</w:t>
      </w:r>
      <w:r w:rsidRPr="000F68F7">
        <w:rPr>
          <w:rFonts w:eastAsia="SimSun"/>
          <w:color w:val="auto"/>
          <w:lang w:eastAsia="zh-CN"/>
        </w:rPr>
        <w:fldChar w:fldCharType="begin">
          <w:fldData xml:space="preserve">PEVuZE5vdGU+PENpdGU+PEF1dGhvcj5HaWVzZW48L0F1dGhvcj48WWVhcj4yMDE0PC9ZZWFyPjxS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</w:fldData>
        </w:fldChar>
      </w:r>
      <w:r w:rsidR="00521528" w:rsidRPr="000F68F7">
        <w:rPr>
          <w:rFonts w:eastAsia="SimSun"/>
          <w:color w:val="auto"/>
          <w:lang w:eastAsia="zh-CN"/>
        </w:rPr>
        <w:instrText xml:space="preserve"> ADDIN EN.CITE </w:instrText>
      </w:r>
      <w:r w:rsidR="00521528" w:rsidRPr="000F68F7">
        <w:rPr>
          <w:rFonts w:eastAsia="SimSun"/>
          <w:color w:val="auto"/>
          <w:lang w:eastAsia="zh-CN"/>
        </w:rPr>
        <w:fldChar w:fldCharType="begin">
          <w:fldData xml:space="preserve">PEVuZE5vdGU+PENpdGU+PEF1dGhvcj5HaWVzZW48L0F1dGhvcj48WWVhcj4yMDE0PC9ZZWFyPjxS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</w:fldData>
        </w:fldChar>
      </w:r>
      <w:r w:rsidR="00521528" w:rsidRPr="000F68F7">
        <w:rPr>
          <w:rFonts w:eastAsia="SimSun"/>
          <w:color w:val="auto"/>
          <w:lang w:eastAsia="zh-CN"/>
        </w:rPr>
        <w:instrText xml:space="preserve"> ADDIN EN.CITE.DATA </w:instrText>
      </w:r>
      <w:r w:rsidR="00521528" w:rsidRPr="000F68F7">
        <w:rPr>
          <w:rFonts w:eastAsia="SimSun"/>
          <w:color w:val="auto"/>
          <w:lang w:eastAsia="zh-CN"/>
        </w:rPr>
      </w:r>
      <w:r w:rsidR="00521528" w:rsidRPr="000F68F7">
        <w:rPr>
          <w:rFonts w:eastAsia="SimSun"/>
          <w:color w:val="auto"/>
          <w:lang w:eastAsia="zh-CN"/>
        </w:rPr>
        <w:fldChar w:fldCharType="end"/>
      </w:r>
      <w:r w:rsidRPr="000F68F7">
        <w:rPr>
          <w:rFonts w:eastAsia="SimSun"/>
          <w:color w:val="auto"/>
          <w:lang w:eastAsia="zh-CN"/>
        </w:rPr>
      </w:r>
      <w:r w:rsidRPr="000F68F7">
        <w:rPr>
          <w:rFonts w:eastAsia="SimSun"/>
          <w:color w:val="auto"/>
          <w:lang w:eastAsia="zh-CN"/>
        </w:rPr>
        <w:fldChar w:fldCharType="separate"/>
      </w:r>
      <w:r w:rsidR="00521528" w:rsidRPr="000F68F7">
        <w:rPr>
          <w:rFonts w:eastAsia="SimSun"/>
          <w:noProof/>
          <w:color w:val="auto"/>
          <w:vertAlign w:val="superscript"/>
          <w:lang w:eastAsia="zh-CN"/>
        </w:rPr>
        <w:t>6,7,15-18</w:t>
      </w:r>
      <w:r w:rsidRPr="000F68F7">
        <w:rPr>
          <w:rFonts w:eastAsia="SimSun"/>
          <w:color w:val="auto"/>
          <w:lang w:eastAsia="zh-CN"/>
        </w:rPr>
        <w:fldChar w:fldCharType="end"/>
      </w:r>
      <w:r w:rsidR="00EE7092" w:rsidRPr="000F68F7">
        <w:rPr>
          <w:rFonts w:eastAsia="SimSun"/>
          <w:color w:val="auto"/>
          <w:lang w:eastAsia="zh-CN"/>
        </w:rPr>
        <w:t>. However, they suffer from</w:t>
      </w:r>
      <w:r w:rsidRPr="000F68F7">
        <w:rPr>
          <w:rFonts w:eastAsia="SimSun"/>
          <w:color w:val="auto"/>
          <w:lang w:eastAsia="zh-CN"/>
        </w:rPr>
        <w:t xml:space="preserve"> low multiplex</w:t>
      </w:r>
      <w:r w:rsidR="00EE7092" w:rsidRPr="000F68F7">
        <w:rPr>
          <w:rFonts w:eastAsia="SimSun"/>
          <w:color w:val="auto"/>
          <w:lang w:eastAsia="zh-CN"/>
        </w:rPr>
        <w:t xml:space="preserve">, limited specificity, </w:t>
      </w:r>
      <w:r w:rsidRPr="000F68F7">
        <w:rPr>
          <w:rFonts w:eastAsia="SimSun"/>
          <w:color w:val="auto"/>
          <w:lang w:eastAsia="zh-CN"/>
        </w:rPr>
        <w:t>and unavailability of antibodies for new proteins</w:t>
      </w:r>
      <w:r w:rsidR="00EE7092" w:rsidRPr="000F68F7">
        <w:rPr>
          <w:rFonts w:eastAsia="SimSun"/>
          <w:color w:val="auto"/>
          <w:lang w:eastAsia="zh-CN"/>
        </w:rPr>
        <w:t xml:space="preserve"> of interest</w:t>
      </w:r>
      <w:r w:rsidRPr="000F68F7">
        <w:rPr>
          <w:rFonts w:eastAsia="SimSun"/>
          <w:color w:val="auto"/>
          <w:lang w:eastAsia="zh-CN"/>
        </w:rPr>
        <w:t xml:space="preserve">. Mass spectrometry (MS)-based targeted proteomics has emerged as </w:t>
      </w:r>
      <w:r w:rsidR="00210184" w:rsidRPr="000F68F7">
        <w:rPr>
          <w:rFonts w:eastAsia="SimSun"/>
          <w:color w:val="auto"/>
          <w:lang w:eastAsia="zh-CN"/>
        </w:rPr>
        <w:t>an alternative</w:t>
      </w:r>
      <w:r w:rsidRPr="000F68F7">
        <w:rPr>
          <w:rFonts w:eastAsia="SimSun"/>
          <w:color w:val="auto"/>
          <w:lang w:eastAsia="zh-CN"/>
        </w:rPr>
        <w:t xml:space="preserve"> for </w:t>
      </w:r>
      <w:r w:rsidR="00210184" w:rsidRPr="000F68F7">
        <w:rPr>
          <w:rFonts w:eastAsia="SimSun"/>
          <w:color w:val="auto"/>
          <w:lang w:eastAsia="zh-CN"/>
        </w:rPr>
        <w:t xml:space="preserve">accurate </w:t>
      </w:r>
      <w:r w:rsidRPr="000F68F7">
        <w:rPr>
          <w:rFonts w:eastAsia="SimSun"/>
          <w:color w:val="auto"/>
          <w:lang w:eastAsia="zh-CN"/>
        </w:rPr>
        <w:t xml:space="preserve">protein quantification </w:t>
      </w:r>
      <w:r w:rsidR="00EE7092" w:rsidRPr="000F68F7">
        <w:rPr>
          <w:rFonts w:eastAsia="SimSun"/>
          <w:color w:val="auto"/>
          <w:lang w:eastAsia="zh-CN"/>
        </w:rPr>
        <w:t>because of</w:t>
      </w:r>
      <w:r w:rsidRPr="000F68F7">
        <w:rPr>
          <w:rFonts w:eastAsia="SimSun"/>
          <w:color w:val="auto"/>
          <w:lang w:eastAsia="zh-CN"/>
        </w:rPr>
        <w:t xml:space="preserve"> </w:t>
      </w:r>
      <w:r w:rsidR="00EE7092" w:rsidRPr="000F68F7">
        <w:rPr>
          <w:rFonts w:eastAsia="SimSun"/>
          <w:color w:val="auto"/>
          <w:lang w:eastAsia="zh-CN"/>
        </w:rPr>
        <w:t xml:space="preserve">its </w:t>
      </w:r>
      <w:r w:rsidRPr="000F68F7">
        <w:rPr>
          <w:rFonts w:eastAsia="SimSun"/>
          <w:color w:val="auto"/>
          <w:lang w:eastAsia="zh-CN"/>
        </w:rPr>
        <w:t>being antibody-free, high multiplex (</w:t>
      </w:r>
      <w:r w:rsidR="0010327E" w:rsidRPr="000F68F7">
        <w:rPr>
          <w:rFonts w:eastAsia="SimSun"/>
          <w:color w:val="auto"/>
          <w:lang w:eastAsia="zh-CN"/>
        </w:rPr>
        <w:t>≥</w:t>
      </w:r>
      <w:r w:rsidR="009B4D4D">
        <w:rPr>
          <w:rFonts w:eastAsia="SimSun"/>
          <w:color w:val="auto"/>
          <w:lang w:eastAsia="zh-CN"/>
        </w:rPr>
        <w:t>150</w:t>
      </w:r>
      <w:r w:rsidRPr="000F68F7">
        <w:rPr>
          <w:rFonts w:eastAsia="SimSun"/>
          <w:color w:val="auto"/>
          <w:lang w:eastAsia="zh-CN"/>
        </w:rPr>
        <w:t xml:space="preserve"> proteins in a single </w:t>
      </w:r>
      <w:r w:rsidRPr="000F68F7">
        <w:rPr>
          <w:rFonts w:eastAsia="SimSun"/>
          <w:color w:val="auto"/>
          <w:lang w:eastAsia="zh-CN"/>
        </w:rPr>
        <w:lastRenderedPageBreak/>
        <w:t>analysis</w:t>
      </w:r>
      <w:r w:rsidR="00836BEA" w:rsidRPr="000F68F7">
        <w:rPr>
          <w:lang w:eastAsia="zh-CN"/>
        </w:rPr>
        <w:fldChar w:fldCharType="begin"/>
      </w:r>
      <w:r w:rsidR="002337A2" w:rsidRPr="000F68F7">
        <w:rPr>
          <w:lang w:eastAsia="zh-CN"/>
        </w:rPr>
        <w:instrText xml:space="preserve"> ADDIN EN.CITE &lt;EndNote&gt;&lt;Cite&gt;&lt;Author&gt;Lee&lt;/Author&gt;&lt;Year&gt;2020&lt;/Year&gt;&lt;RecNum&gt;2324&lt;/RecNum&gt;&lt;DisplayText&gt;&lt;style face="superscript"&gt;19&lt;/style&gt;&lt;/DisplayText&gt;&lt;record&gt;&lt;rec-number&gt;2324&lt;/rec-number&gt;&lt;foreign-keys&gt;&lt;key app="EN" db-id="v9rwe2szor9e2oev2215vdsa0rarfwdrf0wz" timestamp="0"&gt;2324&lt;/key&gt;&lt;/foreign-keys&gt;&lt;ref-type name="Journal Article"&gt;17&lt;/ref-type&gt;&lt;contributors&gt;&lt;authors&gt;&lt;author&gt;Lee, J. Y.&lt;/author&gt;&lt;author&gt;Shi, T.&lt;/author&gt;&lt;author&gt;Petyuk, V. A.&lt;/author&gt;&lt;author&gt;Schepmoes, A. A.&lt;/author&gt;&lt;author&gt;Fillmore, T. L.&lt;/author&gt;&lt;author&gt;Wang, Y.-T.&lt;/author&gt;&lt;author&gt;Cardoni, W.&lt;/author&gt;&lt;author&gt;Coppit, G.&lt;/author&gt;&lt;author&gt;Srivastava, S.&lt;/author&gt;&lt;author&gt;Goodman, J. F.&lt;/author&gt;&lt;author&gt;Shriver, G. D.&lt;/author&gt;&lt;author&gt;Liu, T.&lt;/author&gt;&lt;author&gt;Rodland, K.&lt;/author&gt;&lt;/authors&gt;&lt;/contributors&gt;&lt;auth-address&gt;The Systems Biology Institute, Tokyo, Japan.&lt;/auth-address&gt;&lt;titles&gt;&lt;title&gt;Detection of Head and Neck Cancer Based on Longitudinal Changes in Serum Protein Abundance&lt;/title&gt;&lt;secondary-title&gt;Cancer Epidemiol Biomarkers Prev&lt;/secondary-title&gt;&lt;/titles&gt;&lt;periodical&gt;&lt;full-title&gt;Cancer Epidemiol Biomarkers Prev&lt;/full-title&gt;&lt;/periodical&gt;&lt;pages&gt;doi: 10.1158/1055-9965.EPI-20-0192.&lt;/pages&gt;&lt;keywords&gt;&lt;keyword&gt;Animals&lt;/keyword&gt;&lt;keyword&gt;Endocytosis&lt;/keyword&gt;&lt;keyword&gt;Enzyme Activation&lt;/keyword&gt;&lt;keyword&gt;Feedback, Physiological&lt;/keyword&gt;&lt;keyword&gt;Humans&lt;/keyword&gt;&lt;keyword&gt;*Models, Biological&lt;/keyword&gt;&lt;keyword&gt;Multigene Family&lt;/keyword&gt;&lt;keyword&gt;Programming Languages&lt;/keyword&gt;&lt;keyword&gt;Protein Interaction Mapping&lt;/keyword&gt;&lt;keyword&gt;Receptor, Epidermal Growth Factor/*physiology&lt;/keyword&gt;&lt;keyword&gt;Receptors, G-Protein-Coupled/physiology&lt;/keyword&gt;&lt;keyword&gt;*Signal Transduction&lt;/keyword&gt;&lt;keyword&gt;Software&lt;/keyword&gt;&lt;/keywords&gt;&lt;dates&gt;&lt;year&gt;2020&lt;/year&gt;&lt;/dates&gt;&lt;isbn&gt;1744-4292 (Electronic)&amp;#xD;1744-4292 (Linking)&lt;/isbn&gt;&lt;accession-num&gt;16729045&lt;/accession-num&gt;&lt;urls&gt;&lt;related-urls&gt;&lt;url&gt;http://www.ncbi.nlm.nih.gov/pubmed/16729045&lt;/url&gt;&lt;/related-urls&gt;&lt;/urls&gt;&lt;custom2&gt;PMC1681468&lt;/custom2&gt;&lt;electronic-resource-num&gt;10.1038/msb4100014&lt;/electronic-resource-num&gt;&lt;/record&gt;&lt;/Cite&gt;&lt;/EndNote&gt;</w:instrText>
      </w:r>
      <w:r w:rsidR="00836BEA" w:rsidRPr="000F68F7">
        <w:rPr>
          <w:lang w:eastAsia="zh-CN"/>
        </w:rPr>
        <w:fldChar w:fldCharType="separate"/>
      </w:r>
      <w:r w:rsidR="002337A2" w:rsidRPr="000F68F7">
        <w:rPr>
          <w:noProof/>
          <w:vertAlign w:val="superscript"/>
          <w:lang w:eastAsia="zh-CN"/>
        </w:rPr>
        <w:t>19</w:t>
      </w:r>
      <w:r w:rsidR="00836BEA" w:rsidRPr="000F68F7">
        <w:rPr>
          <w:lang w:eastAsia="zh-CN"/>
        </w:rPr>
        <w:fldChar w:fldCharType="end"/>
      </w:r>
      <w:r w:rsidRPr="000F68F7">
        <w:rPr>
          <w:rFonts w:eastAsia="SimSun"/>
          <w:color w:val="auto"/>
          <w:lang w:eastAsia="zh-CN"/>
        </w:rPr>
        <w:t xml:space="preserve">), high quantitation accuracy (absolute amounts or concentrations), </w:t>
      </w:r>
      <w:r w:rsidR="00633C3A">
        <w:rPr>
          <w:rFonts w:eastAsia="SimSun"/>
          <w:color w:val="auto"/>
          <w:lang w:eastAsia="zh-CN"/>
        </w:rPr>
        <w:t xml:space="preserve">and </w:t>
      </w:r>
      <w:r w:rsidR="00E87A1E" w:rsidRPr="000F68F7">
        <w:rPr>
          <w:rFonts w:eastAsia="SimSun"/>
          <w:color w:val="auto"/>
          <w:lang w:eastAsia="zh-CN"/>
        </w:rPr>
        <w:t xml:space="preserve">high </w:t>
      </w:r>
      <w:r w:rsidRPr="000F68F7">
        <w:rPr>
          <w:rFonts w:eastAsia="SimSun"/>
          <w:color w:val="auto"/>
          <w:lang w:eastAsia="zh-CN"/>
        </w:rPr>
        <w:t>specificity and reproducibility (≤10% CV)</w:t>
      </w:r>
      <w:r w:rsidRPr="000F68F7">
        <w:rPr>
          <w:rFonts w:eastAsia="SimSun"/>
          <w:color w:val="auto"/>
          <w:lang w:eastAsia="zh-CN"/>
        </w:rPr>
        <w:fldChar w:fldCharType="begin">
          <w:fldData xml:space="preserve">PEVuZE5vdGU+PENpdGU+PEF1dGhvcj5TaGk8L0F1dGhvcj48WWVhcj4yMDEyPC9ZZWFyPjxSZWNO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==
</w:fldData>
        </w:fldChar>
      </w:r>
      <w:r w:rsidR="002337A2" w:rsidRPr="000F68F7">
        <w:rPr>
          <w:rFonts w:eastAsia="SimSun"/>
          <w:color w:val="auto"/>
          <w:lang w:eastAsia="zh-CN"/>
        </w:rPr>
        <w:instrText xml:space="preserve"> ADDIN EN.CITE </w:instrText>
      </w:r>
      <w:r w:rsidR="002337A2" w:rsidRPr="000F68F7">
        <w:rPr>
          <w:rFonts w:eastAsia="SimSun"/>
          <w:color w:val="auto"/>
          <w:lang w:eastAsia="zh-CN"/>
        </w:rPr>
        <w:fldChar w:fldCharType="begin">
          <w:fldData xml:space="preserve">PEVuZE5vdGU+PENpdGU+PEF1dGhvcj5TaGk8L0F1dGhvcj48WWVhcj4yMDEyPC9ZZWFyPjxSZWNO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==
</w:fldData>
        </w:fldChar>
      </w:r>
      <w:r w:rsidR="002337A2" w:rsidRPr="000F68F7">
        <w:rPr>
          <w:rFonts w:eastAsia="SimSun"/>
          <w:color w:val="auto"/>
          <w:lang w:eastAsia="zh-CN"/>
        </w:rPr>
        <w:instrText xml:space="preserve"> ADDIN EN.CITE.DATA </w:instrText>
      </w:r>
      <w:r w:rsidR="002337A2" w:rsidRPr="000F68F7">
        <w:rPr>
          <w:rFonts w:eastAsia="SimSun"/>
          <w:color w:val="auto"/>
          <w:lang w:eastAsia="zh-CN"/>
        </w:rPr>
      </w:r>
      <w:r w:rsidR="002337A2" w:rsidRPr="000F68F7">
        <w:rPr>
          <w:rFonts w:eastAsia="SimSun"/>
          <w:color w:val="auto"/>
          <w:lang w:eastAsia="zh-CN"/>
        </w:rPr>
        <w:fldChar w:fldCharType="end"/>
      </w:r>
      <w:r w:rsidRPr="000F68F7">
        <w:rPr>
          <w:rFonts w:eastAsia="SimSun"/>
          <w:color w:val="auto"/>
          <w:lang w:eastAsia="zh-CN"/>
        </w:rPr>
      </w:r>
      <w:r w:rsidRPr="000F68F7">
        <w:rPr>
          <w:rFonts w:eastAsia="SimSun"/>
          <w:color w:val="auto"/>
          <w:lang w:eastAsia="zh-CN"/>
        </w:rPr>
        <w:fldChar w:fldCharType="separate"/>
      </w:r>
      <w:r w:rsidR="002337A2" w:rsidRPr="000F68F7">
        <w:rPr>
          <w:rFonts w:eastAsia="SimSun"/>
          <w:noProof/>
          <w:color w:val="auto"/>
          <w:vertAlign w:val="superscript"/>
          <w:lang w:eastAsia="zh-CN"/>
        </w:rPr>
        <w:t>20-23</w:t>
      </w:r>
      <w:r w:rsidRPr="000F68F7">
        <w:rPr>
          <w:rFonts w:eastAsia="SimSun"/>
          <w:color w:val="auto"/>
          <w:lang w:eastAsia="zh-CN"/>
        </w:rPr>
        <w:fldChar w:fldCharType="end"/>
      </w:r>
      <w:r w:rsidRPr="000F68F7">
        <w:rPr>
          <w:rFonts w:eastAsia="SimSun"/>
          <w:color w:val="auto"/>
          <w:lang w:eastAsia="zh-CN"/>
        </w:rPr>
        <w:t>.</w:t>
      </w:r>
      <w:r w:rsidR="00284005" w:rsidRPr="000F68F7">
        <w:rPr>
          <w:rFonts w:eastAsia="SimSun"/>
          <w:color w:val="auto"/>
          <w:lang w:eastAsia="zh-CN"/>
        </w:rPr>
        <w:t xml:space="preserve"> </w:t>
      </w:r>
      <w:r w:rsidR="00DE49AE" w:rsidRPr="000F68F7">
        <w:rPr>
          <w:rFonts w:eastAsia="SimSun"/>
          <w:color w:val="auto"/>
          <w:lang w:eastAsia="zh-CN"/>
        </w:rPr>
        <w:t>Recent significant</w:t>
      </w:r>
      <w:r w:rsidRPr="000F68F7">
        <w:rPr>
          <w:rFonts w:eastAsia="SimSun"/>
          <w:color w:val="auto"/>
          <w:lang w:eastAsia="zh-CN"/>
        </w:rPr>
        <w:t xml:space="preserve"> progress </w:t>
      </w:r>
      <w:r w:rsidR="00210184" w:rsidRPr="000F68F7">
        <w:rPr>
          <w:rFonts w:eastAsia="SimSun"/>
          <w:color w:val="auto"/>
          <w:lang w:eastAsia="zh-CN"/>
        </w:rPr>
        <w:t>in sample</w:t>
      </w:r>
      <w:r w:rsidR="00210184" w:rsidRPr="00613584">
        <w:rPr>
          <w:rFonts w:eastAsia="SimSun"/>
          <w:color w:val="auto"/>
          <w:lang w:eastAsia="zh-CN"/>
        </w:rPr>
        <w:t xml:space="preserve"> preparation </w:t>
      </w:r>
      <w:r w:rsidR="00284005" w:rsidRPr="00613584">
        <w:rPr>
          <w:rFonts w:eastAsia="SimSun"/>
          <w:color w:val="auto"/>
          <w:lang w:eastAsia="zh-CN"/>
        </w:rPr>
        <w:t xml:space="preserve">has </w:t>
      </w:r>
      <w:r w:rsidRPr="00613584">
        <w:rPr>
          <w:rFonts w:eastAsia="SimSun"/>
          <w:color w:val="auto"/>
          <w:lang w:eastAsia="zh-CN"/>
        </w:rPr>
        <w:t>made MS-based single-cell proteomics possible</w:t>
      </w:r>
      <w:r w:rsidR="00263987" w:rsidRPr="00613584">
        <w:rPr>
          <w:rFonts w:eastAsia="SimSun"/>
          <w:color w:val="auto"/>
          <w:lang w:eastAsia="zh-CN"/>
        </w:rPr>
        <w:t xml:space="preserve"> for quantitative analysis of highly abundant proteins from single human cells</w:t>
      </w:r>
      <w:r w:rsidR="00DE49AE" w:rsidRPr="00613584">
        <w:rPr>
          <w:rFonts w:eastAsia="SimSun"/>
          <w:color w:val="auto"/>
          <w:lang w:eastAsia="zh-CN"/>
        </w:rPr>
        <w:t xml:space="preserve">. </w:t>
      </w:r>
      <w:r w:rsidR="007766A1" w:rsidRPr="00613584">
        <w:rPr>
          <w:rFonts w:eastAsia="SimSun"/>
          <w:color w:val="auto"/>
          <w:lang w:eastAsia="zh-CN"/>
        </w:rPr>
        <w:t xml:space="preserve">However, MS-based single-cell proteomics is still at the early infancy stage. </w:t>
      </w:r>
      <w:r w:rsidR="00DE49AE" w:rsidRPr="00613584">
        <w:rPr>
          <w:rFonts w:eastAsia="SimSun"/>
          <w:color w:val="auto"/>
          <w:lang w:eastAsia="zh-CN"/>
        </w:rPr>
        <w:t xml:space="preserve">For example, </w:t>
      </w:r>
      <w:r w:rsidR="004566A8" w:rsidRPr="00613584">
        <w:rPr>
          <w:rFonts w:eastAsia="SimSun"/>
          <w:color w:val="auto"/>
          <w:lang w:eastAsia="zh-CN"/>
        </w:rPr>
        <w:t xml:space="preserve">the most advanced MS platform coupled with ultralow-flow RPLC flow rates can only allow </w:t>
      </w:r>
      <w:r w:rsidR="0093614C" w:rsidRPr="00613584">
        <w:rPr>
          <w:rFonts w:eastAsia="SimSun"/>
          <w:color w:val="auto"/>
          <w:lang w:eastAsia="zh-CN"/>
        </w:rPr>
        <w:t>label-free MS detection and quantification of ~670-870 proteins out of the total ≥12,000 proteins in single HeLa cells</w:t>
      </w:r>
      <w:r w:rsidR="00521528" w:rsidRPr="00613584">
        <w:rPr>
          <w:rFonts w:eastAsia="SimSun"/>
          <w:color w:val="auto"/>
          <w:lang w:eastAsia="zh-CN"/>
        </w:rPr>
        <w:fldChar w:fldCharType="begin">
          <w:fldData xml:space="preserve">PEVuZE5vdGU+PENpdGU+PEF1dGhvcj5aaHU8L0F1dGhvcj48WWVhcj4yMDE4PC9ZZWFyPjxSZWNO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</w:fldData>
        </w:fldChar>
      </w:r>
      <w:r w:rsidR="002337A2" w:rsidRPr="00613584">
        <w:rPr>
          <w:rFonts w:eastAsia="SimSun"/>
          <w:color w:val="auto"/>
          <w:lang w:eastAsia="zh-CN"/>
        </w:rPr>
        <w:instrText xml:space="preserve"> ADDIN EN.CITE </w:instrText>
      </w:r>
      <w:r w:rsidR="002337A2" w:rsidRPr="00613584">
        <w:rPr>
          <w:rFonts w:eastAsia="SimSun"/>
          <w:color w:val="auto"/>
          <w:lang w:eastAsia="zh-CN"/>
        </w:rPr>
        <w:fldChar w:fldCharType="begin">
          <w:fldData xml:space="preserve">PEVuZE5vdGU+PENpdGU+PEF1dGhvcj5aaHU8L0F1dGhvcj48WWVhcj4yMDE4PC9ZZWFyPjxSZWNO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</w:fldData>
        </w:fldChar>
      </w:r>
      <w:r w:rsidR="002337A2" w:rsidRPr="00613584">
        <w:rPr>
          <w:rFonts w:eastAsia="SimSun"/>
          <w:color w:val="auto"/>
          <w:lang w:eastAsia="zh-CN"/>
        </w:rPr>
        <w:instrText xml:space="preserve"> ADDIN EN.CITE.DATA </w:instrText>
      </w:r>
      <w:r w:rsidR="002337A2" w:rsidRPr="00613584">
        <w:rPr>
          <w:rFonts w:eastAsia="SimSun"/>
          <w:color w:val="auto"/>
          <w:lang w:eastAsia="zh-CN"/>
        </w:rPr>
      </w:r>
      <w:r w:rsidR="002337A2" w:rsidRPr="00613584">
        <w:rPr>
          <w:rFonts w:eastAsia="SimSun"/>
          <w:color w:val="auto"/>
          <w:lang w:eastAsia="zh-CN"/>
        </w:rPr>
        <w:fldChar w:fldCharType="end"/>
      </w:r>
      <w:r w:rsidR="00521528" w:rsidRPr="00613584">
        <w:rPr>
          <w:rFonts w:eastAsia="SimSun"/>
          <w:color w:val="auto"/>
          <w:lang w:eastAsia="zh-CN"/>
        </w:rPr>
      </w:r>
      <w:r w:rsidR="00521528" w:rsidRPr="00613584">
        <w:rPr>
          <w:rFonts w:eastAsia="SimSun"/>
          <w:color w:val="auto"/>
          <w:lang w:eastAsia="zh-CN"/>
        </w:rPr>
        <w:fldChar w:fldCharType="separate"/>
      </w:r>
      <w:r w:rsidR="002337A2" w:rsidRPr="00613584">
        <w:rPr>
          <w:rFonts w:eastAsia="SimSun"/>
          <w:noProof/>
          <w:color w:val="auto"/>
          <w:vertAlign w:val="superscript"/>
          <w:lang w:eastAsia="zh-CN"/>
        </w:rPr>
        <w:t>24,25</w:t>
      </w:r>
      <w:r w:rsidR="00521528" w:rsidRPr="00613584">
        <w:rPr>
          <w:rFonts w:eastAsia="SimSun"/>
          <w:color w:val="auto"/>
          <w:lang w:eastAsia="zh-CN"/>
        </w:rPr>
        <w:fldChar w:fldCharType="end"/>
      </w:r>
      <w:r w:rsidRPr="00613584">
        <w:rPr>
          <w:rFonts w:eastAsia="SimSun"/>
          <w:color w:val="auto"/>
          <w:lang w:eastAsia="zh-CN"/>
        </w:rPr>
        <w:t xml:space="preserve">. </w:t>
      </w:r>
    </w:p>
    <w:p w14:paraId="6B8FC5A1" w14:textId="77777777" w:rsidR="0093614C" w:rsidRPr="00613584" w:rsidRDefault="0093614C" w:rsidP="003B575B">
      <w:pPr>
        <w:spacing w:after="0"/>
        <w:contextualSpacing/>
        <w:mirrorIndents/>
        <w:jc w:val="both"/>
        <w:rPr>
          <w:rFonts w:eastAsia="SimSun"/>
          <w:color w:val="auto"/>
          <w:lang w:eastAsia="zh-CN"/>
        </w:rPr>
      </w:pPr>
    </w:p>
    <w:p w14:paraId="7F493F5A" w14:textId="57320F9D" w:rsidR="004437A0" w:rsidRPr="00613584" w:rsidRDefault="00263987" w:rsidP="003B575B">
      <w:pPr>
        <w:spacing w:after="0"/>
        <w:contextualSpacing/>
        <w:mirrorIndents/>
        <w:jc w:val="both"/>
        <w:rPr>
          <w:rFonts w:eastAsia="SimSun"/>
          <w:color w:val="auto"/>
          <w:lang w:eastAsia="zh-CN"/>
        </w:rPr>
      </w:pPr>
      <w:r w:rsidRPr="00613584">
        <w:rPr>
          <w:rFonts w:eastAsia="SimSun"/>
          <w:color w:val="auto"/>
          <w:lang w:eastAsia="zh-CN"/>
        </w:rPr>
        <w:t>Currently, t</w:t>
      </w:r>
      <w:r w:rsidR="00E94C27" w:rsidRPr="00613584">
        <w:rPr>
          <w:rFonts w:eastAsia="SimSun"/>
          <w:color w:val="auto"/>
          <w:lang w:eastAsia="zh-CN"/>
        </w:rPr>
        <w:t xml:space="preserve">here are </w:t>
      </w:r>
      <w:r w:rsidR="00BC4308">
        <w:rPr>
          <w:rFonts w:eastAsia="SimSun"/>
          <w:color w:val="auto"/>
          <w:lang w:eastAsia="zh-CN"/>
        </w:rPr>
        <w:t>six</w:t>
      </w:r>
      <w:r w:rsidR="00EE7092" w:rsidRPr="00613584">
        <w:rPr>
          <w:rFonts w:eastAsia="SimSun"/>
          <w:color w:val="auto"/>
          <w:lang w:eastAsia="zh-CN"/>
        </w:rPr>
        <w:t xml:space="preserve"> </w:t>
      </w:r>
      <w:r w:rsidR="00E94C27" w:rsidRPr="00613584">
        <w:rPr>
          <w:rFonts w:eastAsia="SimSun"/>
          <w:color w:val="auto"/>
          <w:lang w:eastAsia="zh-CN"/>
        </w:rPr>
        <w:t xml:space="preserve">MS-based single-cell proteomics </w:t>
      </w:r>
      <w:r w:rsidR="004566A8" w:rsidRPr="00613584">
        <w:rPr>
          <w:rFonts w:eastAsia="SimSun"/>
          <w:color w:val="auto"/>
          <w:lang w:eastAsia="zh-CN"/>
        </w:rPr>
        <w:t>approache</w:t>
      </w:r>
      <w:r w:rsidR="00E94C27" w:rsidRPr="00613584">
        <w:rPr>
          <w:rFonts w:eastAsia="SimSun"/>
          <w:color w:val="auto"/>
          <w:lang w:eastAsia="zh-CN"/>
        </w:rPr>
        <w:t>s available</w:t>
      </w:r>
      <w:r w:rsidR="00BC4308">
        <w:rPr>
          <w:rFonts w:eastAsia="SimSun"/>
          <w:color w:val="auto"/>
          <w:lang w:eastAsia="zh-CN"/>
        </w:rPr>
        <w:t xml:space="preserve"> for analysis of single mammalian cells</w:t>
      </w:r>
      <w:r w:rsidR="00E94C27" w:rsidRPr="00613584">
        <w:rPr>
          <w:rFonts w:eastAsia="SimSun"/>
          <w:color w:val="auto"/>
          <w:lang w:eastAsia="zh-CN"/>
        </w:rPr>
        <w:t xml:space="preserve">, in which </w:t>
      </w:r>
      <w:r w:rsidR="00BC4308">
        <w:rPr>
          <w:rFonts w:eastAsia="SimSun"/>
          <w:color w:val="auto"/>
          <w:lang w:eastAsia="zh-CN"/>
        </w:rPr>
        <w:t>four</w:t>
      </w:r>
      <w:r w:rsidR="00EE7092" w:rsidRPr="00613584">
        <w:rPr>
          <w:rFonts w:eastAsia="SimSun"/>
          <w:color w:val="auto"/>
          <w:lang w:eastAsia="zh-CN"/>
        </w:rPr>
        <w:t xml:space="preserve"> </w:t>
      </w:r>
      <w:r w:rsidR="00E94C27" w:rsidRPr="00613584">
        <w:rPr>
          <w:rFonts w:eastAsia="SimSun"/>
          <w:color w:val="auto"/>
          <w:lang w:eastAsia="zh-CN"/>
        </w:rPr>
        <w:t xml:space="preserve">are </w:t>
      </w:r>
      <w:r w:rsidR="0093614C" w:rsidRPr="00613584">
        <w:rPr>
          <w:rFonts w:eastAsia="SimSun"/>
          <w:color w:val="auto"/>
          <w:lang w:eastAsia="zh-CN"/>
        </w:rPr>
        <w:t xml:space="preserve">for </w:t>
      </w:r>
      <w:r w:rsidR="00E94C27" w:rsidRPr="00613584">
        <w:rPr>
          <w:rFonts w:eastAsia="SimSun"/>
          <w:color w:val="auto"/>
          <w:lang w:eastAsia="zh-CN"/>
        </w:rPr>
        <w:t>global proteomics</w:t>
      </w:r>
      <w:r w:rsidR="004566A8" w:rsidRPr="00613584">
        <w:rPr>
          <w:rFonts w:eastAsia="SimSun"/>
          <w:color w:val="auto"/>
          <w:lang w:eastAsia="zh-CN"/>
        </w:rPr>
        <w:t xml:space="preserve"> </w:t>
      </w:r>
      <w:r w:rsidR="00E94C27" w:rsidRPr="00613584">
        <w:rPr>
          <w:rFonts w:eastAsia="SimSun"/>
          <w:color w:val="auto"/>
          <w:lang w:eastAsia="zh-CN"/>
        </w:rPr>
        <w:t>(</w:t>
      </w:r>
      <w:proofErr w:type="spellStart"/>
      <w:r w:rsidR="004437A0" w:rsidRPr="00613584">
        <w:rPr>
          <w:rFonts w:eastAsia="SimSun"/>
          <w:color w:val="auto"/>
          <w:lang w:eastAsia="zh-CN"/>
        </w:rPr>
        <w:t>nanoPOTS</w:t>
      </w:r>
      <w:proofErr w:type="spellEnd"/>
      <w:r w:rsidR="00531327" w:rsidRPr="00613584">
        <w:rPr>
          <w:rFonts w:eastAsia="SimSun"/>
          <w:color w:val="auto"/>
          <w:lang w:eastAsia="zh-CN"/>
        </w:rPr>
        <w:t xml:space="preserve">: </w:t>
      </w:r>
      <w:proofErr w:type="spellStart"/>
      <w:r w:rsidR="0094150F" w:rsidRPr="00633C3A">
        <w:rPr>
          <w:rFonts w:eastAsia="SimSun"/>
          <w:color w:val="auto"/>
          <w:lang w:eastAsia="zh-CN"/>
        </w:rPr>
        <w:t>nanowell</w:t>
      </w:r>
      <w:proofErr w:type="spellEnd"/>
      <w:r w:rsidR="0094150F" w:rsidRPr="00633C3A">
        <w:rPr>
          <w:rFonts w:eastAsia="SimSun"/>
          <w:color w:val="auto"/>
          <w:lang w:eastAsia="zh-CN"/>
        </w:rPr>
        <w:t>-based Preparation in One pot for Trace Samples</w:t>
      </w:r>
      <w:r w:rsidR="00521528" w:rsidRPr="00633C3A">
        <w:rPr>
          <w:rFonts w:eastAsia="SimSun"/>
          <w:color w:val="auto"/>
          <w:lang w:eastAsia="zh-CN"/>
        </w:rPr>
        <w:fldChar w:fldCharType="begin">
          <w:fldData xml:space="preserve">PEVuZE5vdGU+PENpdGU+PEF1dGhvcj5aaHU8L0F1dGhvcj48WWVhcj4yMDE4PC9ZZWFyPjxSZWNO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==
</w:fldData>
        </w:fldChar>
      </w:r>
      <w:r w:rsidR="002337A2" w:rsidRPr="00633C3A">
        <w:rPr>
          <w:rFonts w:eastAsia="SimSun"/>
          <w:color w:val="auto"/>
          <w:lang w:eastAsia="zh-CN"/>
        </w:rPr>
        <w:instrText xml:space="preserve"> ADDIN EN.CITE </w:instrText>
      </w:r>
      <w:r w:rsidR="002337A2" w:rsidRPr="00633C3A">
        <w:rPr>
          <w:rFonts w:eastAsia="SimSun"/>
          <w:color w:val="auto"/>
          <w:lang w:eastAsia="zh-CN"/>
        </w:rPr>
        <w:fldChar w:fldCharType="begin">
          <w:fldData xml:space="preserve">PEVuZE5vdGU+PENpdGU+PEF1dGhvcj5aaHU8L0F1dGhvcj48WWVhcj4yMDE4PC9ZZWFyPjxSZWNO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==
</w:fldData>
        </w:fldChar>
      </w:r>
      <w:r w:rsidR="002337A2" w:rsidRPr="00633C3A">
        <w:rPr>
          <w:rFonts w:eastAsia="SimSun"/>
          <w:color w:val="auto"/>
          <w:lang w:eastAsia="zh-CN"/>
        </w:rPr>
        <w:instrText xml:space="preserve"> ADDIN EN.CITE.DATA </w:instrText>
      </w:r>
      <w:r w:rsidR="002337A2" w:rsidRPr="00633C3A">
        <w:rPr>
          <w:rFonts w:eastAsia="SimSun"/>
          <w:color w:val="auto"/>
          <w:lang w:eastAsia="zh-CN"/>
        </w:rPr>
      </w:r>
      <w:r w:rsidR="002337A2" w:rsidRPr="00633C3A">
        <w:rPr>
          <w:rFonts w:eastAsia="SimSun"/>
          <w:color w:val="auto"/>
          <w:lang w:eastAsia="zh-CN"/>
        </w:rPr>
        <w:fldChar w:fldCharType="end"/>
      </w:r>
      <w:r w:rsidR="00521528" w:rsidRPr="00633C3A">
        <w:rPr>
          <w:rFonts w:eastAsia="SimSun"/>
          <w:color w:val="auto"/>
          <w:lang w:eastAsia="zh-CN"/>
        </w:rPr>
      </w:r>
      <w:r w:rsidR="00521528" w:rsidRPr="00633C3A">
        <w:rPr>
          <w:rFonts w:eastAsia="SimSun"/>
          <w:color w:val="auto"/>
          <w:lang w:eastAsia="zh-CN"/>
        </w:rPr>
        <w:fldChar w:fldCharType="separate"/>
      </w:r>
      <w:r w:rsidR="002337A2" w:rsidRPr="00633C3A">
        <w:rPr>
          <w:rFonts w:eastAsia="SimSun"/>
          <w:noProof/>
          <w:color w:val="auto"/>
          <w:vertAlign w:val="superscript"/>
          <w:lang w:eastAsia="zh-CN"/>
        </w:rPr>
        <w:t>26</w:t>
      </w:r>
      <w:r w:rsidR="00521528" w:rsidRPr="00633C3A">
        <w:rPr>
          <w:rFonts w:eastAsia="SimSun"/>
          <w:color w:val="auto"/>
          <w:lang w:eastAsia="zh-CN"/>
        </w:rPr>
        <w:fldChar w:fldCharType="end"/>
      </w:r>
      <w:r w:rsidR="00531327" w:rsidRPr="00633C3A">
        <w:rPr>
          <w:rFonts w:eastAsia="SimSun"/>
          <w:color w:val="auto"/>
          <w:lang w:eastAsia="zh-CN"/>
        </w:rPr>
        <w:t>;</w:t>
      </w:r>
      <w:r w:rsidR="00E94C27" w:rsidRPr="00633C3A">
        <w:rPr>
          <w:rFonts w:eastAsia="SimSun"/>
          <w:color w:val="auto"/>
          <w:lang w:eastAsia="zh-CN"/>
        </w:rPr>
        <w:t xml:space="preserve"> </w:t>
      </w:r>
      <w:r w:rsidR="004437A0" w:rsidRPr="00633C3A">
        <w:rPr>
          <w:rFonts w:eastAsia="SimSun"/>
          <w:color w:val="auto"/>
          <w:lang w:eastAsia="zh-CN"/>
        </w:rPr>
        <w:t>iPAD</w:t>
      </w:r>
      <w:r w:rsidR="009D433C" w:rsidRPr="00633C3A">
        <w:rPr>
          <w:rFonts w:eastAsia="SimSun"/>
          <w:color w:val="auto"/>
          <w:lang w:eastAsia="zh-CN"/>
        </w:rPr>
        <w:t>-1</w:t>
      </w:r>
      <w:r w:rsidR="00531327" w:rsidRPr="00633C3A">
        <w:rPr>
          <w:rFonts w:eastAsia="SimSun"/>
          <w:color w:val="auto"/>
          <w:lang w:eastAsia="zh-CN"/>
        </w:rPr>
        <w:t xml:space="preserve">: </w:t>
      </w:r>
      <w:r w:rsidR="009D433C" w:rsidRPr="00633C3A">
        <w:rPr>
          <w:rFonts w:eastAsia="SimSun"/>
          <w:color w:val="auto"/>
          <w:lang w:eastAsia="zh-CN"/>
        </w:rPr>
        <w:t>integrated proteome analysis device for single-cell analysis</w:t>
      </w:r>
      <w:r w:rsidR="0025194B" w:rsidRPr="00633C3A">
        <w:rPr>
          <w:rFonts w:eastAsia="SimSun"/>
          <w:color w:val="auto"/>
          <w:lang w:eastAsia="zh-CN"/>
        </w:rPr>
        <w:fldChar w:fldCharType="begin"/>
      </w:r>
      <w:r w:rsidR="0025194B" w:rsidRPr="00633C3A">
        <w:rPr>
          <w:rFonts w:eastAsia="SimSun"/>
          <w:color w:val="auto"/>
          <w:lang w:eastAsia="zh-CN"/>
        </w:rPr>
        <w:instrText xml:space="preserve"> ADDIN EN.CITE &lt;EndNote&gt;&lt;Cite&gt;&lt;Author&gt;Shao&lt;/Author&gt;&lt;Year&gt;2018&lt;/Year&gt;&lt;RecNum&gt;2586&lt;/RecNum&gt;&lt;DisplayText&gt;&lt;style face="superscript"&gt;27&lt;/style&gt;&lt;/DisplayText&gt;&lt;record&gt;&lt;rec-number&gt;2586&lt;/rec-number&gt;&lt;foreign-keys&gt;&lt;key app="EN" db-id="v9rwe2szor9e2oev2215vdsa0rarfwdrf0wz" timestamp="0"&gt;2586&lt;/key&gt;&lt;/foreign-keys&gt;&lt;ref-type name="Journal Article"&gt;17&lt;/ref-type&gt;&lt;contributors&gt;&lt;authors&gt;&lt;author&gt;Shao, X.&lt;/author&gt;&lt;author&gt;Wang, X.&lt;/author&gt;&lt;author&gt;Guan, S.&lt;/author&gt;&lt;author&gt;Lin, H.&lt;/author&gt;&lt;author&gt;Yan, G.&lt;/author&gt;&lt;author&gt;Gao, M.&lt;/author&gt;&lt;author&gt;Deng, C.&lt;/author&gt;&lt;author&gt;Zhang, X.&lt;/author&gt;&lt;/authors&gt;&lt;/contributors&gt;&lt;auth-address&gt;Department of Chemistry and Institutes of Biomedical Sciences , Fudan University , Shanghai 200433 , People&amp;apos;s Republic of China.&lt;/auth-address&gt;&lt;titles&gt;&lt;title&gt;Integrated Proteome Analysis Device for Fast Single-Cell Protein Profiling&lt;/title&gt;&lt;secondary-title&gt;Anal Chem&lt;/secondary-title&gt;&lt;/titles&gt;&lt;periodical&gt;&lt;full-title&gt;Anal Chem&lt;/full-title&gt;&lt;/periodical&gt;&lt;pages&gt;14003-14010&lt;/pages&gt;&lt;volume&gt;90&lt;/volume&gt;&lt;number&gt;23&lt;/number&gt;&lt;keywords&gt;&lt;keyword&gt;HeLa Cells&lt;/keyword&gt;&lt;keyword&gt;Humans&lt;/keyword&gt;&lt;keyword&gt;Proteome/*analysis&lt;/keyword&gt;&lt;keyword&gt;Single-Cell Analysis/*instrumentation&lt;/keyword&gt;&lt;/keywords&gt;&lt;dates&gt;&lt;year&gt;2018&lt;/year&gt;&lt;pub-dates&gt;&lt;date&gt;Dec 4&lt;/date&gt;&lt;/pub-dates&gt;&lt;/dates&gt;&lt;isbn&gt;1520-6882 (Electronic)&amp;#xD;0003-2700 (Linking)&lt;/isbn&gt;&lt;accession-num&gt;30375851&lt;/accession-num&gt;&lt;urls&gt;&lt;related-urls&gt;&lt;url&gt;http://www.ncbi.nlm.nih.gov/pubmed/30375851&lt;/url&gt;&lt;/related-urls&gt;&lt;/urls&gt;&lt;electronic-resource-num&gt;10.1021/acs.analchem.8b03692&lt;/electronic-resource-num&gt;&lt;/record&gt;&lt;/Cite&gt;&lt;/EndNote&gt;</w:instrText>
      </w:r>
      <w:r w:rsidR="0025194B" w:rsidRPr="00633C3A">
        <w:rPr>
          <w:rFonts w:eastAsia="SimSun"/>
          <w:color w:val="auto"/>
          <w:lang w:eastAsia="zh-CN"/>
        </w:rPr>
        <w:fldChar w:fldCharType="separate"/>
      </w:r>
      <w:r w:rsidR="0025194B" w:rsidRPr="00633C3A">
        <w:rPr>
          <w:rFonts w:eastAsia="SimSun"/>
          <w:noProof/>
          <w:color w:val="auto"/>
          <w:vertAlign w:val="superscript"/>
          <w:lang w:eastAsia="zh-CN"/>
        </w:rPr>
        <w:t>27</w:t>
      </w:r>
      <w:r w:rsidR="0025194B" w:rsidRPr="00633C3A">
        <w:rPr>
          <w:rFonts w:eastAsia="SimSun"/>
          <w:color w:val="auto"/>
          <w:lang w:eastAsia="zh-CN"/>
        </w:rPr>
        <w:fldChar w:fldCharType="end"/>
      </w:r>
      <w:r w:rsidR="00531327" w:rsidRPr="00633C3A">
        <w:rPr>
          <w:rFonts w:eastAsia="SimSun"/>
          <w:color w:val="auto"/>
          <w:lang w:eastAsia="zh-CN"/>
        </w:rPr>
        <w:t>;</w:t>
      </w:r>
      <w:r w:rsidR="00E94C27" w:rsidRPr="00633C3A">
        <w:rPr>
          <w:rFonts w:eastAsia="SimSun"/>
          <w:color w:val="auto"/>
          <w:lang w:eastAsia="zh-CN"/>
        </w:rPr>
        <w:t xml:space="preserve"> </w:t>
      </w:r>
      <w:r w:rsidR="00EE7092" w:rsidRPr="00633C3A">
        <w:rPr>
          <w:rFonts w:eastAsia="SimSun"/>
          <w:color w:val="auto"/>
          <w:lang w:eastAsia="zh-CN"/>
        </w:rPr>
        <w:t>OAD (oil</w:t>
      </w:r>
      <w:r w:rsidR="00BC4308" w:rsidRPr="00633C3A">
        <w:rPr>
          <w:rFonts w:eastAsia="SimSun"/>
          <w:color w:val="auto"/>
          <w:lang w:eastAsia="zh-CN"/>
        </w:rPr>
        <w:t>-air-droplet) chip-based single cell proteomic analysis</w:t>
      </w:r>
      <w:r w:rsidR="000F12F1" w:rsidRPr="00633C3A">
        <w:rPr>
          <w:rFonts w:eastAsia="SimSun"/>
          <w:color w:val="auto"/>
          <w:lang w:eastAsia="zh-CN"/>
        </w:rPr>
        <w:fldChar w:fldCharType="begin">
          <w:fldData xml:space="preserve">PEVuZE5vdGU+PENpdGU+PEF1dGhvcj5MaTwvQXV0aG9yPjxZZWFyPjIwMTg8L1llYXI+PFJlY051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</w:fldData>
        </w:fldChar>
      </w:r>
      <w:r w:rsidR="000F12F1" w:rsidRPr="00633C3A">
        <w:rPr>
          <w:rFonts w:eastAsia="SimSun"/>
          <w:color w:val="auto"/>
          <w:lang w:eastAsia="zh-CN"/>
        </w:rPr>
        <w:instrText xml:space="preserve"> ADDIN EN.CITE </w:instrText>
      </w:r>
      <w:r w:rsidR="000F12F1" w:rsidRPr="00633C3A">
        <w:rPr>
          <w:rFonts w:eastAsia="SimSun"/>
          <w:color w:val="auto"/>
          <w:lang w:eastAsia="zh-CN"/>
        </w:rPr>
        <w:fldChar w:fldCharType="begin">
          <w:fldData xml:space="preserve">PEVuZE5vdGU+PENpdGU+PEF1dGhvcj5MaTwvQXV0aG9yPjxZZWFyPjIwMTg8L1llYXI+PFJlY051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</w:fldData>
        </w:fldChar>
      </w:r>
      <w:r w:rsidR="000F12F1" w:rsidRPr="00633C3A">
        <w:rPr>
          <w:rFonts w:eastAsia="SimSun"/>
          <w:color w:val="auto"/>
          <w:lang w:eastAsia="zh-CN"/>
        </w:rPr>
        <w:instrText xml:space="preserve"> ADDIN EN.CITE.DATA </w:instrText>
      </w:r>
      <w:r w:rsidR="000F12F1" w:rsidRPr="00633C3A">
        <w:rPr>
          <w:rFonts w:eastAsia="SimSun"/>
          <w:color w:val="auto"/>
          <w:lang w:eastAsia="zh-CN"/>
        </w:rPr>
      </w:r>
      <w:r w:rsidR="000F12F1" w:rsidRPr="00633C3A">
        <w:rPr>
          <w:rFonts w:eastAsia="SimSun"/>
          <w:color w:val="auto"/>
          <w:lang w:eastAsia="zh-CN"/>
        </w:rPr>
        <w:fldChar w:fldCharType="end"/>
      </w:r>
      <w:r w:rsidR="000F12F1" w:rsidRPr="00633C3A">
        <w:rPr>
          <w:rFonts w:eastAsia="SimSun"/>
          <w:color w:val="auto"/>
          <w:lang w:eastAsia="zh-CN"/>
        </w:rPr>
      </w:r>
      <w:r w:rsidR="000F12F1" w:rsidRPr="00633C3A">
        <w:rPr>
          <w:rFonts w:eastAsia="SimSun"/>
          <w:color w:val="auto"/>
          <w:lang w:eastAsia="zh-CN"/>
        </w:rPr>
        <w:fldChar w:fldCharType="separate"/>
      </w:r>
      <w:r w:rsidR="000F12F1" w:rsidRPr="00633C3A">
        <w:rPr>
          <w:rFonts w:eastAsia="SimSun"/>
          <w:noProof/>
          <w:color w:val="auto"/>
          <w:vertAlign w:val="superscript"/>
          <w:lang w:eastAsia="zh-CN"/>
        </w:rPr>
        <w:t>28</w:t>
      </w:r>
      <w:r w:rsidR="000F12F1" w:rsidRPr="00633C3A">
        <w:rPr>
          <w:rFonts w:eastAsia="SimSun"/>
          <w:color w:val="auto"/>
          <w:lang w:eastAsia="zh-CN"/>
        </w:rPr>
        <w:fldChar w:fldCharType="end"/>
      </w:r>
      <w:r w:rsidR="00BC4308" w:rsidRPr="00633C3A">
        <w:rPr>
          <w:rFonts w:eastAsia="SimSun"/>
          <w:color w:val="auto"/>
          <w:lang w:eastAsia="zh-CN"/>
        </w:rPr>
        <w:t xml:space="preserve">; </w:t>
      </w:r>
      <w:proofErr w:type="spellStart"/>
      <w:r w:rsidR="004437A0" w:rsidRPr="00633C3A">
        <w:rPr>
          <w:rFonts w:eastAsia="SimSun"/>
          <w:color w:val="auto"/>
          <w:lang w:eastAsia="zh-CN"/>
        </w:rPr>
        <w:t>SCoPE</w:t>
      </w:r>
      <w:proofErr w:type="spellEnd"/>
      <w:r w:rsidR="004437A0" w:rsidRPr="00633C3A">
        <w:rPr>
          <w:rFonts w:eastAsia="SimSun"/>
          <w:color w:val="auto"/>
          <w:lang w:eastAsia="zh-CN"/>
        </w:rPr>
        <w:t>-MS</w:t>
      </w:r>
      <w:r w:rsidR="00531327" w:rsidRPr="00633C3A">
        <w:rPr>
          <w:rFonts w:eastAsia="SimSun"/>
          <w:color w:val="auto"/>
          <w:lang w:eastAsia="zh-CN"/>
        </w:rPr>
        <w:t xml:space="preserve">: </w:t>
      </w:r>
      <w:r w:rsidR="009D433C" w:rsidRPr="00633C3A">
        <w:rPr>
          <w:rFonts w:eastAsia="SimSun"/>
          <w:color w:val="auto"/>
          <w:lang w:eastAsia="zh-CN"/>
        </w:rPr>
        <w:t>single cell proteomics by mass spectrometry</w:t>
      </w:r>
      <w:bookmarkStart w:id="2" w:name="_Hlk48973701"/>
      <w:r w:rsidR="00521528" w:rsidRPr="00633C3A">
        <w:rPr>
          <w:rFonts w:eastAsia="SimSun"/>
          <w:color w:val="auto"/>
          <w:lang w:eastAsia="zh-CN"/>
        </w:rPr>
        <w:fldChar w:fldCharType="begin">
          <w:fldData xml:space="preserve">PEVuZE5vdGU+PENpdGU+PEF1dGhvcj5CdWRuaWs8L0F1dGhvcj48WWVhcj4yMDE4PC9ZZWFyPjxS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</w:fldData>
        </w:fldChar>
      </w:r>
      <w:r w:rsidR="000F12F1" w:rsidRPr="00633C3A">
        <w:rPr>
          <w:rFonts w:eastAsia="SimSun"/>
          <w:color w:val="auto"/>
          <w:lang w:eastAsia="zh-CN"/>
        </w:rPr>
        <w:instrText xml:space="preserve"> ADDIN EN.CITE </w:instrText>
      </w:r>
      <w:r w:rsidR="000F12F1" w:rsidRPr="00633C3A">
        <w:rPr>
          <w:rFonts w:eastAsia="SimSun"/>
          <w:color w:val="auto"/>
          <w:lang w:eastAsia="zh-CN"/>
        </w:rPr>
        <w:fldChar w:fldCharType="begin">
          <w:fldData xml:space="preserve">PEVuZE5vdGU+PENpdGU+PEF1dGhvcj5CdWRuaWs8L0F1dGhvcj48WWVhcj4yMDE4PC9ZZWFyPjxS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</w:fldData>
        </w:fldChar>
      </w:r>
      <w:r w:rsidR="000F12F1" w:rsidRPr="00633C3A">
        <w:rPr>
          <w:rFonts w:eastAsia="SimSun"/>
          <w:color w:val="auto"/>
          <w:lang w:eastAsia="zh-CN"/>
        </w:rPr>
        <w:instrText xml:space="preserve"> ADDIN EN.CITE.DATA </w:instrText>
      </w:r>
      <w:r w:rsidR="000F12F1" w:rsidRPr="00633C3A">
        <w:rPr>
          <w:rFonts w:eastAsia="SimSun"/>
          <w:color w:val="auto"/>
          <w:lang w:eastAsia="zh-CN"/>
        </w:rPr>
      </w:r>
      <w:r w:rsidR="000F12F1" w:rsidRPr="00633C3A">
        <w:rPr>
          <w:rFonts w:eastAsia="SimSun"/>
          <w:color w:val="auto"/>
          <w:lang w:eastAsia="zh-CN"/>
        </w:rPr>
        <w:fldChar w:fldCharType="end"/>
      </w:r>
      <w:r w:rsidR="00521528" w:rsidRPr="00633C3A">
        <w:rPr>
          <w:rFonts w:eastAsia="SimSun"/>
          <w:color w:val="auto"/>
          <w:lang w:eastAsia="zh-CN"/>
        </w:rPr>
      </w:r>
      <w:r w:rsidR="00521528" w:rsidRPr="00633C3A">
        <w:rPr>
          <w:rFonts w:eastAsia="SimSun"/>
          <w:color w:val="auto"/>
          <w:lang w:eastAsia="zh-CN"/>
        </w:rPr>
        <w:fldChar w:fldCharType="separate"/>
      </w:r>
      <w:r w:rsidR="000F12F1" w:rsidRPr="00633C3A">
        <w:rPr>
          <w:rFonts w:eastAsia="SimSun"/>
          <w:noProof/>
          <w:color w:val="auto"/>
          <w:vertAlign w:val="superscript"/>
          <w:lang w:eastAsia="zh-CN"/>
        </w:rPr>
        <w:t>29</w:t>
      </w:r>
      <w:r w:rsidR="00521528" w:rsidRPr="00633C3A">
        <w:rPr>
          <w:rFonts w:eastAsia="SimSun"/>
          <w:color w:val="auto"/>
          <w:lang w:eastAsia="zh-CN"/>
        </w:rPr>
        <w:fldChar w:fldCharType="end"/>
      </w:r>
      <w:bookmarkEnd w:id="2"/>
      <w:r w:rsidR="00E94C27" w:rsidRPr="00633C3A">
        <w:rPr>
          <w:rFonts w:eastAsia="SimSun"/>
          <w:color w:val="auto"/>
          <w:lang w:eastAsia="zh-CN"/>
        </w:rPr>
        <w:t xml:space="preserve">) and the other two are </w:t>
      </w:r>
      <w:r w:rsidR="0093614C" w:rsidRPr="00633C3A">
        <w:rPr>
          <w:rFonts w:eastAsia="SimSun"/>
          <w:color w:val="auto"/>
          <w:lang w:eastAsia="zh-CN"/>
        </w:rPr>
        <w:t xml:space="preserve">for </w:t>
      </w:r>
      <w:r w:rsidR="00E94C27" w:rsidRPr="00633C3A">
        <w:rPr>
          <w:rFonts w:eastAsia="SimSun"/>
          <w:color w:val="auto"/>
          <w:lang w:eastAsia="zh-CN"/>
        </w:rPr>
        <w:t>targeted proteomics (</w:t>
      </w:r>
      <w:proofErr w:type="spellStart"/>
      <w:r w:rsidR="004437A0" w:rsidRPr="00633C3A">
        <w:rPr>
          <w:rFonts w:eastAsia="SimSun"/>
          <w:color w:val="auto"/>
          <w:lang w:eastAsia="zh-CN"/>
        </w:rPr>
        <w:t>cLC</w:t>
      </w:r>
      <w:proofErr w:type="spellEnd"/>
      <w:r w:rsidR="004437A0" w:rsidRPr="00633C3A">
        <w:rPr>
          <w:rFonts w:eastAsia="SimSun"/>
          <w:color w:val="auto"/>
          <w:lang w:eastAsia="zh-CN"/>
        </w:rPr>
        <w:t>-SRM</w:t>
      </w:r>
      <w:r w:rsidR="00531327" w:rsidRPr="00633C3A">
        <w:rPr>
          <w:rFonts w:eastAsia="SimSun"/>
          <w:color w:val="auto"/>
          <w:lang w:eastAsia="zh-CN"/>
        </w:rPr>
        <w:t>:</w:t>
      </w:r>
      <w:r w:rsidR="00632AAD" w:rsidRPr="00633C3A">
        <w:rPr>
          <w:rFonts w:eastAsia="SimSun"/>
          <w:color w:val="auto"/>
          <w:lang w:eastAsia="zh-CN"/>
        </w:rPr>
        <w:t xml:space="preserve"> </w:t>
      </w:r>
      <w:r w:rsidR="009D433C" w:rsidRPr="00633C3A">
        <w:rPr>
          <w:rFonts w:eastAsia="SimSun"/>
          <w:color w:val="auto"/>
        </w:rPr>
        <w:t>carrier-assisted liquid chromatography (LC) – selected reaction monitoring (SRM)</w:t>
      </w:r>
      <w:r w:rsidR="009D433C" w:rsidRPr="00633C3A">
        <w:rPr>
          <w:rFonts w:eastAsia="SimSun"/>
          <w:color w:val="auto"/>
        </w:rPr>
        <w:fldChar w:fldCharType="begin"/>
      </w:r>
      <w:r w:rsidR="000F12F1" w:rsidRPr="00633C3A">
        <w:rPr>
          <w:rFonts w:eastAsia="SimSun"/>
          <w:color w:val="auto"/>
        </w:rPr>
        <w:instrText xml:space="preserve"> ADDIN EN.CITE &lt;EndNote&gt;&lt;Cite&gt;&lt;Author&gt;Zhang&lt;/Author&gt;&lt;Year&gt;2019&lt;/Year&gt;&lt;RecNum&gt;2462&lt;/RecNum&gt;&lt;DisplayText&gt;&lt;style face="superscript"&gt;30&lt;/style&gt;&lt;/DisplayText&gt;&lt;record&gt;&lt;rec-number&gt;2462&lt;/rec-number&gt;&lt;foreign-keys&gt;&lt;key app="EN" db-id="v9rwe2szor9e2oev2215vdsa0rarfwdrf0wz" timestamp="0"&gt;2462&lt;/key&gt;&lt;/foreign-keys&gt;&lt;ref-type name="Journal Article"&gt;17&lt;/ref-type&gt;&lt;contributors&gt;&lt;authors&gt;&lt;author&gt;Zhang, P.&lt;/author&gt;&lt;author&gt;Gaffrey, M. J.&lt;/author&gt;&lt;author&gt;Zhu, Y.&lt;/author&gt;&lt;author&gt;Chrisler, W. B.&lt;/author&gt;&lt;author&gt;Fillmore, T. L.&lt;/author&gt;&lt;author&gt;Yi, L.&lt;/author&gt;&lt;author&gt;Nicora, C. D.&lt;/author&gt;&lt;author&gt;Zhang, T.&lt;/author&gt;&lt;author&gt;Wu, H.&lt;/author&gt;&lt;author&gt;Jacobs, J.&lt;/author&gt;&lt;author&gt;Tang, K.&lt;/author&gt;&lt;author&gt;Kagan, J.&lt;/author&gt;&lt;author&gt;Srivastava, S.&lt;/author&gt;&lt;author&gt;Rodland, K. D.&lt;/author&gt;&lt;author&gt;Qian, W. J.&lt;/author&gt;&lt;author&gt;Smith, R. D.&lt;/author&gt;&lt;author&gt;Liu, T.&lt;/author&gt;&lt;author&gt;Wiley, H. S.&lt;/author&gt;&lt;author&gt;Shi, T.&lt;/author&gt;&lt;/authors&gt;&lt;/contributors&gt;&lt;auth-address&gt;Key Laboratory of Cancer Proteomics of Chinese Ministry of Health, Xiangya Hospital , Central South University , Changsha , Hunan 410008 , People&amp;apos;s Republic of China.&amp;#xD;Cancer Biomarkers Research Group, Division of Cancer Prevention , National Cancer Institute , Bethesda , Maryland 20892 , United States.&lt;/auth-address&gt;&lt;titles&gt;&lt;title&gt;Carrier-Assisted Single-Tube Processing Approach for Targeted Proteomics Analysis of Low Numbers of Mammalian Cells&lt;/title&gt;&lt;secondary-title&gt;Anal Chem&lt;/secondary-title&gt;&lt;/titles&gt;&lt;periodical&gt;&lt;full-title&gt;Anal Chem&lt;/full-title&gt;&lt;/periodical&gt;&lt;pages&gt;1441-1451&lt;/pages&gt;&lt;volume&gt;91&lt;/volume&gt;&lt;number&gt;2&lt;/number&gt;&lt;dates&gt;&lt;year&gt;2019&lt;/year&gt;&lt;pub-dates&gt;&lt;date&gt;Jan 15&lt;/date&gt;&lt;/pub-dates&gt;&lt;/dates&gt;&lt;isbn&gt;1520-6882 (Electronic)&amp;#xD;0003-2700 (Linking)&lt;/isbn&gt;&lt;accession-num&gt;30557009&lt;/accession-num&gt;&lt;urls&gt;&lt;related-urls&gt;&lt;url&gt;http://www.ncbi.nlm.nih.gov/pubmed/30557009&lt;/url&gt;&lt;/related-urls&gt;&lt;/urls&gt;&lt;electronic-resource-num&gt;10.1021/acs.analchem.8b04258&lt;/electronic-resource-num&gt;&lt;/record&gt;&lt;/Cite&gt;&lt;/EndNote&gt;</w:instrText>
      </w:r>
      <w:r w:rsidR="009D433C" w:rsidRPr="00633C3A">
        <w:rPr>
          <w:rFonts w:eastAsia="SimSun"/>
          <w:color w:val="auto"/>
        </w:rPr>
        <w:fldChar w:fldCharType="separate"/>
      </w:r>
      <w:r w:rsidR="000F12F1" w:rsidRPr="00633C3A">
        <w:rPr>
          <w:rFonts w:eastAsia="SimSun"/>
          <w:noProof/>
          <w:color w:val="auto"/>
          <w:vertAlign w:val="superscript"/>
        </w:rPr>
        <w:t>30</w:t>
      </w:r>
      <w:r w:rsidR="009D433C" w:rsidRPr="00633C3A">
        <w:rPr>
          <w:rFonts w:eastAsia="SimSun"/>
          <w:color w:val="auto"/>
        </w:rPr>
        <w:fldChar w:fldCharType="end"/>
      </w:r>
      <w:r w:rsidR="00531327" w:rsidRPr="00633C3A">
        <w:rPr>
          <w:rFonts w:eastAsia="SimSun"/>
          <w:color w:val="auto"/>
          <w:lang w:eastAsia="zh-CN"/>
        </w:rPr>
        <w:t>;</w:t>
      </w:r>
      <w:r w:rsidR="00632AAD" w:rsidRPr="00633C3A">
        <w:rPr>
          <w:rFonts w:eastAsia="SimSun"/>
          <w:color w:val="auto"/>
          <w:lang w:eastAsia="zh-CN"/>
        </w:rPr>
        <w:t xml:space="preserve"> </w:t>
      </w:r>
      <w:bookmarkStart w:id="3" w:name="_Hlk43466077"/>
      <w:proofErr w:type="spellStart"/>
      <w:r w:rsidR="00632AAD" w:rsidRPr="00633C3A">
        <w:rPr>
          <w:rFonts w:eastAsia="SimSun"/>
          <w:color w:val="auto"/>
          <w:lang w:eastAsia="zh-CN"/>
        </w:rPr>
        <w:t>cPRISM</w:t>
      </w:r>
      <w:proofErr w:type="spellEnd"/>
      <w:r w:rsidR="00632AAD" w:rsidRPr="00633C3A">
        <w:rPr>
          <w:rFonts w:eastAsia="SimSun"/>
          <w:color w:val="auto"/>
          <w:lang w:eastAsia="zh-CN"/>
        </w:rPr>
        <w:t>-SRM</w:t>
      </w:r>
      <w:bookmarkEnd w:id="3"/>
      <w:r w:rsidR="00531327" w:rsidRPr="00633C3A">
        <w:rPr>
          <w:rFonts w:eastAsia="SimSun"/>
          <w:color w:val="auto"/>
          <w:lang w:eastAsia="zh-CN"/>
        </w:rPr>
        <w:t xml:space="preserve">: </w:t>
      </w:r>
      <w:r w:rsidR="0094150F" w:rsidRPr="00633C3A">
        <w:rPr>
          <w:rFonts w:eastAsia="SimSun"/>
          <w:color w:val="auto"/>
        </w:rPr>
        <w:t xml:space="preserve">carrier-assisted high pressure, high-resolution separations with intelligent selection and multiplexing coupled to </w:t>
      </w:r>
      <w:r w:rsidR="009D433C" w:rsidRPr="00633C3A">
        <w:rPr>
          <w:rFonts w:eastAsia="SimSun"/>
          <w:color w:val="auto"/>
        </w:rPr>
        <w:t>SRM</w:t>
      </w:r>
      <w:r w:rsidR="0094150F" w:rsidRPr="00633C3A">
        <w:rPr>
          <w:rFonts w:eastAsia="SimSun"/>
          <w:color w:val="auto"/>
        </w:rPr>
        <w:fldChar w:fldCharType="begin"/>
      </w:r>
      <w:r w:rsidR="000F12F1" w:rsidRPr="00633C3A">
        <w:rPr>
          <w:rFonts w:eastAsia="SimSun"/>
          <w:color w:val="auto"/>
        </w:rPr>
        <w:instrText xml:space="preserve"> ADDIN EN.CITE &lt;EndNote&gt;&lt;Cite&gt;&lt;Author&gt;Shi&lt;/Author&gt;&lt;Year&gt;2018&lt;/Year&gt;&lt;RecNum&gt;2515&lt;/RecNum&gt;&lt;DisplayText&gt;&lt;style face="superscript"&gt;31&lt;/style&gt;&lt;/DisplayText&gt;&lt;record&gt;&lt;rec-number&gt;2515&lt;/rec-number&gt;&lt;foreign-keys&gt;&lt;key app="EN" db-id="v9rwe2szor9e2oev2215vdsa0rarfwdrf0wz" timestamp="0"&gt;2515&lt;/key&gt;&lt;/foreign-keys&gt;&lt;ref-type name="Journal Article"&gt;17&lt;/ref-type&gt;&lt;contributors&gt;&lt;authors&gt;&lt;author&gt;Shi, T.&lt;/author&gt;&lt;author&gt;Gaffrey, M. J.&lt;/author&gt;&lt;author&gt;Fillmore, T. L.&lt;/author&gt;&lt;author&gt;Nicora, C. D.&lt;/author&gt;&lt;author&gt;Yi, L.&lt;/author&gt;&lt;author&gt;Zhang, P.&lt;/author&gt;&lt;author&gt;Shukla, A. K.&lt;/author&gt;&lt;author&gt;Wiley, H. S.&lt;/author&gt;&lt;author&gt;Rodland, K. D.&lt;/author&gt;&lt;author&gt;Liu, T.&lt;/author&gt;&lt;author&gt;Smith, R. D.&lt;/author&gt;&lt;author&gt;Qian, W. J.&lt;/author&gt;&lt;/authors&gt;&lt;/contributors&gt;&lt;auth-address&gt;1Biological Sciences Division, Pacific Northwest National Laboratory, Richland, 99354 WA USA.0000 0001 2218 3491grid.451303.0&amp;#xD;2Environmental Molecular Sciences Laboratory, Pacific Northwest National Laboratory, Richland, 99354 WA USA.0000 0001 2218 3491grid.451303.0&amp;#xD;Key Laboratory of Cancer Proteomics of Chinese Ministry of Health, Xiangya Hospital, Central South University, Changsha, 410008 Hunan People&amp;apos;s Republic of China.&lt;/auth-address&gt;&lt;titles&gt;&lt;title&gt;Facile carrier-assisted targeted mass spectrometric approach for proteomic analysis of low numbers of mammalian cells&lt;/title&gt;&lt;secondary-title&gt;Commun Biol&lt;/secondary-title&gt;&lt;/titles&gt;&lt;pages&gt;103&lt;/pages&gt;&lt;volume&gt;1&lt;/volume&gt;&lt;dates&gt;&lt;year&gt;2018&lt;/year&gt;&lt;/dates&gt;&lt;isbn&gt;2399-3642 (Electronic)&amp;#xD;2399-3642 (Linking)&lt;/isbn&gt;&lt;accession-num&gt;30271983&lt;/accession-num&gt;&lt;urls&gt;&lt;related-urls&gt;&lt;url&gt;http://www.ncbi.nlm.nih.gov/pubmed/30271983&lt;/url&gt;&lt;/related-urls&gt;&lt;/urls&gt;&lt;custom2&gt;PMC6123794&lt;/custom2&gt;&lt;electronic-resource-num&gt;10.1038/s42003-018-0107-6&lt;/electronic-resource-num&gt;&lt;/record&gt;&lt;/Cite&gt;&lt;/EndNote&gt;</w:instrText>
      </w:r>
      <w:r w:rsidR="0094150F" w:rsidRPr="00633C3A">
        <w:rPr>
          <w:rFonts w:eastAsia="SimSun"/>
          <w:color w:val="auto"/>
        </w:rPr>
        <w:fldChar w:fldCharType="separate"/>
      </w:r>
      <w:r w:rsidR="000F12F1" w:rsidRPr="00633C3A">
        <w:rPr>
          <w:rFonts w:eastAsia="SimSun"/>
          <w:noProof/>
          <w:color w:val="auto"/>
          <w:vertAlign w:val="superscript"/>
        </w:rPr>
        <w:t>31</w:t>
      </w:r>
      <w:r w:rsidR="0094150F" w:rsidRPr="00633C3A">
        <w:rPr>
          <w:rFonts w:eastAsia="SimSun"/>
          <w:color w:val="auto"/>
        </w:rPr>
        <w:fldChar w:fldCharType="end"/>
      </w:r>
      <w:r w:rsidR="00E94C27" w:rsidRPr="00633C3A">
        <w:rPr>
          <w:rFonts w:eastAsia="SimSun"/>
          <w:color w:val="auto"/>
          <w:lang w:eastAsia="zh-CN"/>
        </w:rPr>
        <w:t>).</w:t>
      </w:r>
      <w:r w:rsidRPr="00613584">
        <w:rPr>
          <w:rFonts w:eastAsia="SimSun"/>
          <w:color w:val="auto"/>
          <w:lang w:eastAsia="zh-CN"/>
        </w:rPr>
        <w:t xml:space="preserve"> </w:t>
      </w:r>
      <w:r w:rsidR="0093614C" w:rsidRPr="00613584">
        <w:rPr>
          <w:rFonts w:eastAsia="SimSun"/>
          <w:color w:val="auto"/>
          <w:lang w:eastAsia="zh-CN"/>
        </w:rPr>
        <w:t>However, all these approaches have technical drawbacks</w:t>
      </w:r>
      <w:r w:rsidR="004566A8" w:rsidRPr="00613584">
        <w:rPr>
          <w:rFonts w:eastAsia="SimSun"/>
          <w:color w:val="auto"/>
          <w:lang w:eastAsia="zh-CN"/>
        </w:rPr>
        <w:t>.</w:t>
      </w:r>
      <w:r w:rsidR="0093614C" w:rsidRPr="00613584">
        <w:rPr>
          <w:rFonts w:eastAsia="SimSun"/>
          <w:color w:val="auto"/>
          <w:lang w:eastAsia="zh-CN"/>
        </w:rPr>
        <w:t xml:space="preserve"> </w:t>
      </w:r>
      <w:proofErr w:type="spellStart"/>
      <w:r w:rsidR="004437A0" w:rsidRPr="00613584">
        <w:rPr>
          <w:rFonts w:eastAsia="SimSun"/>
          <w:color w:val="auto"/>
          <w:lang w:val="en" w:eastAsia="zh-CN"/>
        </w:rPr>
        <w:t>nanoPOTS</w:t>
      </w:r>
      <w:proofErr w:type="spellEnd"/>
      <w:r w:rsidR="00BC4308">
        <w:rPr>
          <w:rFonts w:eastAsia="SimSun"/>
          <w:color w:val="auto"/>
          <w:lang w:val="en" w:eastAsia="zh-CN"/>
        </w:rPr>
        <w:t xml:space="preserve">, </w:t>
      </w:r>
      <w:r w:rsidR="004437A0" w:rsidRPr="00613584">
        <w:rPr>
          <w:rFonts w:eastAsia="SimSun"/>
          <w:color w:val="auto"/>
          <w:lang w:val="en" w:eastAsia="zh-CN"/>
        </w:rPr>
        <w:t>iPAD</w:t>
      </w:r>
      <w:r w:rsidR="00857849" w:rsidRPr="00613584">
        <w:rPr>
          <w:rFonts w:eastAsia="SimSun"/>
          <w:color w:val="auto"/>
          <w:lang w:val="en" w:eastAsia="zh-CN"/>
        </w:rPr>
        <w:t>-1</w:t>
      </w:r>
      <w:r w:rsidR="00632AAD" w:rsidRPr="00613584">
        <w:rPr>
          <w:rFonts w:eastAsia="SimSun"/>
          <w:color w:val="auto"/>
          <w:lang w:val="en" w:eastAsia="zh-CN"/>
        </w:rPr>
        <w:t>,</w:t>
      </w:r>
      <w:r w:rsidR="00BC4308">
        <w:rPr>
          <w:rFonts w:eastAsia="SimSun"/>
          <w:color w:val="auto"/>
          <w:lang w:val="en" w:eastAsia="zh-CN"/>
        </w:rPr>
        <w:t xml:space="preserve"> and OAD</w:t>
      </w:r>
      <w:r w:rsidR="00632AAD" w:rsidRPr="00613584">
        <w:rPr>
          <w:rFonts w:eastAsia="SimSun"/>
          <w:color w:val="auto"/>
          <w:lang w:val="en" w:eastAsia="zh-CN"/>
        </w:rPr>
        <w:t xml:space="preserve"> downscal</w:t>
      </w:r>
      <w:r w:rsidR="00633C3A">
        <w:rPr>
          <w:rFonts w:eastAsia="SimSun"/>
          <w:color w:val="auto"/>
          <w:lang w:val="en" w:eastAsia="zh-CN"/>
        </w:rPr>
        <w:t>e</w:t>
      </w:r>
      <w:r w:rsidR="00632AAD" w:rsidRPr="00613584">
        <w:rPr>
          <w:rFonts w:eastAsia="SimSun"/>
          <w:color w:val="auto"/>
          <w:lang w:val="en" w:eastAsia="zh-CN"/>
        </w:rPr>
        <w:t xml:space="preserve"> sample processing volume to 2-200 </w:t>
      </w:r>
      <w:proofErr w:type="spellStart"/>
      <w:r w:rsidR="00632AAD" w:rsidRPr="00613584">
        <w:rPr>
          <w:rFonts w:eastAsia="SimSun"/>
          <w:color w:val="auto"/>
          <w:lang w:val="en" w:eastAsia="zh-CN"/>
        </w:rPr>
        <w:t>nL</w:t>
      </w:r>
      <w:proofErr w:type="spellEnd"/>
      <w:r w:rsidR="00633C3A">
        <w:rPr>
          <w:rFonts w:eastAsia="SimSun"/>
          <w:color w:val="auto"/>
          <w:lang w:val="en" w:eastAsia="zh-CN"/>
        </w:rPr>
        <w:t xml:space="preserve"> and</w:t>
      </w:r>
      <w:r w:rsidR="004437A0" w:rsidRPr="00613584">
        <w:rPr>
          <w:rFonts w:eastAsia="SimSun"/>
          <w:color w:val="auto"/>
          <w:lang w:val="en" w:eastAsia="zh-CN"/>
        </w:rPr>
        <w:t xml:space="preserve"> are not </w:t>
      </w:r>
      <w:r w:rsidR="00EB50DE">
        <w:rPr>
          <w:rFonts w:eastAsia="SimSun"/>
          <w:color w:val="auto"/>
          <w:lang w:val="en" w:eastAsia="zh-CN"/>
        </w:rPr>
        <w:t>ready</w:t>
      </w:r>
      <w:r w:rsidR="004437A0" w:rsidRPr="00613584">
        <w:rPr>
          <w:rFonts w:eastAsia="SimSun"/>
          <w:color w:val="auto"/>
          <w:lang w:val="en" w:eastAsia="zh-CN"/>
        </w:rPr>
        <w:t xml:space="preserve"> for broad benchtop applications</w:t>
      </w:r>
      <w:r w:rsidR="00FA6E3D" w:rsidRPr="00613584">
        <w:rPr>
          <w:rFonts w:eastAsia="SimSun"/>
          <w:color w:val="auto"/>
          <w:lang w:eastAsia="zh-CN"/>
        </w:rPr>
        <w:fldChar w:fldCharType="begin">
          <w:fldData xml:space="preserve">PEVuZE5vdGU+PENpdGU+PEF1dGhvcj5aaHU8L0F1dGhvcj48WWVhcj4yMDE4PC9ZZWFyPjxSZWNO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</w:fldData>
        </w:fldChar>
      </w:r>
      <w:r w:rsidR="00E33B04">
        <w:rPr>
          <w:rFonts w:eastAsia="SimSun"/>
          <w:color w:val="auto"/>
          <w:lang w:eastAsia="zh-CN"/>
        </w:rPr>
        <w:instrText xml:space="preserve"> ADDIN EN.CITE </w:instrText>
      </w:r>
      <w:r w:rsidR="00E33B04">
        <w:rPr>
          <w:rFonts w:eastAsia="SimSun"/>
          <w:color w:val="auto"/>
          <w:lang w:eastAsia="zh-CN"/>
        </w:rPr>
        <w:fldChar w:fldCharType="begin">
          <w:fldData xml:space="preserve">PEVuZE5vdGU+PENpdGU+PEF1dGhvcj5aaHU8L0F1dGhvcj48WWVhcj4yMDE4PC9ZZWFyPjxSZWNO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</w:fldData>
        </w:fldChar>
      </w:r>
      <w:r w:rsidR="00E33B04">
        <w:rPr>
          <w:rFonts w:eastAsia="SimSun"/>
          <w:color w:val="auto"/>
          <w:lang w:eastAsia="zh-CN"/>
        </w:rPr>
        <w:instrText xml:space="preserve"> ADDIN EN.CITE.DATA </w:instrText>
      </w:r>
      <w:r w:rsidR="00E33B04">
        <w:rPr>
          <w:rFonts w:eastAsia="SimSun"/>
          <w:color w:val="auto"/>
          <w:lang w:eastAsia="zh-CN"/>
        </w:rPr>
      </w:r>
      <w:r w:rsidR="00E33B04">
        <w:rPr>
          <w:rFonts w:eastAsia="SimSun"/>
          <w:color w:val="auto"/>
          <w:lang w:eastAsia="zh-CN"/>
        </w:rPr>
        <w:fldChar w:fldCharType="end"/>
      </w:r>
      <w:r w:rsidR="00FA6E3D" w:rsidRPr="00613584">
        <w:rPr>
          <w:rFonts w:eastAsia="SimSun"/>
          <w:color w:val="auto"/>
          <w:lang w:eastAsia="zh-CN"/>
        </w:rPr>
      </w:r>
      <w:r w:rsidR="00FA6E3D" w:rsidRPr="00613584">
        <w:rPr>
          <w:rFonts w:eastAsia="SimSun"/>
          <w:color w:val="auto"/>
          <w:lang w:eastAsia="zh-CN"/>
        </w:rPr>
        <w:fldChar w:fldCharType="separate"/>
      </w:r>
      <w:r w:rsidR="00E33B04" w:rsidRPr="00E33B04">
        <w:rPr>
          <w:rFonts w:eastAsia="SimSun"/>
          <w:noProof/>
          <w:color w:val="auto"/>
          <w:vertAlign w:val="superscript"/>
          <w:lang w:eastAsia="zh-CN"/>
        </w:rPr>
        <w:t>26-28</w:t>
      </w:r>
      <w:r w:rsidR="00FA6E3D" w:rsidRPr="00613584">
        <w:rPr>
          <w:rFonts w:eastAsia="SimSun"/>
          <w:color w:val="auto"/>
          <w:lang w:eastAsia="zh-CN"/>
        </w:rPr>
        <w:fldChar w:fldCharType="end"/>
      </w:r>
      <w:r w:rsidR="004566A8" w:rsidRPr="00613584">
        <w:rPr>
          <w:rFonts w:eastAsia="SimSun"/>
          <w:color w:val="auto"/>
          <w:lang w:val="en" w:eastAsia="zh-CN"/>
        </w:rPr>
        <w:t>.</w:t>
      </w:r>
      <w:r w:rsidR="004437A0" w:rsidRPr="00613584">
        <w:rPr>
          <w:rFonts w:eastAsia="SimSun"/>
          <w:color w:val="auto"/>
          <w:lang w:val="en" w:eastAsia="zh-CN"/>
        </w:rPr>
        <w:t xml:space="preserve"> </w:t>
      </w:r>
      <w:r w:rsidR="004566A8" w:rsidRPr="00613584">
        <w:rPr>
          <w:rFonts w:eastAsia="SimSun"/>
          <w:color w:val="auto"/>
          <w:lang w:val="en" w:eastAsia="zh-CN"/>
        </w:rPr>
        <w:t xml:space="preserve">For </w:t>
      </w:r>
      <w:proofErr w:type="spellStart"/>
      <w:r w:rsidR="004566A8" w:rsidRPr="00613584">
        <w:rPr>
          <w:rFonts w:eastAsia="SimSun"/>
          <w:color w:val="auto"/>
          <w:lang w:val="en" w:eastAsia="zh-CN"/>
        </w:rPr>
        <w:t>SCoPE</w:t>
      </w:r>
      <w:proofErr w:type="spellEnd"/>
      <w:r w:rsidR="004566A8" w:rsidRPr="00613584">
        <w:rPr>
          <w:rFonts w:eastAsia="SimSun"/>
          <w:color w:val="auto"/>
          <w:lang w:val="en" w:eastAsia="zh-CN"/>
        </w:rPr>
        <w:t>-MS, a</w:t>
      </w:r>
      <w:r w:rsidR="004437A0" w:rsidRPr="00613584">
        <w:rPr>
          <w:rFonts w:eastAsia="SimSun"/>
          <w:color w:val="auto"/>
          <w:lang w:val="en" w:eastAsia="zh-CN"/>
        </w:rPr>
        <w:t xml:space="preserve"> TMT (tandem mass tag) carrier is added after single-cell processing</w:t>
      </w:r>
      <w:r w:rsidR="009A26A1">
        <w:rPr>
          <w:rFonts w:eastAsia="SimSun"/>
          <w:color w:val="auto"/>
          <w:lang w:val="en" w:eastAsia="zh-CN"/>
        </w:rPr>
        <w:t>,</w:t>
      </w:r>
      <w:r w:rsidR="004437A0" w:rsidRPr="00613584">
        <w:rPr>
          <w:rFonts w:eastAsia="SimSun"/>
          <w:color w:val="auto"/>
          <w:lang w:val="en" w:eastAsia="zh-CN"/>
        </w:rPr>
        <w:t xml:space="preserve"> so it cannot effectively prevent surface adsorption losses during sample processing</w:t>
      </w:r>
      <w:r w:rsidR="00752AC2">
        <w:rPr>
          <w:rFonts w:eastAsia="SimSun"/>
          <w:color w:val="auto"/>
          <w:lang w:val="en" w:eastAsia="zh-CN"/>
        </w:rPr>
        <w:t xml:space="preserve"> when </w:t>
      </w:r>
      <w:r w:rsidR="009A26A1">
        <w:rPr>
          <w:rFonts w:eastAsia="SimSun"/>
          <w:color w:val="auto"/>
          <w:lang w:val="en" w:eastAsia="zh-CN"/>
        </w:rPr>
        <w:t xml:space="preserve">a </w:t>
      </w:r>
      <w:r w:rsidR="00752AC2">
        <w:rPr>
          <w:rFonts w:eastAsia="SimSun"/>
          <w:color w:val="auto"/>
          <w:lang w:val="en" w:eastAsia="zh-CN"/>
        </w:rPr>
        <w:t xml:space="preserve">single tube </w:t>
      </w:r>
      <w:r w:rsidR="009A26A1">
        <w:rPr>
          <w:rFonts w:eastAsia="SimSun"/>
          <w:color w:val="auto"/>
          <w:lang w:val="en" w:eastAsia="zh-CN"/>
        </w:rPr>
        <w:t>i</w:t>
      </w:r>
      <w:r w:rsidR="00564B63">
        <w:rPr>
          <w:rFonts w:eastAsia="SimSun"/>
          <w:color w:val="auto"/>
          <w:lang w:val="en" w:eastAsia="zh-CN"/>
        </w:rPr>
        <w:t>s</w:t>
      </w:r>
      <w:r w:rsidR="00752AC2">
        <w:rPr>
          <w:rFonts w:eastAsia="SimSun"/>
          <w:color w:val="auto"/>
          <w:lang w:val="en" w:eastAsia="zh-CN"/>
        </w:rPr>
        <w:t xml:space="preserve"> used for single-cell processing</w:t>
      </w:r>
      <w:r w:rsidR="000F12F1" w:rsidRPr="00613584">
        <w:rPr>
          <w:rFonts w:eastAsia="SimSun"/>
          <w:color w:val="auto"/>
          <w:lang w:eastAsia="zh-CN"/>
        </w:rPr>
        <w:fldChar w:fldCharType="begin">
          <w:fldData xml:space="preserve">PEVuZE5vdGU+PENpdGU+PEF1dGhvcj5CdWRuaWs8L0F1dGhvcj48WWVhcj4yMDE4PC9ZZWFyPjxS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</w:fldData>
        </w:fldChar>
      </w:r>
      <w:r w:rsidR="000F12F1">
        <w:rPr>
          <w:rFonts w:eastAsia="SimSun"/>
          <w:color w:val="auto"/>
          <w:lang w:eastAsia="zh-CN"/>
        </w:rPr>
        <w:instrText xml:space="preserve"> ADDIN EN.CITE </w:instrText>
      </w:r>
      <w:r w:rsidR="000F12F1">
        <w:rPr>
          <w:rFonts w:eastAsia="SimSun"/>
          <w:color w:val="auto"/>
          <w:lang w:eastAsia="zh-CN"/>
        </w:rPr>
        <w:fldChar w:fldCharType="begin">
          <w:fldData xml:space="preserve">PEVuZE5vdGU+PENpdGU+PEF1dGhvcj5CdWRuaWs8L0F1dGhvcj48WWVhcj4yMDE4PC9ZZWFyPjxS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</w:fldData>
        </w:fldChar>
      </w:r>
      <w:r w:rsidR="000F12F1">
        <w:rPr>
          <w:rFonts w:eastAsia="SimSun"/>
          <w:color w:val="auto"/>
          <w:lang w:eastAsia="zh-CN"/>
        </w:rPr>
        <w:instrText xml:space="preserve"> ADDIN EN.CITE.DATA </w:instrText>
      </w:r>
      <w:r w:rsidR="000F12F1">
        <w:rPr>
          <w:rFonts w:eastAsia="SimSun"/>
          <w:color w:val="auto"/>
          <w:lang w:eastAsia="zh-CN"/>
        </w:rPr>
      </w:r>
      <w:r w:rsidR="000F12F1">
        <w:rPr>
          <w:rFonts w:eastAsia="SimSun"/>
          <w:color w:val="auto"/>
          <w:lang w:eastAsia="zh-CN"/>
        </w:rPr>
        <w:fldChar w:fldCharType="end"/>
      </w:r>
      <w:r w:rsidR="000F12F1" w:rsidRPr="00613584">
        <w:rPr>
          <w:rFonts w:eastAsia="SimSun"/>
          <w:color w:val="auto"/>
          <w:lang w:eastAsia="zh-CN"/>
        </w:rPr>
      </w:r>
      <w:r w:rsidR="000F12F1" w:rsidRPr="00613584">
        <w:rPr>
          <w:rFonts w:eastAsia="SimSun"/>
          <w:color w:val="auto"/>
          <w:lang w:eastAsia="zh-CN"/>
        </w:rPr>
        <w:fldChar w:fldCharType="separate"/>
      </w:r>
      <w:r w:rsidR="000F12F1" w:rsidRPr="000F12F1">
        <w:rPr>
          <w:rFonts w:eastAsia="SimSun"/>
          <w:noProof/>
          <w:color w:val="auto"/>
          <w:vertAlign w:val="superscript"/>
          <w:lang w:eastAsia="zh-CN"/>
        </w:rPr>
        <w:t>29</w:t>
      </w:r>
      <w:r w:rsidR="000F12F1" w:rsidRPr="00613584">
        <w:rPr>
          <w:rFonts w:eastAsia="SimSun"/>
          <w:color w:val="auto"/>
          <w:lang w:eastAsia="zh-CN"/>
        </w:rPr>
        <w:fldChar w:fldCharType="end"/>
      </w:r>
      <w:r w:rsidR="004437A0" w:rsidRPr="00613584">
        <w:rPr>
          <w:rFonts w:eastAsia="SimSun"/>
          <w:color w:val="auto"/>
          <w:lang w:eastAsia="zh-CN"/>
        </w:rPr>
        <w:t xml:space="preserve">, resulting in low reproducibility </w:t>
      </w:r>
      <w:bookmarkStart w:id="4" w:name="_Hlk48945498"/>
      <w:r w:rsidR="004437A0" w:rsidRPr="00613584">
        <w:rPr>
          <w:rFonts w:eastAsia="SimSun"/>
          <w:color w:val="auto"/>
          <w:lang w:eastAsia="zh-CN"/>
        </w:rPr>
        <w:t>with a correlation coefficient of only ~0.2</w:t>
      </w:r>
      <w:r w:rsidR="00DE49AE" w:rsidRPr="00613584">
        <w:rPr>
          <w:rFonts w:eastAsia="SimSun"/>
          <w:color w:val="auto"/>
          <w:lang w:eastAsia="zh-CN"/>
        </w:rPr>
        <w:t>-0.</w:t>
      </w:r>
      <w:r w:rsidR="00F04CDB">
        <w:rPr>
          <w:rFonts w:eastAsia="SimSun"/>
          <w:color w:val="auto"/>
          <w:lang w:eastAsia="zh-CN"/>
        </w:rPr>
        <w:t>4</w:t>
      </w:r>
      <w:r w:rsidR="004437A0" w:rsidRPr="00613584">
        <w:rPr>
          <w:rFonts w:eastAsia="SimSun"/>
          <w:color w:val="auto"/>
          <w:lang w:eastAsia="zh-CN"/>
        </w:rPr>
        <w:t xml:space="preserve"> between replicates</w:t>
      </w:r>
      <w:r w:rsidR="000F12F1">
        <w:rPr>
          <w:rFonts w:eastAsia="SimSun"/>
          <w:color w:val="auto"/>
          <w:lang w:eastAsia="zh-CN"/>
        </w:rPr>
        <w:fldChar w:fldCharType="begin"/>
      </w:r>
      <w:r w:rsidR="000F12F1">
        <w:rPr>
          <w:rFonts w:eastAsia="SimSun"/>
          <w:color w:val="auto"/>
          <w:lang w:eastAsia="zh-CN"/>
        </w:rPr>
        <w:instrText xml:space="preserve"> ADDIN EN.CITE &lt;EndNote&gt;&lt;Cite&gt;&lt;Author&gt;Vitrinel&lt;/Author&gt;&lt;Year&gt;2020&lt;/Year&gt;&lt;RecNum&gt;2664&lt;/RecNum&gt;&lt;DisplayText&gt;&lt;style face="superscript"&gt;32&lt;/style&gt;&lt;/DisplayText&gt;&lt;record&gt;&lt;rec-number&gt;2664&lt;/rec-number&gt;&lt;foreign-keys&gt;&lt;key app="EN" db-id="v9rwe2szor9e2oev2215vdsa0rarfwdrf0wz" timestamp="1598106415"&gt;2664&lt;/key&gt;&lt;/foreign-keys&gt;&lt;ref-type name="Journal Article"&gt;17&lt;/ref-type&gt;&lt;contributors&gt;&lt;authors&gt;&lt;author&gt;Vitrinel, B.&lt;/author&gt;&lt;author&gt;Iannitelli, D. E.&lt;/author&gt;&lt;author&gt;Mazzoni, E. O.&lt;/author&gt;&lt;author&gt;Christiaen, L.&lt;/author&gt;&lt;author&gt;Vogel, C.&lt;/author&gt;&lt;/authors&gt;&lt;/contributors&gt;&lt;auth-address&gt;Center for Genomics and Systems Biology, Department of Biology, New York University, New York, New York 10003, United States.&amp;#xD;Center for Developmental Genetics, Department of Biology, New York University, New York, New York 10003, United States.&amp;#xD;NYU Neuroscience Institute, NYU Langone Medical Center, New York, New York 10016, United States.&lt;/auth-address&gt;&lt;titles&gt;&lt;title&gt;Simple Method to Quantify Protein Abundances from 1000 Cells&lt;/title&gt;&lt;secondary-title&gt;ACS Omega&lt;/secondary-title&gt;&lt;/titles&gt;&lt;periodical&gt;&lt;full-title&gt;ACS Omega&lt;/full-title&gt;&lt;/periodical&gt;&lt;pages&gt;15537-15546&lt;/pages&gt;&lt;volume&gt;5&lt;/volume&gt;&lt;number&gt;25&lt;/number&gt;&lt;dates&gt;&lt;year&gt;2020&lt;/year&gt;&lt;pub-dates&gt;&lt;date&gt;Jun 30&lt;/date&gt;&lt;/pub-dates&gt;&lt;/dates&gt;&lt;isbn&gt;2470-1343 (Electronic)&amp;#xD;2470-1343 (Linking)&lt;/isbn&gt;&lt;accession-num&gt;32637829&lt;/accession-num&gt;&lt;urls&gt;&lt;related-urls&gt;&lt;url&gt;http://www.ncbi.nlm.nih.gov/pubmed/32637829&lt;/url&gt;&lt;/related-urls&gt;&lt;/urls&gt;&lt;custom2&gt;PMC7331059&lt;/custom2&gt;&lt;electronic-resource-num&gt;10.1021/acsomega.0c01191&lt;/electronic-resource-num&gt;&lt;/record&gt;&lt;/Cite&gt;&lt;/EndNote&gt;</w:instrText>
      </w:r>
      <w:r w:rsidR="000F12F1">
        <w:rPr>
          <w:rFonts w:eastAsia="SimSun"/>
          <w:color w:val="auto"/>
          <w:lang w:eastAsia="zh-CN"/>
        </w:rPr>
        <w:fldChar w:fldCharType="separate"/>
      </w:r>
      <w:r w:rsidR="000F12F1" w:rsidRPr="000F12F1">
        <w:rPr>
          <w:rFonts w:eastAsia="SimSun"/>
          <w:noProof/>
          <w:color w:val="auto"/>
          <w:vertAlign w:val="superscript"/>
          <w:lang w:eastAsia="zh-CN"/>
        </w:rPr>
        <w:t>32</w:t>
      </w:r>
      <w:r w:rsidR="000F12F1">
        <w:rPr>
          <w:rFonts w:eastAsia="SimSun"/>
          <w:color w:val="auto"/>
          <w:lang w:eastAsia="zh-CN"/>
        </w:rPr>
        <w:fldChar w:fldCharType="end"/>
      </w:r>
      <w:bookmarkEnd w:id="4"/>
      <w:r w:rsidR="004437A0" w:rsidRPr="00613584">
        <w:rPr>
          <w:rFonts w:eastAsia="SimSun"/>
          <w:color w:val="auto"/>
          <w:lang w:val="en" w:eastAsia="zh-CN"/>
        </w:rPr>
        <w:t>.</w:t>
      </w:r>
      <w:r w:rsidR="00DE49AE" w:rsidRPr="00613584">
        <w:rPr>
          <w:rFonts w:eastAsia="SimSun"/>
          <w:color w:val="auto"/>
          <w:lang w:val="en" w:eastAsia="zh-CN"/>
        </w:rPr>
        <w:t xml:space="preserve"> </w:t>
      </w:r>
      <w:r w:rsidR="004566A8" w:rsidRPr="00613584">
        <w:rPr>
          <w:rFonts w:eastAsia="SimSun"/>
          <w:color w:val="auto"/>
          <w:lang w:val="en" w:eastAsia="zh-CN"/>
        </w:rPr>
        <w:t xml:space="preserve">For </w:t>
      </w:r>
      <w:proofErr w:type="spellStart"/>
      <w:r w:rsidR="004566A8" w:rsidRPr="00613584">
        <w:rPr>
          <w:rFonts w:eastAsia="SimSun"/>
          <w:color w:val="auto"/>
          <w:lang w:val="en" w:eastAsia="zh-CN"/>
        </w:rPr>
        <w:t>cLC</w:t>
      </w:r>
      <w:proofErr w:type="spellEnd"/>
      <w:r w:rsidR="004566A8" w:rsidRPr="00613584">
        <w:rPr>
          <w:rFonts w:eastAsia="SimSun"/>
          <w:color w:val="auto"/>
          <w:lang w:val="en" w:eastAsia="zh-CN"/>
        </w:rPr>
        <w:t>-SRM</w:t>
      </w:r>
      <w:r w:rsidR="00632AAD" w:rsidRPr="00613584">
        <w:rPr>
          <w:rFonts w:eastAsia="SimSun"/>
          <w:color w:val="auto"/>
          <w:lang w:val="en" w:eastAsia="zh-CN"/>
        </w:rPr>
        <w:t xml:space="preserve"> and </w:t>
      </w:r>
      <w:proofErr w:type="spellStart"/>
      <w:r w:rsidR="00632AAD" w:rsidRPr="00613584">
        <w:rPr>
          <w:rFonts w:eastAsia="SimSun"/>
          <w:color w:val="auto"/>
          <w:lang w:val="en" w:eastAsia="zh-CN"/>
        </w:rPr>
        <w:t>cPRISM</w:t>
      </w:r>
      <w:proofErr w:type="spellEnd"/>
      <w:r w:rsidR="00632AAD" w:rsidRPr="00613584">
        <w:rPr>
          <w:rFonts w:eastAsia="SimSun"/>
          <w:color w:val="auto"/>
          <w:lang w:val="en" w:eastAsia="zh-CN"/>
        </w:rPr>
        <w:t>-SRM</w:t>
      </w:r>
      <w:r w:rsidR="004566A8" w:rsidRPr="00613584">
        <w:rPr>
          <w:rFonts w:eastAsia="SimSun"/>
          <w:color w:val="auto"/>
          <w:lang w:val="en" w:eastAsia="zh-CN"/>
        </w:rPr>
        <w:t xml:space="preserve">, using exogenous proteins as a carrier is more suitable for targeted proteomics because peptides from excessive exogenous proteins are frequently sequenced by MS/MS, which greatly reduces the chance for sequencing low </w:t>
      </w:r>
      <w:r w:rsidR="004566A8" w:rsidRPr="00FF5CD8">
        <w:rPr>
          <w:rFonts w:eastAsia="SimSun"/>
          <w:color w:val="auto"/>
          <w:lang w:val="en" w:eastAsia="zh-CN"/>
        </w:rPr>
        <w:t>abundant endogenous peptides</w:t>
      </w:r>
      <w:r w:rsidR="004566A8" w:rsidRPr="00E230F9">
        <w:rPr>
          <w:rFonts w:eastAsia="SimSun"/>
          <w:color w:val="auto"/>
          <w:lang w:val="en" w:eastAsia="zh-CN"/>
        </w:rPr>
        <w:fldChar w:fldCharType="begin">
          <w:fldData xml:space="preserve">PEVuZE5vdGU+PENpdGU+PEF1dGhvcj5TaGk8L0F1dGhvcj48WWVhcj4yMDE4PC9ZZWFyPjxSZWNO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</w:fldData>
        </w:fldChar>
      </w:r>
      <w:r w:rsidR="000F12F1" w:rsidRPr="00FF5CD8">
        <w:rPr>
          <w:rFonts w:eastAsia="SimSun"/>
          <w:color w:val="auto"/>
          <w:lang w:val="en" w:eastAsia="zh-CN"/>
        </w:rPr>
        <w:instrText xml:space="preserve"> ADDIN EN.CITE </w:instrText>
      </w:r>
      <w:r w:rsidR="000F12F1" w:rsidRPr="00E230F9">
        <w:rPr>
          <w:rFonts w:eastAsia="SimSun"/>
          <w:color w:val="auto"/>
          <w:lang w:val="en" w:eastAsia="zh-CN"/>
        </w:rPr>
        <w:fldChar w:fldCharType="begin">
          <w:fldData xml:space="preserve">PEVuZE5vdGU+PENpdGU+PEF1dGhvcj5TaGk8L0F1dGhvcj48WWVhcj4yMDE4PC9ZZWFyPjxSZWNO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</w:fldData>
        </w:fldChar>
      </w:r>
      <w:r w:rsidR="000F12F1" w:rsidRPr="00FF5CD8">
        <w:rPr>
          <w:rFonts w:eastAsia="SimSun"/>
          <w:color w:val="auto"/>
          <w:lang w:val="en" w:eastAsia="zh-CN"/>
        </w:rPr>
        <w:instrText xml:space="preserve"> ADDIN EN.CITE.DATA </w:instrText>
      </w:r>
      <w:r w:rsidR="000F12F1" w:rsidRPr="00E230F9">
        <w:rPr>
          <w:rFonts w:eastAsia="SimSun"/>
          <w:color w:val="auto"/>
          <w:lang w:val="en" w:eastAsia="zh-CN"/>
        </w:rPr>
      </w:r>
      <w:r w:rsidR="000F12F1" w:rsidRPr="00E230F9">
        <w:rPr>
          <w:rFonts w:eastAsia="SimSun"/>
          <w:color w:val="auto"/>
          <w:lang w:val="en" w:eastAsia="zh-CN"/>
        </w:rPr>
        <w:fldChar w:fldCharType="end"/>
      </w:r>
      <w:r w:rsidR="004566A8" w:rsidRPr="00E230F9">
        <w:rPr>
          <w:rFonts w:eastAsia="SimSun"/>
          <w:color w:val="auto"/>
          <w:lang w:val="en" w:eastAsia="zh-CN"/>
        </w:rPr>
      </w:r>
      <w:r w:rsidR="004566A8" w:rsidRPr="00E230F9">
        <w:rPr>
          <w:rFonts w:eastAsia="SimSun"/>
          <w:color w:val="auto"/>
          <w:lang w:val="en" w:eastAsia="zh-CN"/>
        </w:rPr>
        <w:fldChar w:fldCharType="separate"/>
      </w:r>
      <w:r w:rsidR="000F12F1" w:rsidRPr="00FF5CD8">
        <w:rPr>
          <w:rFonts w:eastAsia="SimSun"/>
          <w:noProof/>
          <w:color w:val="auto"/>
          <w:vertAlign w:val="superscript"/>
          <w:lang w:val="en" w:eastAsia="zh-CN"/>
        </w:rPr>
        <w:t>30,31</w:t>
      </w:r>
      <w:r w:rsidR="004566A8" w:rsidRPr="00E230F9">
        <w:rPr>
          <w:rFonts w:eastAsia="SimSun"/>
          <w:color w:val="auto"/>
          <w:lang w:eastAsia="zh-CN"/>
        </w:rPr>
        <w:fldChar w:fldCharType="end"/>
      </w:r>
      <w:r w:rsidR="004566A8" w:rsidRPr="00FF5CD8">
        <w:rPr>
          <w:rFonts w:eastAsia="SimSun"/>
          <w:color w:val="auto"/>
          <w:lang w:eastAsia="zh-CN"/>
        </w:rPr>
        <w:t xml:space="preserve">. </w:t>
      </w:r>
      <w:r w:rsidR="00531327" w:rsidRPr="00FF5CD8">
        <w:rPr>
          <w:rFonts w:eastAsia="SimSun"/>
          <w:color w:val="auto"/>
          <w:lang w:eastAsia="zh-CN"/>
        </w:rPr>
        <w:t>Unlike</w:t>
      </w:r>
      <w:r w:rsidR="00632AAD" w:rsidRPr="00FF5CD8">
        <w:rPr>
          <w:rFonts w:eastAsia="SimSun"/>
          <w:color w:val="auto"/>
          <w:lang w:eastAsia="zh-CN"/>
        </w:rPr>
        <w:t xml:space="preserve"> global proteomics</w:t>
      </w:r>
      <w:r w:rsidR="00531327" w:rsidRPr="00FF5CD8">
        <w:rPr>
          <w:rFonts w:eastAsia="SimSun"/>
          <w:color w:val="auto"/>
          <w:lang w:eastAsia="zh-CN"/>
        </w:rPr>
        <w:t xml:space="preserve"> </w:t>
      </w:r>
      <w:r w:rsidR="007766A1" w:rsidRPr="00FF5CD8">
        <w:rPr>
          <w:rFonts w:eastAsia="SimSun"/>
          <w:color w:val="auto"/>
          <w:lang w:eastAsia="zh-CN"/>
        </w:rPr>
        <w:t>for</w:t>
      </w:r>
      <w:r w:rsidR="00632AAD" w:rsidRPr="00FF5CD8">
        <w:rPr>
          <w:rFonts w:eastAsia="SimSun"/>
          <w:color w:val="auto"/>
          <w:lang w:eastAsia="zh-CN"/>
        </w:rPr>
        <w:t xml:space="preserve"> relative quantification, the two targeted proteomics approaches can provide accurate or absolute </w:t>
      </w:r>
      <w:r w:rsidR="00531327" w:rsidRPr="00FF5CD8">
        <w:rPr>
          <w:rFonts w:eastAsia="SimSun"/>
          <w:color w:val="auto"/>
          <w:lang w:eastAsia="zh-CN"/>
        </w:rPr>
        <w:t xml:space="preserve">protein analysis of </w:t>
      </w:r>
      <w:r w:rsidR="00F04CDB" w:rsidRPr="00FF5CD8">
        <w:rPr>
          <w:rFonts w:eastAsia="SimSun"/>
          <w:color w:val="auto"/>
          <w:lang w:eastAsia="zh-CN"/>
        </w:rPr>
        <w:t>small numbers of cells</w:t>
      </w:r>
      <w:r w:rsidR="0069528F" w:rsidRPr="00E230F9">
        <w:rPr>
          <w:rFonts w:eastAsia="SimSun"/>
          <w:color w:val="auto"/>
          <w:lang w:eastAsia="zh-CN"/>
        </w:rPr>
        <w:t xml:space="preserve"> </w:t>
      </w:r>
      <w:r w:rsidR="00132E1B" w:rsidRPr="00E230F9">
        <w:rPr>
          <w:rFonts w:eastAsia="SimSun"/>
          <w:color w:val="auto"/>
          <w:lang w:eastAsia="zh-CN"/>
        </w:rPr>
        <w:t xml:space="preserve">with high reproducibility </w:t>
      </w:r>
      <w:r w:rsidR="0069528F" w:rsidRPr="00E230F9">
        <w:rPr>
          <w:rFonts w:eastAsia="SimSun"/>
          <w:color w:val="auto"/>
          <w:lang w:eastAsia="zh-CN"/>
        </w:rPr>
        <w:t>using heavy isotope-labeled internal standards</w:t>
      </w:r>
      <w:r w:rsidR="00132E1B" w:rsidRPr="00E230F9">
        <w:rPr>
          <w:rFonts w:eastAsia="SimSun"/>
          <w:color w:val="auto"/>
          <w:lang w:eastAsia="zh-CN"/>
        </w:rPr>
        <w:t xml:space="preserve"> at known concentrations</w:t>
      </w:r>
      <w:r w:rsidR="00531327" w:rsidRPr="00FF5CD8">
        <w:rPr>
          <w:rFonts w:eastAsia="SimSun"/>
          <w:color w:val="auto"/>
          <w:lang w:eastAsia="zh-CN"/>
        </w:rPr>
        <w:t xml:space="preserve">. </w:t>
      </w:r>
      <w:r w:rsidR="007766A1" w:rsidRPr="00FF5CD8">
        <w:rPr>
          <w:rFonts w:eastAsia="SimSun"/>
          <w:color w:val="auto"/>
          <w:lang w:eastAsia="zh-CN"/>
        </w:rPr>
        <w:t>When compared</w:t>
      </w:r>
      <w:r w:rsidR="00531327" w:rsidRPr="00FF5CD8">
        <w:rPr>
          <w:rFonts w:eastAsia="SimSun"/>
          <w:color w:val="auto"/>
          <w:lang w:eastAsia="zh-CN"/>
        </w:rPr>
        <w:t xml:space="preserve"> to </w:t>
      </w:r>
      <w:proofErr w:type="spellStart"/>
      <w:r w:rsidR="00531327" w:rsidRPr="00FF5CD8">
        <w:rPr>
          <w:rFonts w:eastAsia="SimSun"/>
          <w:color w:val="auto"/>
          <w:lang w:eastAsia="zh-CN"/>
        </w:rPr>
        <w:t>cPRISM</w:t>
      </w:r>
      <w:proofErr w:type="spellEnd"/>
      <w:r w:rsidR="00531327" w:rsidRPr="00FF5CD8">
        <w:rPr>
          <w:rFonts w:eastAsia="SimSun"/>
          <w:color w:val="auto"/>
          <w:lang w:eastAsia="zh-CN"/>
        </w:rPr>
        <w:t>-SRM</w:t>
      </w:r>
      <w:r w:rsidR="005055E6" w:rsidRPr="00FF5CD8">
        <w:rPr>
          <w:rFonts w:eastAsia="SimSun"/>
          <w:color w:val="auto"/>
          <w:lang w:eastAsia="zh-CN"/>
        </w:rPr>
        <w:t xml:space="preserve"> that requires </w:t>
      </w:r>
      <w:r w:rsidR="00C62925" w:rsidRPr="00FF5CD8">
        <w:rPr>
          <w:rFonts w:eastAsia="SimSun"/>
          <w:color w:val="auto"/>
          <w:lang w:eastAsia="zh-CN"/>
        </w:rPr>
        <w:t xml:space="preserve">prior </w:t>
      </w:r>
      <w:r w:rsidR="005055E6" w:rsidRPr="00FF5CD8">
        <w:rPr>
          <w:rFonts w:eastAsia="SimSun"/>
          <w:color w:val="auto"/>
          <w:lang w:eastAsia="zh-CN"/>
        </w:rPr>
        <w:t>high-resolution PRISM fractionation</w:t>
      </w:r>
      <w:r w:rsidR="00531327" w:rsidRPr="00FF5CD8">
        <w:rPr>
          <w:rFonts w:eastAsia="SimSun"/>
          <w:color w:val="auto"/>
          <w:lang w:eastAsia="zh-CN"/>
        </w:rPr>
        <w:t xml:space="preserve">, </w:t>
      </w:r>
      <w:r w:rsidR="00C62925" w:rsidRPr="00FF5CD8">
        <w:rPr>
          <w:rFonts w:eastAsia="SimSun"/>
          <w:color w:val="auto"/>
          <w:lang w:eastAsia="zh-CN"/>
        </w:rPr>
        <w:t>resulting in many fraction samples</w:t>
      </w:r>
      <w:r w:rsidR="00C62925">
        <w:rPr>
          <w:rFonts w:eastAsia="SimSun"/>
          <w:color w:val="auto"/>
          <w:lang w:eastAsia="zh-CN"/>
        </w:rPr>
        <w:t xml:space="preserve"> that need to be analyzed, </w:t>
      </w:r>
      <w:proofErr w:type="spellStart"/>
      <w:r w:rsidR="00531327" w:rsidRPr="00613584">
        <w:rPr>
          <w:rFonts w:eastAsia="SimSun"/>
          <w:color w:val="auto"/>
          <w:lang w:eastAsia="zh-CN"/>
        </w:rPr>
        <w:t>cLC</w:t>
      </w:r>
      <w:proofErr w:type="spellEnd"/>
      <w:r w:rsidR="00531327" w:rsidRPr="00613584">
        <w:rPr>
          <w:rFonts w:eastAsia="SimSun"/>
          <w:color w:val="auto"/>
          <w:lang w:eastAsia="zh-CN"/>
        </w:rPr>
        <w:t xml:space="preserve">-SRM has a significant advantage in </w:t>
      </w:r>
      <w:r w:rsidR="00C62925">
        <w:rPr>
          <w:rFonts w:eastAsia="SimSun"/>
          <w:color w:val="auto"/>
          <w:lang w:eastAsia="zh-CN"/>
        </w:rPr>
        <w:t>sample throughput without fractionation</w:t>
      </w:r>
      <w:r w:rsidR="00E21CDC">
        <w:rPr>
          <w:rFonts w:eastAsia="SimSun"/>
          <w:color w:val="auto"/>
          <w:lang w:eastAsia="zh-CN"/>
        </w:rPr>
        <w:t xml:space="preserve"> and can simultaneously quantify </w:t>
      </w:r>
      <w:r w:rsidR="009A26A1">
        <w:rPr>
          <w:rFonts w:eastAsia="SimSun"/>
          <w:color w:val="auto"/>
          <w:lang w:eastAsia="zh-CN"/>
        </w:rPr>
        <w:t>hundreds</w:t>
      </w:r>
      <w:r w:rsidR="0094150F" w:rsidRPr="00613584">
        <w:rPr>
          <w:rFonts w:eastAsia="SimSun"/>
          <w:color w:val="auto"/>
          <w:lang w:eastAsia="zh-CN"/>
        </w:rPr>
        <w:t xml:space="preserve"> of proteins in a single analysis</w:t>
      </w:r>
      <w:r w:rsidR="007766A1">
        <w:rPr>
          <w:rFonts w:eastAsia="SimSun"/>
          <w:color w:val="auto"/>
          <w:lang w:eastAsia="zh-CN"/>
        </w:rPr>
        <w:t xml:space="preserve"> </w:t>
      </w:r>
      <w:r w:rsidR="005055E6" w:rsidRPr="00613584">
        <w:rPr>
          <w:rFonts w:eastAsia="SimSun"/>
          <w:color w:val="auto"/>
          <w:lang w:eastAsia="zh-CN"/>
        </w:rPr>
        <w:t>but with</w:t>
      </w:r>
      <w:r w:rsidR="00531327" w:rsidRPr="00613584">
        <w:rPr>
          <w:rFonts w:eastAsia="SimSun"/>
          <w:color w:val="auto"/>
          <w:lang w:eastAsia="zh-CN"/>
        </w:rPr>
        <w:t xml:space="preserve"> </w:t>
      </w:r>
      <w:r w:rsidR="007766A1">
        <w:rPr>
          <w:rFonts w:eastAsia="SimSun"/>
          <w:color w:val="auto"/>
          <w:lang w:eastAsia="zh-CN"/>
        </w:rPr>
        <w:t xml:space="preserve">relatively </w:t>
      </w:r>
      <w:r w:rsidR="00531327" w:rsidRPr="00613584">
        <w:rPr>
          <w:rFonts w:eastAsia="SimSun"/>
          <w:color w:val="auto"/>
          <w:lang w:eastAsia="zh-CN"/>
        </w:rPr>
        <w:t>lower detection sensitivity</w:t>
      </w:r>
      <w:r w:rsidR="007E7F0E" w:rsidRPr="00613584">
        <w:rPr>
          <w:rFonts w:eastAsia="SimSun"/>
          <w:color w:val="auto"/>
          <w:lang w:eastAsia="zh-CN"/>
        </w:rPr>
        <w:fldChar w:fldCharType="begin"/>
      </w:r>
      <w:r w:rsidR="000F12F1">
        <w:rPr>
          <w:rFonts w:eastAsia="SimSun"/>
          <w:color w:val="auto"/>
          <w:lang w:eastAsia="zh-CN"/>
        </w:rPr>
        <w:instrText xml:space="preserve"> ADDIN EN.CITE &lt;EndNote&gt;&lt;Cite&gt;&lt;Author&gt;Zhang&lt;/Author&gt;&lt;Year&gt;2019&lt;/Year&gt;&lt;RecNum&gt;2462&lt;/RecNum&gt;&lt;DisplayText&gt;&lt;style face="superscript"&gt;30&lt;/style&gt;&lt;/DisplayText&gt;&lt;record&gt;&lt;rec-number&gt;2462&lt;/rec-number&gt;&lt;foreign-keys&gt;&lt;key app="EN" db-id="v9rwe2szor9e2oev2215vdsa0rarfwdrf0wz" timestamp="0"&gt;2462&lt;/key&gt;&lt;/foreign-keys&gt;&lt;ref-type name="Journal Article"&gt;17&lt;/ref-type&gt;&lt;contributors&gt;&lt;authors&gt;&lt;author&gt;Zhang, P.&lt;/author&gt;&lt;author&gt;Gaffrey, M. J.&lt;/author&gt;&lt;author&gt;Zhu, Y.&lt;/author&gt;&lt;author&gt;Chrisler, W. B.&lt;/author&gt;&lt;author&gt;Fillmore, T. L.&lt;/author&gt;&lt;author&gt;Yi, L.&lt;/author&gt;&lt;author&gt;Nicora, C. D.&lt;/author&gt;&lt;author&gt;Zhang, T.&lt;/author&gt;&lt;author&gt;Wu, H.&lt;/author&gt;&lt;author&gt;Jacobs, J.&lt;/author&gt;&lt;author&gt;Tang, K.&lt;/author&gt;&lt;author&gt;Kagan, J.&lt;/author&gt;&lt;author&gt;Srivastava, S.&lt;/author&gt;&lt;author&gt;Rodland, K. D.&lt;/author&gt;&lt;author&gt;Qian, W. J.&lt;/author&gt;&lt;author&gt;Smith, R. D.&lt;/author&gt;&lt;author&gt;Liu, T.&lt;/author&gt;&lt;author&gt;Wiley, H. S.&lt;/author&gt;&lt;author&gt;Shi, T.&lt;/author&gt;&lt;/authors&gt;&lt;/contributors&gt;&lt;auth-address&gt;Key Laboratory of Cancer Proteomics of Chinese Ministry of Health, Xiangya Hospital , Central South University , Changsha , Hunan 410008 , People&amp;apos;s Republic of China.&amp;#xD;Cancer Biomarkers Research Group, Division of Cancer Prevention , National Cancer Institute , Bethesda , Maryland 20892 , United States.&lt;/auth-address&gt;&lt;titles&gt;&lt;title&gt;Carrier-Assisted Single-Tube Processing Approach for Targeted Proteomics Analysis of Low Numbers of Mammalian Cells&lt;/title&gt;&lt;secondary-title&gt;Anal Chem&lt;/secondary-title&gt;&lt;/titles&gt;&lt;periodical&gt;&lt;full-title&gt;Anal Chem&lt;/full-title&gt;&lt;/periodical&gt;&lt;pages&gt;1441-1451&lt;/pages&gt;&lt;volume&gt;91&lt;/volume&gt;&lt;number&gt;2&lt;/number&gt;&lt;dates&gt;&lt;year&gt;2019&lt;/year&gt;&lt;pub-dates&gt;&lt;date&gt;Jan 15&lt;/date&gt;&lt;/pub-dates&gt;&lt;/dates&gt;&lt;isbn&gt;1520-6882 (Electronic)&amp;#xD;0003-2700 (Linking)&lt;/isbn&gt;&lt;accession-num&gt;30557009&lt;/accession-num&gt;&lt;urls&gt;&lt;related-urls&gt;&lt;url&gt;http://www.ncbi.nlm.nih.gov/pubmed/30557009&lt;/url&gt;&lt;/related-urls&gt;&lt;/urls&gt;&lt;electronic-resource-num&gt;10.1021/acs.analchem.8b04258&lt;/electronic-resource-num&gt;&lt;/record&gt;&lt;/Cite&gt;&lt;/EndNote&gt;</w:instrText>
      </w:r>
      <w:r w:rsidR="007E7F0E" w:rsidRPr="00613584">
        <w:rPr>
          <w:rFonts w:eastAsia="SimSun"/>
          <w:color w:val="auto"/>
          <w:lang w:eastAsia="zh-CN"/>
        </w:rPr>
        <w:fldChar w:fldCharType="separate"/>
      </w:r>
      <w:r w:rsidR="000F12F1" w:rsidRPr="000F12F1">
        <w:rPr>
          <w:rFonts w:eastAsia="SimSun"/>
          <w:noProof/>
          <w:color w:val="auto"/>
          <w:vertAlign w:val="superscript"/>
          <w:lang w:eastAsia="zh-CN"/>
        </w:rPr>
        <w:t>30</w:t>
      </w:r>
      <w:r w:rsidR="007E7F0E" w:rsidRPr="00613584">
        <w:rPr>
          <w:rFonts w:eastAsia="SimSun"/>
          <w:color w:val="auto"/>
          <w:lang w:eastAsia="zh-CN"/>
        </w:rPr>
        <w:fldChar w:fldCharType="end"/>
      </w:r>
      <w:r w:rsidR="00531327" w:rsidRPr="00613584">
        <w:rPr>
          <w:rFonts w:eastAsia="SimSun"/>
          <w:color w:val="auto"/>
          <w:lang w:eastAsia="zh-CN"/>
        </w:rPr>
        <w:t>.</w:t>
      </w:r>
      <w:r w:rsidR="005055E6" w:rsidRPr="00613584">
        <w:rPr>
          <w:rFonts w:eastAsia="SimSun"/>
          <w:color w:val="auto"/>
          <w:lang w:eastAsia="zh-CN"/>
        </w:rPr>
        <w:t xml:space="preserve"> Therefore, </w:t>
      </w:r>
      <w:proofErr w:type="spellStart"/>
      <w:r w:rsidR="005055E6" w:rsidRPr="00613584">
        <w:rPr>
          <w:rFonts w:eastAsia="SimSun"/>
          <w:color w:val="auto"/>
          <w:lang w:eastAsia="zh-CN"/>
        </w:rPr>
        <w:t>cLC</w:t>
      </w:r>
      <w:proofErr w:type="spellEnd"/>
      <w:r w:rsidR="005055E6" w:rsidRPr="00613584">
        <w:rPr>
          <w:rFonts w:eastAsia="SimSun"/>
          <w:color w:val="auto"/>
          <w:lang w:eastAsia="zh-CN"/>
        </w:rPr>
        <w:t xml:space="preserve">-SRM is more </w:t>
      </w:r>
      <w:r w:rsidR="009A26A1">
        <w:rPr>
          <w:rFonts w:eastAsia="SimSun"/>
          <w:color w:val="auto"/>
          <w:lang w:eastAsia="zh-CN"/>
        </w:rPr>
        <w:t>accessible</w:t>
      </w:r>
      <w:r w:rsidR="005055E6" w:rsidRPr="00613584">
        <w:rPr>
          <w:rFonts w:eastAsia="SimSun"/>
          <w:color w:val="auto"/>
          <w:lang w:eastAsia="zh-CN"/>
        </w:rPr>
        <w:t xml:space="preserve"> and should have </w:t>
      </w:r>
      <w:r w:rsidR="009A26A1">
        <w:rPr>
          <w:rFonts w:eastAsia="SimSun"/>
          <w:color w:val="auto"/>
          <w:lang w:eastAsia="zh-CN"/>
        </w:rPr>
        <w:t>broader</w:t>
      </w:r>
      <w:r w:rsidR="005055E6" w:rsidRPr="00613584">
        <w:rPr>
          <w:rFonts w:eastAsia="SimSun"/>
          <w:color w:val="auto"/>
          <w:lang w:eastAsia="zh-CN"/>
        </w:rPr>
        <w:t xml:space="preserve"> utilities for accurate multiplexed protein analysis of </w:t>
      </w:r>
      <w:r w:rsidR="00C80DDF" w:rsidRPr="00613584">
        <w:rPr>
          <w:rFonts w:eastAsia="SimSun"/>
          <w:color w:val="auto"/>
          <w:lang w:eastAsia="zh-CN"/>
        </w:rPr>
        <w:t xml:space="preserve">small numbers of cells </w:t>
      </w:r>
      <w:r w:rsidR="005055E6" w:rsidRPr="00613584">
        <w:rPr>
          <w:rFonts w:eastAsia="SimSun"/>
          <w:color w:val="auto"/>
          <w:lang w:eastAsia="zh-CN"/>
        </w:rPr>
        <w:t xml:space="preserve">as well as mass-limited </w:t>
      </w:r>
      <w:r w:rsidR="00DE0C41">
        <w:rPr>
          <w:rFonts w:eastAsia="SimSun"/>
          <w:color w:val="auto"/>
          <w:lang w:eastAsia="zh-CN"/>
        </w:rPr>
        <w:t>samples</w:t>
      </w:r>
      <w:r w:rsidR="005055E6" w:rsidRPr="00613584">
        <w:rPr>
          <w:rFonts w:eastAsia="SimSun"/>
          <w:color w:val="auto"/>
          <w:lang w:eastAsia="zh-CN"/>
        </w:rPr>
        <w:t xml:space="preserve">. </w:t>
      </w:r>
      <w:r w:rsidR="00531327" w:rsidRPr="00613584">
        <w:rPr>
          <w:rFonts w:eastAsia="SimSun"/>
          <w:color w:val="auto"/>
          <w:lang w:eastAsia="zh-CN"/>
        </w:rPr>
        <w:t xml:space="preserve">  </w:t>
      </w:r>
    </w:p>
    <w:p w14:paraId="4643C973" w14:textId="680E2BAB" w:rsidR="00531327" w:rsidRPr="00613584" w:rsidRDefault="00531327" w:rsidP="003B575B">
      <w:pPr>
        <w:spacing w:after="0"/>
        <w:contextualSpacing/>
        <w:mirrorIndents/>
        <w:jc w:val="both"/>
        <w:rPr>
          <w:rFonts w:eastAsia="SimSun"/>
          <w:color w:val="auto"/>
          <w:lang w:eastAsia="zh-CN"/>
        </w:rPr>
      </w:pPr>
    </w:p>
    <w:p w14:paraId="47D30B41" w14:textId="57382470" w:rsidR="00EE7415" w:rsidRPr="00613584" w:rsidRDefault="00531327" w:rsidP="003B575B">
      <w:pPr>
        <w:spacing w:after="0"/>
        <w:contextualSpacing/>
        <w:mirrorIndents/>
        <w:jc w:val="both"/>
      </w:pPr>
      <w:r w:rsidRPr="00613584">
        <w:rPr>
          <w:rFonts w:eastAsia="SimSun"/>
          <w:color w:val="auto"/>
          <w:lang w:eastAsia="zh-CN"/>
        </w:rPr>
        <w:t>Here</w:t>
      </w:r>
      <w:r w:rsidR="005055E6" w:rsidRPr="00613584">
        <w:rPr>
          <w:rFonts w:eastAsia="SimSun"/>
          <w:color w:val="auto"/>
          <w:lang w:eastAsia="zh-CN"/>
        </w:rPr>
        <w:t>in</w:t>
      </w:r>
      <w:r w:rsidRPr="00613584">
        <w:rPr>
          <w:rFonts w:eastAsia="SimSun"/>
          <w:color w:val="auto"/>
          <w:lang w:eastAsia="zh-CN"/>
        </w:rPr>
        <w:t xml:space="preserve"> we describe a detailed </w:t>
      </w:r>
      <w:r w:rsidR="00765510" w:rsidRPr="00613584">
        <w:rPr>
          <w:rFonts w:eastAsia="SimSun"/>
          <w:color w:val="auto"/>
          <w:lang w:eastAsia="zh-CN"/>
        </w:rPr>
        <w:t>protocol</w:t>
      </w:r>
      <w:r w:rsidRPr="00613584">
        <w:rPr>
          <w:rFonts w:eastAsia="SimSun"/>
          <w:color w:val="auto"/>
          <w:lang w:eastAsia="zh-CN"/>
        </w:rPr>
        <w:t xml:space="preserve"> to perform </w:t>
      </w:r>
      <w:proofErr w:type="spellStart"/>
      <w:r w:rsidR="00765510" w:rsidRPr="00613584">
        <w:rPr>
          <w:rFonts w:eastAsia="SimSun"/>
          <w:color w:val="auto"/>
          <w:lang w:eastAsia="zh-CN"/>
        </w:rPr>
        <w:t>cLC</w:t>
      </w:r>
      <w:proofErr w:type="spellEnd"/>
      <w:r w:rsidR="00765510" w:rsidRPr="00613584">
        <w:rPr>
          <w:rFonts w:eastAsia="SimSun"/>
          <w:color w:val="auto"/>
          <w:lang w:eastAsia="zh-CN"/>
        </w:rPr>
        <w:t xml:space="preserve">-SRM for </w:t>
      </w:r>
      <w:r w:rsidR="00760CAD" w:rsidRPr="00613584">
        <w:rPr>
          <w:rFonts w:eastAsia="SimSun"/>
          <w:color w:val="auto"/>
          <w:lang w:eastAsia="zh-CN"/>
        </w:rPr>
        <w:t xml:space="preserve">convenient </w:t>
      </w:r>
      <w:r w:rsidR="00765510" w:rsidRPr="00613584">
        <w:rPr>
          <w:rFonts w:eastAsia="SimSun"/>
          <w:color w:val="auto"/>
          <w:lang w:eastAsia="zh-CN"/>
        </w:rPr>
        <w:t>targeted proteomics analysis of small numbers of human cells</w:t>
      </w:r>
      <w:r w:rsidR="009A26A1">
        <w:rPr>
          <w:rFonts w:eastAsia="SimSun"/>
          <w:color w:val="auto"/>
          <w:lang w:eastAsia="zh-CN"/>
        </w:rPr>
        <w:t>,</w:t>
      </w:r>
      <w:r w:rsidR="00765510" w:rsidRPr="00613584">
        <w:rPr>
          <w:rFonts w:eastAsia="SimSun"/>
          <w:color w:val="auto"/>
          <w:lang w:eastAsia="zh-CN"/>
        </w:rPr>
        <w:t xml:space="preserve"> including single cells</w:t>
      </w:r>
      <w:r w:rsidRPr="00613584">
        <w:rPr>
          <w:rFonts w:eastAsia="SimSun"/>
          <w:color w:val="auto"/>
          <w:lang w:eastAsia="zh-CN"/>
        </w:rPr>
        <w:t>.</w:t>
      </w:r>
      <w:r w:rsidR="00EE7415" w:rsidRPr="00613584">
        <w:rPr>
          <w:rFonts w:eastAsia="SimSun"/>
          <w:color w:val="auto"/>
          <w:lang w:eastAsia="zh-CN"/>
        </w:rPr>
        <w:t xml:space="preserve"> The protocol consists of the following major steps: cell sorting by FACS (fluorescence activated cell sorting), cell lysis and digestion </w:t>
      </w:r>
      <w:r w:rsidR="00760CAD" w:rsidRPr="00613584">
        <w:rPr>
          <w:rFonts w:eastAsia="SimSun"/>
          <w:color w:val="auto"/>
          <w:lang w:eastAsia="zh-CN"/>
        </w:rPr>
        <w:t xml:space="preserve">processed in low-volume single </w:t>
      </w:r>
      <w:r w:rsidR="0069528F">
        <w:rPr>
          <w:rFonts w:eastAsia="SimSun"/>
          <w:color w:val="auto"/>
          <w:lang w:eastAsia="zh-CN"/>
        </w:rPr>
        <w:t>polymerase chain reaction (PCR)</w:t>
      </w:r>
      <w:r w:rsidR="0069528F" w:rsidRPr="00613584">
        <w:rPr>
          <w:rFonts w:eastAsia="SimSun"/>
          <w:color w:val="auto"/>
          <w:lang w:eastAsia="zh-CN"/>
        </w:rPr>
        <w:t xml:space="preserve"> </w:t>
      </w:r>
      <w:r w:rsidR="00760CAD" w:rsidRPr="00613584">
        <w:rPr>
          <w:rFonts w:eastAsia="SimSun"/>
          <w:color w:val="auto"/>
          <w:lang w:eastAsia="zh-CN"/>
        </w:rPr>
        <w:t>tube</w:t>
      </w:r>
      <w:r w:rsidR="009B2896">
        <w:rPr>
          <w:rFonts w:eastAsia="SimSun"/>
          <w:color w:val="auto"/>
          <w:lang w:eastAsia="zh-CN"/>
        </w:rPr>
        <w:t>s</w:t>
      </w:r>
      <w:r w:rsidR="00EE7415" w:rsidRPr="00613584">
        <w:rPr>
          <w:rFonts w:eastAsia="SimSun"/>
          <w:color w:val="auto"/>
          <w:lang w:eastAsia="zh-CN"/>
        </w:rPr>
        <w:t>, LC-SRM data collection, and SRM data analysis</w:t>
      </w:r>
      <w:r w:rsidR="00760CAD" w:rsidRPr="00613584">
        <w:rPr>
          <w:rFonts w:eastAsia="SimSun"/>
          <w:color w:val="auto"/>
          <w:lang w:eastAsia="zh-CN"/>
        </w:rPr>
        <w:t xml:space="preserve"> using publicly available Skyline software</w:t>
      </w:r>
      <w:r w:rsidR="009C5CC7" w:rsidRPr="00613584">
        <w:rPr>
          <w:rFonts w:eastAsia="SimSun"/>
          <w:color w:val="auto"/>
          <w:lang w:eastAsia="zh-CN"/>
        </w:rPr>
        <w:t xml:space="preserve"> (</w:t>
      </w:r>
      <w:r w:rsidR="009C5CC7" w:rsidRPr="00613584">
        <w:rPr>
          <w:rFonts w:eastAsia="SimSun"/>
          <w:b/>
          <w:bCs/>
          <w:color w:val="auto"/>
          <w:lang w:eastAsia="zh-CN"/>
        </w:rPr>
        <w:t>Figure 1</w:t>
      </w:r>
      <w:r w:rsidR="009C5CC7" w:rsidRPr="00613584">
        <w:rPr>
          <w:rFonts w:eastAsia="SimSun"/>
          <w:color w:val="auto"/>
          <w:lang w:eastAsia="zh-CN"/>
        </w:rPr>
        <w:t>)</w:t>
      </w:r>
      <w:r w:rsidR="00EE7415" w:rsidRPr="00613584">
        <w:rPr>
          <w:rFonts w:eastAsia="SimSun"/>
          <w:color w:val="auto"/>
          <w:lang w:eastAsia="zh-CN"/>
        </w:rPr>
        <w:t>.</w:t>
      </w:r>
      <w:r w:rsidR="00760CAD" w:rsidRPr="00613584">
        <w:rPr>
          <w:rFonts w:eastAsia="SimSun"/>
          <w:color w:val="auto"/>
          <w:lang w:eastAsia="zh-CN"/>
        </w:rPr>
        <w:t xml:space="preserve"> </w:t>
      </w:r>
      <w:r w:rsidR="009D433C" w:rsidRPr="00613584">
        <w:rPr>
          <w:rFonts w:eastAsia="Calibri"/>
          <w:color w:val="auto"/>
        </w:rPr>
        <w:t>Its broad utility was demonstrated</w:t>
      </w:r>
      <w:r w:rsidR="009A26A1">
        <w:rPr>
          <w:rFonts w:eastAsia="Calibri"/>
          <w:color w:val="auto"/>
        </w:rPr>
        <w:t xml:space="preserve"> </w:t>
      </w:r>
      <w:r w:rsidR="009A26A1" w:rsidRPr="00613584">
        <w:rPr>
          <w:rFonts w:eastAsia="Calibri"/>
          <w:color w:val="auto"/>
        </w:rPr>
        <w:t>along with our previously well-established SRM assays</w:t>
      </w:r>
      <w:r w:rsidR="009D433C" w:rsidRPr="00613584">
        <w:rPr>
          <w:rFonts w:eastAsia="Calibri"/>
          <w:color w:val="auto"/>
        </w:rPr>
        <w:t xml:space="preserve"> by absolute targeted quantification of EGFR/MAPK pathway proteins in 1-100 </w:t>
      </w:r>
      <w:r w:rsidR="0032474A" w:rsidRPr="00613584">
        <w:rPr>
          <w:rFonts w:eastAsia="Calibri"/>
          <w:color w:val="auto"/>
        </w:rPr>
        <w:t>MCF7 or MCF10A cells</w:t>
      </w:r>
      <w:r w:rsidR="009D433C" w:rsidRPr="00613584">
        <w:rPr>
          <w:rFonts w:eastAsia="Calibri"/>
          <w:color w:val="auto"/>
        </w:rPr>
        <w:t xml:space="preserve"> </w:t>
      </w:r>
      <w:r w:rsidR="00B27253" w:rsidRPr="00613584">
        <w:rPr>
          <w:rFonts w:eastAsia="Calibri"/>
          <w:color w:val="auto"/>
        </w:rPr>
        <w:t xml:space="preserve">and </w:t>
      </w:r>
      <w:r w:rsidR="0032474A" w:rsidRPr="00613584">
        <w:rPr>
          <w:rFonts w:eastAsia="Calibri"/>
          <w:color w:val="auto"/>
        </w:rPr>
        <w:t>determin</w:t>
      </w:r>
      <w:r w:rsidR="009A26A1">
        <w:rPr>
          <w:rFonts w:eastAsia="Calibri"/>
          <w:color w:val="auto"/>
        </w:rPr>
        <w:t>ation of</w:t>
      </w:r>
      <w:r w:rsidR="0032474A" w:rsidRPr="00613584">
        <w:rPr>
          <w:rFonts w:eastAsia="Calibri"/>
          <w:color w:val="auto"/>
        </w:rPr>
        <w:t xml:space="preserve"> </w:t>
      </w:r>
      <w:r w:rsidR="009D433C" w:rsidRPr="00613584">
        <w:rPr>
          <w:rFonts w:eastAsia="Calibri"/>
          <w:color w:val="auto"/>
        </w:rPr>
        <w:t>pathway protein copies per cell at a wide dynamic range of concentrations</w:t>
      </w:r>
      <w:r w:rsidR="009D433C" w:rsidRPr="00613584">
        <w:rPr>
          <w:rFonts w:eastAsia="Calibri"/>
          <w:color w:val="auto"/>
        </w:rPr>
        <w:fldChar w:fldCharType="begin"/>
      </w:r>
      <w:r w:rsidR="000F12F1">
        <w:rPr>
          <w:rFonts w:eastAsia="Calibri"/>
          <w:color w:val="auto"/>
        </w:rPr>
        <w:instrText xml:space="preserve"> ADDIN EN.CITE &lt;EndNote&gt;&lt;Cite&gt;&lt;Author&gt;Zhang&lt;/Author&gt;&lt;Year&gt;2019&lt;/Year&gt;&lt;RecNum&gt;2462&lt;/RecNum&gt;&lt;DisplayText&gt;&lt;style face="superscript"&gt;30&lt;/style&gt;&lt;/DisplayText&gt;&lt;record&gt;&lt;rec-number&gt;2462&lt;/rec-number&gt;&lt;foreign-keys&gt;&lt;key app="EN" db-id="v9rwe2szor9e2oev2215vdsa0rarfwdrf0wz" timestamp="0"&gt;2462&lt;/key&gt;&lt;/foreign-keys&gt;&lt;ref-type name="Journal Article"&gt;17&lt;/ref-type&gt;&lt;contributors&gt;&lt;authors&gt;&lt;author&gt;Zhang, P.&lt;/author&gt;&lt;author&gt;Gaffrey, M. J.&lt;/author&gt;&lt;author&gt;Zhu, Y.&lt;/author&gt;&lt;author&gt;Chrisler, W. B.&lt;/author&gt;&lt;author&gt;Fillmore, T. L.&lt;/author&gt;&lt;author&gt;Yi, L.&lt;/author&gt;&lt;author&gt;Nicora, C. D.&lt;/author&gt;&lt;author&gt;Zhang, T.&lt;/author&gt;&lt;author&gt;Wu, H.&lt;/author&gt;&lt;author&gt;Jacobs, J.&lt;/author&gt;&lt;author&gt;Tang, K.&lt;/author&gt;&lt;author&gt;Kagan, J.&lt;/author&gt;&lt;author&gt;Srivastava, S.&lt;/author&gt;&lt;author&gt;Rodland, K. D.&lt;/author&gt;&lt;author&gt;Qian, W. J.&lt;/author&gt;&lt;author&gt;Smith, R. D.&lt;/author&gt;&lt;author&gt;Liu, T.&lt;/author&gt;&lt;author&gt;Wiley, H. S.&lt;/author&gt;&lt;author&gt;Shi, T.&lt;/author&gt;&lt;/authors&gt;&lt;/contributors&gt;&lt;auth-address&gt;Key Laboratory of Cancer Proteomics of Chinese Ministry of Health, Xiangya Hospital , Central South University , Changsha , Hunan 410008 , People&amp;apos;s Republic of China.&amp;#xD;Cancer Biomarkers Research Group, Division of Cancer Prevention , National Cancer Institute , Bethesda , Maryland 20892 , United States.&lt;/auth-address&gt;&lt;titles&gt;&lt;title&gt;Carrier-Assisted Single-Tube Processing Approach for Targeted Proteomics Analysis of Low Numbers of Mammalian Cells&lt;/title&gt;&lt;secondary-title&gt;Anal Chem&lt;/secondary-title&gt;&lt;/titles&gt;&lt;periodical&gt;&lt;full-title&gt;Anal Chem&lt;/full-title&gt;&lt;/periodical&gt;&lt;pages&gt;1441-1451&lt;/pages&gt;&lt;volume&gt;91&lt;/volume&gt;&lt;number&gt;2&lt;/number&gt;&lt;dates&gt;&lt;year&gt;2019&lt;/year&gt;&lt;pub-dates&gt;&lt;date&gt;Jan 15&lt;/date&gt;&lt;/pub-dates&gt;&lt;/dates&gt;&lt;isbn&gt;1520-6882 (Electronic)&amp;#xD;0003-2700 (Linking)&lt;/isbn&gt;&lt;accession-num&gt;30557009&lt;/accession-num&gt;&lt;urls&gt;&lt;related-urls&gt;&lt;url&gt;http://www.ncbi.nlm.nih.gov/pubmed/30557009&lt;/url&gt;&lt;/related-urls&gt;&lt;/urls&gt;&lt;electronic-resource-num&gt;10.1021/acs.analchem.8b04258&lt;/electronic-resource-num&gt;&lt;/record&gt;&lt;/Cite&gt;&lt;/EndNote&gt;</w:instrText>
      </w:r>
      <w:r w:rsidR="009D433C" w:rsidRPr="00613584">
        <w:rPr>
          <w:rFonts w:eastAsia="Calibri"/>
          <w:color w:val="auto"/>
        </w:rPr>
        <w:fldChar w:fldCharType="separate"/>
      </w:r>
      <w:r w:rsidR="000F12F1" w:rsidRPr="000F12F1">
        <w:rPr>
          <w:rFonts w:eastAsia="Calibri"/>
          <w:noProof/>
          <w:color w:val="auto"/>
          <w:vertAlign w:val="superscript"/>
        </w:rPr>
        <w:t>30</w:t>
      </w:r>
      <w:r w:rsidR="009D433C" w:rsidRPr="00613584">
        <w:rPr>
          <w:rFonts w:eastAsia="Calibri"/>
          <w:color w:val="auto"/>
        </w:rPr>
        <w:fldChar w:fldCharType="end"/>
      </w:r>
      <w:r w:rsidR="009D433C" w:rsidRPr="00613584">
        <w:rPr>
          <w:rFonts w:eastAsia="Calibri"/>
          <w:color w:val="auto"/>
        </w:rPr>
        <w:t xml:space="preserve">. </w:t>
      </w:r>
      <w:r w:rsidR="00760CAD" w:rsidRPr="00613584">
        <w:rPr>
          <w:rFonts w:eastAsia="SimSun"/>
          <w:color w:val="auto"/>
          <w:lang w:eastAsia="zh-CN"/>
        </w:rPr>
        <w:t xml:space="preserve">We anticipate that with the detailed protocol </w:t>
      </w:r>
      <w:r w:rsidR="0094150F" w:rsidRPr="00613584">
        <w:rPr>
          <w:rFonts w:eastAsia="SimSun"/>
          <w:color w:val="auto"/>
          <w:lang w:eastAsia="zh-CN"/>
        </w:rPr>
        <w:t xml:space="preserve">most </w:t>
      </w:r>
      <w:r w:rsidR="00760CAD" w:rsidRPr="00613584">
        <w:rPr>
          <w:rFonts w:eastAsia="SimSun"/>
          <w:color w:val="auto"/>
          <w:lang w:eastAsia="zh-CN"/>
        </w:rPr>
        <w:t>proteomics research</w:t>
      </w:r>
      <w:r w:rsidR="0094150F" w:rsidRPr="00613584">
        <w:rPr>
          <w:rFonts w:eastAsia="SimSun"/>
          <w:color w:val="auto"/>
          <w:lang w:eastAsia="zh-CN"/>
        </w:rPr>
        <w:t>ers</w:t>
      </w:r>
      <w:r w:rsidR="00760CAD" w:rsidRPr="00613584">
        <w:rPr>
          <w:rFonts w:eastAsia="SimSun"/>
          <w:color w:val="auto"/>
          <w:lang w:eastAsia="zh-CN"/>
        </w:rPr>
        <w:t xml:space="preserve"> can readily </w:t>
      </w:r>
      <w:r w:rsidR="0094150F" w:rsidRPr="00613584">
        <w:rPr>
          <w:rFonts w:eastAsia="SimSun"/>
          <w:color w:val="auto"/>
          <w:lang w:eastAsia="zh-CN"/>
        </w:rPr>
        <w:lastRenderedPageBreak/>
        <w:t>implement</w:t>
      </w:r>
      <w:r w:rsidR="00760CAD" w:rsidRPr="00613584">
        <w:rPr>
          <w:rFonts w:eastAsia="SimSun"/>
          <w:color w:val="auto"/>
          <w:lang w:eastAsia="zh-CN"/>
        </w:rPr>
        <w:t xml:space="preserve"> </w:t>
      </w:r>
      <w:proofErr w:type="spellStart"/>
      <w:r w:rsidR="00760CAD" w:rsidRPr="00613584">
        <w:rPr>
          <w:rFonts w:eastAsia="SimSun"/>
          <w:color w:val="auto"/>
          <w:lang w:eastAsia="zh-CN"/>
        </w:rPr>
        <w:t>cLC</w:t>
      </w:r>
      <w:proofErr w:type="spellEnd"/>
      <w:r w:rsidR="00760CAD" w:rsidRPr="00613584">
        <w:rPr>
          <w:rFonts w:eastAsia="SimSun"/>
          <w:color w:val="auto"/>
          <w:lang w:eastAsia="zh-CN"/>
        </w:rPr>
        <w:t xml:space="preserve">-SRM </w:t>
      </w:r>
      <w:r w:rsidR="009D433C" w:rsidRPr="00613584">
        <w:rPr>
          <w:rFonts w:eastAsia="SimSun"/>
          <w:color w:val="auto"/>
          <w:lang w:eastAsia="zh-CN"/>
        </w:rPr>
        <w:t>in their laboratories for accurate protein analysis of</w:t>
      </w:r>
      <w:r w:rsidR="003A35E9" w:rsidRPr="00613584">
        <w:rPr>
          <w:rFonts w:eastAsia="SimSun"/>
          <w:color w:val="auto"/>
          <w:lang w:eastAsia="zh-CN"/>
        </w:rPr>
        <w:t xml:space="preserve"> ultrasmall samples (e.g., </w:t>
      </w:r>
      <w:r w:rsidR="00B27253" w:rsidRPr="00613584">
        <w:rPr>
          <w:rFonts w:eastAsia="SimSun"/>
          <w:color w:val="auto"/>
          <w:lang w:eastAsia="zh-CN"/>
        </w:rPr>
        <w:t>rare tumor cells</w:t>
      </w:r>
      <w:r w:rsidR="003A35E9" w:rsidRPr="00613584">
        <w:rPr>
          <w:rFonts w:eastAsia="SimSun"/>
          <w:color w:val="auto"/>
          <w:lang w:eastAsia="zh-CN"/>
        </w:rPr>
        <w:t xml:space="preserve">) </w:t>
      </w:r>
      <w:r w:rsidR="0094150F" w:rsidRPr="00613584">
        <w:rPr>
          <w:rFonts w:eastAsia="SimSun"/>
          <w:color w:val="auto"/>
          <w:lang w:eastAsia="zh-CN"/>
        </w:rPr>
        <w:t xml:space="preserve">to meet their project needs.  </w:t>
      </w:r>
      <w:r w:rsidR="00760CAD" w:rsidRPr="00613584">
        <w:rPr>
          <w:rFonts w:eastAsia="SimSun"/>
          <w:color w:val="auto"/>
          <w:lang w:eastAsia="zh-CN"/>
        </w:rPr>
        <w:t xml:space="preserve">   </w:t>
      </w:r>
      <w:r w:rsidR="00765510" w:rsidRPr="00613584">
        <w:rPr>
          <w:rFonts w:eastAsia="SimSun"/>
          <w:color w:val="auto"/>
          <w:lang w:eastAsia="zh-CN"/>
        </w:rPr>
        <w:t xml:space="preserve"> </w:t>
      </w:r>
    </w:p>
    <w:p w14:paraId="237AD7DD" w14:textId="6BFA6192" w:rsidR="00D15131" w:rsidRPr="00613584" w:rsidRDefault="00D15131" w:rsidP="003B575B">
      <w:pPr>
        <w:spacing w:after="0"/>
        <w:contextualSpacing/>
        <w:mirrorIndents/>
        <w:jc w:val="both"/>
        <w:rPr>
          <w:b/>
        </w:rPr>
      </w:pPr>
    </w:p>
    <w:p w14:paraId="00214D27" w14:textId="215D1256" w:rsidR="00F33A7E" w:rsidRPr="00613584" w:rsidRDefault="009C5CC7" w:rsidP="003B575B">
      <w:pPr>
        <w:spacing w:after="0"/>
        <w:contextualSpacing/>
        <w:mirrorIndents/>
        <w:jc w:val="both"/>
        <w:rPr>
          <w:bCs/>
        </w:rPr>
      </w:pPr>
      <w:bookmarkStart w:id="5" w:name="_Hlk43496900"/>
      <w:r w:rsidRPr="00613584">
        <w:rPr>
          <w:bCs/>
        </w:rPr>
        <w:t xml:space="preserve">[Place </w:t>
      </w:r>
      <w:r w:rsidRPr="00613584">
        <w:rPr>
          <w:b/>
        </w:rPr>
        <w:t>Figure 1</w:t>
      </w:r>
      <w:r w:rsidRPr="00613584">
        <w:rPr>
          <w:bCs/>
        </w:rPr>
        <w:t xml:space="preserve"> here]</w:t>
      </w:r>
    </w:p>
    <w:bookmarkEnd w:id="5"/>
    <w:p w14:paraId="0921086D" w14:textId="6CF7854E" w:rsidR="00F33A7E" w:rsidRPr="00613584" w:rsidRDefault="00F33A7E" w:rsidP="003B575B">
      <w:pPr>
        <w:spacing w:after="0"/>
        <w:contextualSpacing/>
        <w:mirrorIndents/>
        <w:jc w:val="both"/>
        <w:rPr>
          <w:b/>
        </w:rPr>
      </w:pPr>
    </w:p>
    <w:p w14:paraId="6EC1EC8E" w14:textId="06149E53" w:rsidR="003A35E9" w:rsidRPr="00613584" w:rsidRDefault="003A35E9" w:rsidP="003B575B">
      <w:pPr>
        <w:spacing w:after="0"/>
        <w:contextualSpacing/>
        <w:mirrorIndents/>
        <w:jc w:val="both"/>
        <w:rPr>
          <w:b/>
        </w:rPr>
      </w:pPr>
    </w:p>
    <w:p w14:paraId="6DCF6F4A" w14:textId="77777777" w:rsidR="00F33A7E" w:rsidRPr="00613584" w:rsidRDefault="00F33A7E" w:rsidP="003B575B">
      <w:pPr>
        <w:spacing w:after="0"/>
        <w:contextualSpacing/>
        <w:mirrorIndents/>
        <w:jc w:val="both"/>
        <w:rPr>
          <w:b/>
        </w:rPr>
      </w:pPr>
    </w:p>
    <w:p w14:paraId="6B6AA700" w14:textId="76CCCD00" w:rsidR="002174D9" w:rsidRPr="00613584" w:rsidRDefault="003B575B" w:rsidP="003B575B">
      <w:pPr>
        <w:spacing w:after="0"/>
        <w:contextualSpacing/>
        <w:mirrorIndents/>
        <w:jc w:val="both"/>
        <w:rPr>
          <w:bCs/>
        </w:rPr>
      </w:pPr>
      <w:bookmarkStart w:id="6" w:name="_Hlk43571320"/>
      <w:r w:rsidRPr="001560D9">
        <w:rPr>
          <w:b/>
        </w:rPr>
        <w:t>PROTOCOL</w:t>
      </w:r>
      <w:r w:rsidR="00F16080">
        <w:rPr>
          <w:b/>
        </w:rPr>
        <w:t>:</w:t>
      </w:r>
      <w:r w:rsidR="00856B9C" w:rsidRPr="001560D9">
        <w:rPr>
          <w:b/>
        </w:rPr>
        <w:t xml:space="preserve"> </w:t>
      </w:r>
      <w:r w:rsidR="00BC77B4" w:rsidRPr="00613584">
        <w:rPr>
          <w:b/>
        </w:rPr>
        <w:br/>
      </w:r>
    </w:p>
    <w:p w14:paraId="6DD6D8F3" w14:textId="2CFAC66F" w:rsidR="00A53A3B" w:rsidRPr="00613584" w:rsidRDefault="009A26A1" w:rsidP="003B575B">
      <w:pPr>
        <w:spacing w:after="0"/>
        <w:contextualSpacing/>
        <w:mirrorIndents/>
        <w:jc w:val="both"/>
        <w:rPr>
          <w:bCs/>
        </w:rPr>
      </w:pPr>
      <w:r>
        <w:rPr>
          <w:bCs/>
        </w:rPr>
        <w:t xml:space="preserve">NOTE: </w:t>
      </w:r>
      <w:r w:rsidR="0014384E" w:rsidRPr="00613584">
        <w:rPr>
          <w:bCs/>
        </w:rPr>
        <w:t xml:space="preserve">The step-by-step </w:t>
      </w:r>
      <w:proofErr w:type="spellStart"/>
      <w:r w:rsidR="0014384E" w:rsidRPr="00613584">
        <w:rPr>
          <w:bCs/>
        </w:rPr>
        <w:t>cLC</w:t>
      </w:r>
      <w:proofErr w:type="spellEnd"/>
      <w:r w:rsidR="0014384E" w:rsidRPr="00613584">
        <w:rPr>
          <w:bCs/>
        </w:rPr>
        <w:t xml:space="preserve">-SRM analysis is shown in </w:t>
      </w:r>
      <w:r w:rsidR="0014384E" w:rsidRPr="00613584">
        <w:rPr>
          <w:b/>
        </w:rPr>
        <w:t>Figure 1</w:t>
      </w:r>
      <w:r w:rsidR="0014384E" w:rsidRPr="00613584">
        <w:rPr>
          <w:bCs/>
        </w:rPr>
        <w:t>.</w:t>
      </w:r>
      <w:r w:rsidR="007E2B88" w:rsidRPr="00613584">
        <w:rPr>
          <w:bCs/>
        </w:rPr>
        <w:t xml:space="preserve"> </w:t>
      </w:r>
      <w:r w:rsidR="0014384E" w:rsidRPr="00613584">
        <w:rPr>
          <w:bCs/>
        </w:rPr>
        <w:t xml:space="preserve"> </w:t>
      </w:r>
    </w:p>
    <w:p w14:paraId="10F1F0F6" w14:textId="7E646DD7" w:rsidR="002174D9" w:rsidRPr="00613584" w:rsidRDefault="0014384E" w:rsidP="003B575B">
      <w:pPr>
        <w:spacing w:after="0"/>
        <w:contextualSpacing/>
        <w:mirrorIndents/>
        <w:jc w:val="both"/>
        <w:rPr>
          <w:bCs/>
        </w:rPr>
      </w:pPr>
      <w:r w:rsidRPr="00613584">
        <w:rPr>
          <w:bCs/>
        </w:rPr>
        <w:t xml:space="preserve"> </w:t>
      </w:r>
    </w:p>
    <w:p w14:paraId="574F5E04" w14:textId="321F25DB" w:rsidR="00D41DCB" w:rsidRDefault="00750982" w:rsidP="003B575B">
      <w:pPr>
        <w:pStyle w:val="Heading2"/>
        <w:keepNext w:val="0"/>
        <w:numPr>
          <w:ilvl w:val="0"/>
          <w:numId w:val="10"/>
        </w:numPr>
        <w:spacing w:after="0"/>
        <w:ind w:left="0" w:firstLine="0"/>
        <w:contextualSpacing/>
        <w:mirrorIndents/>
        <w:jc w:val="both"/>
        <w:rPr>
          <w:rStyle w:val="Hyperlink"/>
          <w:rFonts w:cs="Calibri"/>
          <w:color w:val="000000"/>
          <w:szCs w:val="24"/>
          <w:highlight w:val="yellow"/>
          <w:u w:val="none"/>
        </w:rPr>
      </w:pPr>
      <w:bookmarkStart w:id="7" w:name="_Hlk43574530"/>
      <w:r w:rsidRPr="00E230F9">
        <w:rPr>
          <w:rStyle w:val="Hyperlink"/>
          <w:rFonts w:cs="Calibri"/>
          <w:color w:val="000000"/>
          <w:szCs w:val="24"/>
          <w:highlight w:val="yellow"/>
          <w:u w:val="none"/>
        </w:rPr>
        <w:t>Pretreatment of PCR tubes</w:t>
      </w:r>
      <w:bookmarkStart w:id="8" w:name="_Hlk43541369"/>
    </w:p>
    <w:p w14:paraId="6FFC125B" w14:textId="77777777" w:rsidR="00F20C8D" w:rsidRPr="00F20C8D" w:rsidRDefault="00F20C8D" w:rsidP="00F20C8D">
      <w:pPr>
        <w:rPr>
          <w:highlight w:val="yellow"/>
        </w:rPr>
      </w:pPr>
    </w:p>
    <w:p w14:paraId="53D03154" w14:textId="77777777" w:rsidR="00E230F9" w:rsidRDefault="003C682F" w:rsidP="003B575B">
      <w:pPr>
        <w:pStyle w:val="Heading2"/>
        <w:keepNext w:val="0"/>
        <w:numPr>
          <w:ilvl w:val="1"/>
          <w:numId w:val="19"/>
        </w:numPr>
        <w:spacing w:after="0"/>
        <w:ind w:left="0" w:firstLine="0"/>
        <w:contextualSpacing/>
        <w:jc w:val="both"/>
        <w:rPr>
          <w:rFonts w:cs="Calibri"/>
          <w:b w:val="0"/>
          <w:bCs w:val="0"/>
          <w:szCs w:val="24"/>
          <w:highlight w:val="yellow"/>
        </w:rPr>
      </w:pPr>
      <w:r w:rsidRPr="00E230F9">
        <w:rPr>
          <w:rFonts w:cs="Calibri"/>
          <w:b w:val="0"/>
          <w:bCs w:val="0"/>
          <w:szCs w:val="24"/>
          <w:highlight w:val="yellow"/>
        </w:rPr>
        <w:t xml:space="preserve">Add 100 µL of </w:t>
      </w:r>
      <w:r w:rsidR="00FD09C2" w:rsidRPr="00E230F9">
        <w:rPr>
          <w:rFonts w:cs="Calibri"/>
          <w:b w:val="0"/>
          <w:bCs w:val="0"/>
          <w:szCs w:val="24"/>
          <w:highlight w:val="yellow"/>
        </w:rPr>
        <w:t xml:space="preserve">nonhuman (e.g., </w:t>
      </w:r>
      <w:bookmarkStart w:id="9" w:name="_Hlk48944139"/>
      <w:proofErr w:type="spellStart"/>
      <w:r w:rsidR="00155B4F" w:rsidRPr="00E230F9">
        <w:rPr>
          <w:rFonts w:cs="Calibri"/>
          <w:b w:val="0"/>
          <w:bCs w:val="0"/>
          <w:i/>
          <w:iCs w:val="0"/>
          <w:szCs w:val="24"/>
          <w:highlight w:val="yellow"/>
        </w:rPr>
        <w:t>Shewanella</w:t>
      </w:r>
      <w:proofErr w:type="spellEnd"/>
      <w:r w:rsidRPr="00E230F9">
        <w:rPr>
          <w:rFonts w:cs="Calibri"/>
          <w:b w:val="0"/>
          <w:bCs w:val="0"/>
          <w:i/>
          <w:szCs w:val="24"/>
          <w:highlight w:val="yellow"/>
        </w:rPr>
        <w:t xml:space="preserve"> </w:t>
      </w:r>
      <w:proofErr w:type="spellStart"/>
      <w:r w:rsidRPr="00E230F9">
        <w:rPr>
          <w:rFonts w:cs="Calibri"/>
          <w:b w:val="0"/>
          <w:bCs w:val="0"/>
          <w:i/>
          <w:szCs w:val="24"/>
          <w:highlight w:val="yellow"/>
        </w:rPr>
        <w:t>oneidensis</w:t>
      </w:r>
      <w:bookmarkEnd w:id="9"/>
      <w:proofErr w:type="spellEnd"/>
      <w:r w:rsidR="00FD09C2" w:rsidRPr="00E230F9">
        <w:rPr>
          <w:rFonts w:cs="Calibri"/>
          <w:b w:val="0"/>
          <w:bCs w:val="0"/>
          <w:szCs w:val="24"/>
          <w:highlight w:val="yellow"/>
        </w:rPr>
        <w:t>)</w:t>
      </w:r>
      <w:r w:rsidRPr="00E230F9">
        <w:rPr>
          <w:rFonts w:cs="Calibri"/>
          <w:b w:val="0"/>
          <w:bCs w:val="0"/>
          <w:i/>
          <w:szCs w:val="24"/>
          <w:highlight w:val="yellow"/>
        </w:rPr>
        <w:t xml:space="preserve"> </w:t>
      </w:r>
      <w:r w:rsidR="00FD09C2" w:rsidRPr="00E230F9">
        <w:rPr>
          <w:rFonts w:cs="Calibri"/>
          <w:b w:val="0"/>
          <w:bCs w:val="0"/>
          <w:szCs w:val="24"/>
          <w:highlight w:val="yellow"/>
        </w:rPr>
        <w:t>cell l</w:t>
      </w:r>
      <w:r w:rsidRPr="00E230F9">
        <w:rPr>
          <w:rFonts w:cs="Calibri"/>
          <w:b w:val="0"/>
          <w:bCs w:val="0"/>
          <w:szCs w:val="24"/>
          <w:highlight w:val="yellow"/>
        </w:rPr>
        <w:t>ysate digest</w:t>
      </w:r>
      <w:r w:rsidR="00FD09C2" w:rsidRPr="00E230F9">
        <w:rPr>
          <w:rFonts w:cs="Calibri"/>
          <w:b w:val="0"/>
          <w:bCs w:val="0"/>
          <w:szCs w:val="24"/>
          <w:highlight w:val="yellow"/>
        </w:rPr>
        <w:t>s</w:t>
      </w:r>
      <w:r w:rsidRPr="00E230F9">
        <w:rPr>
          <w:rFonts w:cs="Calibri"/>
          <w:b w:val="0"/>
          <w:bCs w:val="0"/>
          <w:szCs w:val="24"/>
          <w:highlight w:val="yellow"/>
        </w:rPr>
        <w:t xml:space="preserve"> </w:t>
      </w:r>
      <w:r w:rsidR="00FD09C2" w:rsidRPr="00E230F9">
        <w:rPr>
          <w:rFonts w:cs="Calibri"/>
          <w:b w:val="0"/>
          <w:bCs w:val="0"/>
          <w:szCs w:val="24"/>
          <w:highlight w:val="yellow"/>
        </w:rPr>
        <w:t xml:space="preserve">at </w:t>
      </w:r>
      <w:r w:rsidRPr="00E230F9">
        <w:rPr>
          <w:rFonts w:cs="Calibri"/>
          <w:b w:val="0"/>
          <w:bCs w:val="0"/>
          <w:szCs w:val="24"/>
          <w:highlight w:val="yellow"/>
        </w:rPr>
        <w:t xml:space="preserve">0.2 </w:t>
      </w:r>
      <w:r w:rsidR="00FD09C2" w:rsidRPr="00E230F9">
        <w:rPr>
          <w:rFonts w:cs="Calibri"/>
          <w:b w:val="0"/>
          <w:bCs w:val="0"/>
          <w:szCs w:val="24"/>
          <w:highlight w:val="yellow"/>
        </w:rPr>
        <w:t>µ</w:t>
      </w:r>
      <w:r w:rsidRPr="00E230F9">
        <w:rPr>
          <w:rFonts w:cs="Calibri"/>
          <w:b w:val="0"/>
          <w:bCs w:val="0"/>
          <w:szCs w:val="24"/>
          <w:highlight w:val="yellow"/>
        </w:rPr>
        <w:t>g/</w:t>
      </w:r>
      <w:r w:rsidR="00FD2CA8" w:rsidRPr="00E230F9">
        <w:rPr>
          <w:rFonts w:cs="Calibri"/>
          <w:b w:val="0"/>
          <w:bCs w:val="0"/>
          <w:szCs w:val="24"/>
          <w:highlight w:val="yellow"/>
        </w:rPr>
        <w:t>µ</w:t>
      </w:r>
      <w:r w:rsidRPr="00E230F9">
        <w:rPr>
          <w:rFonts w:cs="Calibri"/>
          <w:b w:val="0"/>
          <w:bCs w:val="0"/>
          <w:szCs w:val="24"/>
          <w:highlight w:val="yellow"/>
        </w:rPr>
        <w:t xml:space="preserve">L to PCR tubes. Incubate at room temperature </w:t>
      </w:r>
      <w:r w:rsidR="00750982" w:rsidRPr="00E230F9">
        <w:rPr>
          <w:rFonts w:cs="Calibri"/>
          <w:b w:val="0"/>
          <w:bCs w:val="0"/>
          <w:szCs w:val="24"/>
          <w:highlight w:val="yellow"/>
        </w:rPr>
        <w:t xml:space="preserve">for </w:t>
      </w:r>
      <w:r w:rsidRPr="00E230F9">
        <w:rPr>
          <w:rFonts w:cs="Calibri"/>
          <w:b w:val="0"/>
          <w:bCs w:val="0"/>
          <w:szCs w:val="24"/>
          <w:highlight w:val="yellow"/>
        </w:rPr>
        <w:t>overnight</w:t>
      </w:r>
      <w:r w:rsidR="004923D1" w:rsidRPr="00E230F9">
        <w:rPr>
          <w:rFonts w:cs="Calibri"/>
          <w:b w:val="0"/>
          <w:bCs w:val="0"/>
          <w:szCs w:val="24"/>
          <w:highlight w:val="yellow"/>
        </w:rPr>
        <w:t xml:space="preserve"> to coat PCR tube surface</w:t>
      </w:r>
      <w:r w:rsidRPr="00E230F9">
        <w:rPr>
          <w:rFonts w:cs="Calibri"/>
          <w:b w:val="0"/>
          <w:bCs w:val="0"/>
          <w:szCs w:val="24"/>
          <w:highlight w:val="yellow"/>
        </w:rPr>
        <w:t>.</w:t>
      </w:r>
    </w:p>
    <w:p w14:paraId="4BB34F8C" w14:textId="77777777" w:rsidR="00E230F9" w:rsidRDefault="00E230F9" w:rsidP="003B575B">
      <w:pPr>
        <w:pStyle w:val="Heading2"/>
        <w:keepNext w:val="0"/>
        <w:spacing w:after="0"/>
        <w:contextualSpacing/>
        <w:jc w:val="both"/>
        <w:rPr>
          <w:rFonts w:cs="Calibri"/>
          <w:b w:val="0"/>
          <w:bCs w:val="0"/>
          <w:szCs w:val="24"/>
          <w:highlight w:val="yellow"/>
        </w:rPr>
      </w:pPr>
    </w:p>
    <w:p w14:paraId="029B5E6A" w14:textId="17C8A20E" w:rsidR="00E230F9" w:rsidRDefault="003C682F" w:rsidP="003B575B">
      <w:pPr>
        <w:pStyle w:val="Heading2"/>
        <w:keepNext w:val="0"/>
        <w:numPr>
          <w:ilvl w:val="1"/>
          <w:numId w:val="19"/>
        </w:numPr>
        <w:spacing w:after="0"/>
        <w:ind w:left="0" w:firstLine="0"/>
        <w:contextualSpacing/>
        <w:jc w:val="both"/>
        <w:rPr>
          <w:rFonts w:cs="Calibri"/>
          <w:b w:val="0"/>
          <w:bCs w:val="0"/>
          <w:szCs w:val="24"/>
          <w:highlight w:val="yellow"/>
        </w:rPr>
      </w:pPr>
      <w:r w:rsidRPr="00E230F9">
        <w:rPr>
          <w:rFonts w:cs="Calibri"/>
          <w:b w:val="0"/>
          <w:bCs w:val="0"/>
          <w:szCs w:val="24"/>
          <w:highlight w:val="yellow"/>
        </w:rPr>
        <w:t xml:space="preserve">Remove </w:t>
      </w:r>
      <w:r w:rsidR="00750982" w:rsidRPr="00E230F9">
        <w:rPr>
          <w:rFonts w:cs="Calibri"/>
          <w:b w:val="0"/>
          <w:bCs w:val="0"/>
          <w:szCs w:val="24"/>
          <w:highlight w:val="yellow"/>
        </w:rPr>
        <w:t>the cell lysate</w:t>
      </w:r>
      <w:r w:rsidRPr="00E230F9">
        <w:rPr>
          <w:rFonts w:cs="Calibri"/>
          <w:b w:val="0"/>
          <w:bCs w:val="0"/>
          <w:szCs w:val="24"/>
          <w:highlight w:val="yellow"/>
        </w:rPr>
        <w:t xml:space="preserve"> digest</w:t>
      </w:r>
      <w:r w:rsidR="00750982" w:rsidRPr="00E230F9">
        <w:rPr>
          <w:rFonts w:cs="Calibri"/>
          <w:b w:val="0"/>
          <w:bCs w:val="0"/>
          <w:szCs w:val="24"/>
          <w:highlight w:val="yellow"/>
        </w:rPr>
        <w:t>s</w:t>
      </w:r>
      <w:r w:rsidR="00721C91" w:rsidRPr="00E230F9">
        <w:rPr>
          <w:rFonts w:cs="Calibri"/>
          <w:b w:val="0"/>
          <w:bCs w:val="0"/>
          <w:szCs w:val="24"/>
          <w:highlight w:val="yellow"/>
        </w:rPr>
        <w:t xml:space="preserve"> by pipetting</w:t>
      </w:r>
      <w:r w:rsidR="004923D1" w:rsidRPr="00E230F9">
        <w:rPr>
          <w:rFonts w:cs="Calibri"/>
          <w:b w:val="0"/>
          <w:bCs w:val="0"/>
          <w:szCs w:val="24"/>
          <w:highlight w:val="yellow"/>
        </w:rPr>
        <w:t xml:space="preserve">, </w:t>
      </w:r>
      <w:r w:rsidRPr="00E230F9">
        <w:rPr>
          <w:rFonts w:cs="Calibri"/>
          <w:b w:val="0"/>
          <w:bCs w:val="0"/>
          <w:szCs w:val="24"/>
          <w:highlight w:val="yellow"/>
        </w:rPr>
        <w:t xml:space="preserve">rinse </w:t>
      </w:r>
      <w:r w:rsidR="00750982" w:rsidRPr="00E230F9">
        <w:rPr>
          <w:rFonts w:cs="Calibri"/>
          <w:b w:val="0"/>
          <w:bCs w:val="0"/>
          <w:szCs w:val="24"/>
          <w:highlight w:val="yellow"/>
        </w:rPr>
        <w:t>PCR</w:t>
      </w:r>
      <w:r w:rsidRPr="00E230F9">
        <w:rPr>
          <w:rFonts w:cs="Calibri"/>
          <w:b w:val="0"/>
          <w:bCs w:val="0"/>
          <w:szCs w:val="24"/>
          <w:highlight w:val="yellow"/>
        </w:rPr>
        <w:t xml:space="preserve"> tube</w:t>
      </w:r>
      <w:r w:rsidR="00750982" w:rsidRPr="00E230F9">
        <w:rPr>
          <w:rFonts w:cs="Calibri"/>
          <w:b w:val="0"/>
          <w:bCs w:val="0"/>
          <w:szCs w:val="24"/>
          <w:highlight w:val="yellow"/>
        </w:rPr>
        <w:t>s</w:t>
      </w:r>
      <w:r w:rsidRPr="00E230F9">
        <w:rPr>
          <w:rFonts w:cs="Calibri"/>
          <w:b w:val="0"/>
          <w:bCs w:val="0"/>
          <w:szCs w:val="24"/>
          <w:highlight w:val="yellow"/>
        </w:rPr>
        <w:t xml:space="preserve"> with HPLC-grade water 3</w:t>
      </w:r>
      <w:r w:rsidR="0039629C" w:rsidRPr="00E230F9">
        <w:rPr>
          <w:rFonts w:cs="Calibri"/>
          <w:b w:val="0"/>
          <w:bCs w:val="0"/>
          <w:szCs w:val="24"/>
          <w:highlight w:val="yellow"/>
        </w:rPr>
        <w:t xml:space="preserve"> </w:t>
      </w:r>
      <w:r w:rsidRPr="00E230F9">
        <w:rPr>
          <w:rFonts w:cs="Calibri"/>
          <w:b w:val="0"/>
          <w:bCs w:val="0"/>
          <w:szCs w:val="24"/>
          <w:highlight w:val="yellow"/>
        </w:rPr>
        <w:t>times</w:t>
      </w:r>
      <w:r w:rsidR="004923D1" w:rsidRPr="00E230F9">
        <w:rPr>
          <w:rFonts w:cs="Calibri"/>
          <w:b w:val="0"/>
          <w:bCs w:val="0"/>
          <w:szCs w:val="24"/>
          <w:highlight w:val="yellow"/>
        </w:rPr>
        <w:t>, and then</w:t>
      </w:r>
      <w:r w:rsidRPr="00E230F9">
        <w:rPr>
          <w:rFonts w:cs="Calibri"/>
          <w:b w:val="0"/>
          <w:bCs w:val="0"/>
          <w:szCs w:val="24"/>
          <w:highlight w:val="yellow"/>
        </w:rPr>
        <w:t xml:space="preserve"> </w:t>
      </w:r>
      <w:r w:rsidR="004923D1" w:rsidRPr="00E230F9">
        <w:rPr>
          <w:rFonts w:cs="Calibri"/>
          <w:b w:val="0"/>
          <w:bCs w:val="0"/>
          <w:szCs w:val="24"/>
          <w:highlight w:val="yellow"/>
        </w:rPr>
        <w:t>a</w:t>
      </w:r>
      <w:r w:rsidRPr="00E230F9">
        <w:rPr>
          <w:rFonts w:cs="Calibri"/>
          <w:b w:val="0"/>
          <w:bCs w:val="0"/>
          <w:szCs w:val="24"/>
          <w:highlight w:val="yellow"/>
        </w:rPr>
        <w:t xml:space="preserve">irdry </w:t>
      </w:r>
      <w:r w:rsidR="00750982" w:rsidRPr="00E230F9">
        <w:rPr>
          <w:rFonts w:cs="Calibri"/>
          <w:b w:val="0"/>
          <w:bCs w:val="0"/>
          <w:szCs w:val="24"/>
          <w:highlight w:val="yellow"/>
        </w:rPr>
        <w:t>PCR</w:t>
      </w:r>
      <w:r w:rsidRPr="00E230F9">
        <w:rPr>
          <w:rFonts w:cs="Calibri"/>
          <w:b w:val="0"/>
          <w:bCs w:val="0"/>
          <w:szCs w:val="24"/>
          <w:highlight w:val="yellow"/>
        </w:rPr>
        <w:t xml:space="preserve"> tubes in a fume hood.</w:t>
      </w:r>
    </w:p>
    <w:p w14:paraId="73F40813" w14:textId="77777777" w:rsidR="00E230F9" w:rsidRDefault="00E230F9" w:rsidP="003B575B">
      <w:pPr>
        <w:pStyle w:val="Heading2"/>
        <w:keepNext w:val="0"/>
        <w:spacing w:after="0"/>
        <w:contextualSpacing/>
        <w:jc w:val="both"/>
        <w:rPr>
          <w:rFonts w:cs="Calibri"/>
          <w:b w:val="0"/>
          <w:bCs w:val="0"/>
          <w:szCs w:val="24"/>
          <w:highlight w:val="yellow"/>
        </w:rPr>
      </w:pPr>
    </w:p>
    <w:p w14:paraId="12964174" w14:textId="601BEE0C" w:rsidR="008A0F6F" w:rsidRPr="00AF6E29" w:rsidRDefault="004923D1" w:rsidP="002F289A">
      <w:pPr>
        <w:pStyle w:val="Heading2"/>
        <w:keepNext w:val="0"/>
        <w:numPr>
          <w:ilvl w:val="1"/>
          <w:numId w:val="19"/>
        </w:numPr>
        <w:spacing w:after="0"/>
        <w:ind w:left="0" w:firstLine="0"/>
        <w:contextualSpacing/>
        <w:rPr>
          <w:rFonts w:asciiTheme="minorHAnsi" w:hAnsiTheme="minorHAnsi" w:cstheme="minorHAnsi"/>
          <w:b w:val="0"/>
          <w:bCs w:val="0"/>
          <w:szCs w:val="24"/>
        </w:rPr>
      </w:pPr>
      <w:r w:rsidRPr="00AF6E29">
        <w:rPr>
          <w:rFonts w:cs="Calibri"/>
          <w:b w:val="0"/>
          <w:bCs w:val="0"/>
          <w:szCs w:val="24"/>
        </w:rPr>
        <w:t xml:space="preserve">Store coated PCR tubes </w:t>
      </w:r>
      <w:r w:rsidRPr="00AF6E29">
        <w:rPr>
          <w:rFonts w:asciiTheme="minorHAnsi" w:hAnsiTheme="minorHAnsi" w:cstheme="minorHAnsi"/>
          <w:b w:val="0"/>
          <w:bCs w:val="0"/>
          <w:szCs w:val="24"/>
        </w:rPr>
        <w:t>i</w:t>
      </w:r>
      <w:r w:rsidR="00366FD8">
        <w:rPr>
          <w:rFonts w:asciiTheme="minorHAnsi" w:hAnsiTheme="minorHAnsi" w:cstheme="minorHAnsi"/>
          <w:b w:val="0"/>
          <w:bCs w:val="0"/>
          <w:szCs w:val="24"/>
        </w:rPr>
        <w:t>n a</w:t>
      </w:r>
      <w:r w:rsidRPr="00AF6E29">
        <w:rPr>
          <w:rFonts w:asciiTheme="minorHAnsi" w:hAnsiTheme="minorHAnsi" w:cstheme="minorHAnsi"/>
          <w:b w:val="0"/>
          <w:bCs w:val="0"/>
          <w:szCs w:val="24"/>
        </w:rPr>
        <w:t xml:space="preserve"> 4 </w:t>
      </w:r>
      <w:r w:rsidR="00AF6E29" w:rsidRPr="00AF6E29">
        <w:rPr>
          <w:rFonts w:asciiTheme="minorHAnsi" w:hAnsiTheme="minorHAnsi" w:cstheme="minorHAnsi"/>
          <w:b w:val="0"/>
          <w:bCs w:val="0"/>
          <w:szCs w:val="24"/>
        </w:rPr>
        <w:t>˚C</w:t>
      </w:r>
      <w:r w:rsidRPr="00AF6E29">
        <w:rPr>
          <w:rFonts w:asciiTheme="minorHAnsi" w:hAnsiTheme="minorHAnsi" w:cstheme="minorHAnsi"/>
          <w:b w:val="0"/>
          <w:bCs w:val="0"/>
          <w:szCs w:val="24"/>
        </w:rPr>
        <w:t xml:space="preserve"> freezer till further use.</w:t>
      </w:r>
      <w:r w:rsidRPr="00AF6E29">
        <w:rPr>
          <w:rFonts w:asciiTheme="minorHAnsi" w:hAnsiTheme="minorHAnsi" w:cstheme="minorHAnsi"/>
          <w:szCs w:val="24"/>
        </w:rPr>
        <w:t xml:space="preserve">  </w:t>
      </w:r>
      <w:r w:rsidR="00750982" w:rsidRPr="00AF6E29">
        <w:rPr>
          <w:rFonts w:asciiTheme="minorHAnsi" w:hAnsiTheme="minorHAnsi" w:cstheme="minorHAnsi"/>
          <w:szCs w:val="24"/>
        </w:rPr>
        <w:t xml:space="preserve"> </w:t>
      </w:r>
      <w:bookmarkEnd w:id="8"/>
      <w:r w:rsidR="003C682F" w:rsidRPr="00AF6E29">
        <w:rPr>
          <w:rFonts w:asciiTheme="minorHAnsi" w:hAnsiTheme="minorHAnsi" w:cstheme="minorHAnsi"/>
          <w:szCs w:val="24"/>
        </w:rPr>
        <w:br/>
      </w:r>
    </w:p>
    <w:p w14:paraId="37F7DA1D" w14:textId="03924A30" w:rsidR="00750982" w:rsidRPr="00E230F9" w:rsidRDefault="00750982" w:rsidP="003B575B">
      <w:pPr>
        <w:pStyle w:val="ListParagraph"/>
        <w:numPr>
          <w:ilvl w:val="0"/>
          <w:numId w:val="10"/>
        </w:numPr>
        <w:spacing w:after="0"/>
        <w:ind w:left="0" w:firstLine="0"/>
        <w:mirrorIndents/>
        <w:jc w:val="both"/>
        <w:rPr>
          <w:b/>
          <w:bCs/>
          <w:highlight w:val="yellow"/>
        </w:rPr>
      </w:pPr>
      <w:r w:rsidRPr="00E230F9">
        <w:rPr>
          <w:b/>
          <w:bCs/>
          <w:highlight w:val="yellow"/>
        </w:rPr>
        <w:t xml:space="preserve">FACS sorting </w:t>
      </w:r>
    </w:p>
    <w:p w14:paraId="2DC89271" w14:textId="77777777" w:rsidR="00E230F9" w:rsidRDefault="00E230F9" w:rsidP="003B575B">
      <w:pPr>
        <w:pStyle w:val="ListParagraph"/>
        <w:spacing w:after="0"/>
        <w:ind w:left="0"/>
        <w:jc w:val="both"/>
      </w:pPr>
      <w:bookmarkStart w:id="10" w:name="_Hlk43546741"/>
    </w:p>
    <w:p w14:paraId="5141364E" w14:textId="0FC7A718" w:rsidR="004923D1" w:rsidRPr="00FF5CD8" w:rsidRDefault="004923D1" w:rsidP="003B575B">
      <w:pPr>
        <w:pStyle w:val="ListParagraph"/>
        <w:numPr>
          <w:ilvl w:val="1"/>
          <w:numId w:val="20"/>
        </w:numPr>
        <w:spacing w:after="0"/>
        <w:ind w:left="0" w:firstLine="0"/>
        <w:jc w:val="both"/>
      </w:pPr>
      <w:r w:rsidRPr="00FF5CD8">
        <w:t xml:space="preserve">Align </w:t>
      </w:r>
      <w:r w:rsidR="00513070" w:rsidRPr="00FF5CD8">
        <w:t>a fluorescence-activated cell sorter (FACS) (</w:t>
      </w:r>
      <w:r w:rsidR="00F43EA6">
        <w:t>see Table of Materials</w:t>
      </w:r>
      <w:r w:rsidR="00513070" w:rsidRPr="00FF5CD8">
        <w:t>)</w:t>
      </w:r>
      <w:r w:rsidRPr="00FF5CD8">
        <w:t xml:space="preserve"> into a 96-</w:t>
      </w:r>
      <w:r w:rsidR="00111358">
        <w:t>w</w:t>
      </w:r>
      <w:r w:rsidRPr="00FF5CD8">
        <w:t xml:space="preserve">ell PCR </w:t>
      </w:r>
      <w:r w:rsidR="00111358">
        <w:t>p</w:t>
      </w:r>
      <w:r w:rsidRPr="00FF5CD8">
        <w:t>late using fluorescent beads</w:t>
      </w:r>
      <w:r w:rsidR="00BA6FE0" w:rsidRPr="00FF5CD8">
        <w:t xml:space="preserve"> </w:t>
      </w:r>
      <w:r w:rsidR="00487B88" w:rsidRPr="00FF5CD8">
        <w:t xml:space="preserve">with dyes that can be excited by </w:t>
      </w:r>
      <w:r w:rsidR="00366FD8">
        <w:t xml:space="preserve">the </w:t>
      </w:r>
      <w:r w:rsidR="00487B88" w:rsidRPr="00FF5CD8">
        <w:t>laser source to provide reliable reference signals</w:t>
      </w:r>
      <w:r w:rsidRPr="00FF5CD8">
        <w:t>.</w:t>
      </w:r>
    </w:p>
    <w:p w14:paraId="2260E178" w14:textId="77777777" w:rsidR="00E230F9" w:rsidRDefault="00E230F9" w:rsidP="003B575B">
      <w:pPr>
        <w:pStyle w:val="ListParagraph"/>
        <w:spacing w:after="0"/>
        <w:ind w:left="0"/>
        <w:jc w:val="both"/>
      </w:pPr>
    </w:p>
    <w:p w14:paraId="0F81078B" w14:textId="77777777" w:rsidR="00366FD8" w:rsidRDefault="0071357E" w:rsidP="003B575B">
      <w:pPr>
        <w:pStyle w:val="ListParagraph"/>
        <w:numPr>
          <w:ilvl w:val="1"/>
          <w:numId w:val="20"/>
        </w:numPr>
        <w:spacing w:after="0"/>
        <w:ind w:left="0" w:firstLine="0"/>
        <w:jc w:val="both"/>
      </w:pPr>
      <w:r w:rsidRPr="00FF5CD8">
        <w:t>Verify that the FACS machine is well aimed for sorting cells into the bottom of PCR plates</w:t>
      </w:r>
      <w:r w:rsidR="00366FD8">
        <w:t>.</w:t>
      </w:r>
    </w:p>
    <w:p w14:paraId="5A3D21C7" w14:textId="77777777" w:rsidR="00366FD8" w:rsidRDefault="00366FD8" w:rsidP="00366FD8">
      <w:pPr>
        <w:pStyle w:val="ListParagraph"/>
      </w:pPr>
    </w:p>
    <w:p w14:paraId="140C18CB" w14:textId="73A38BEC" w:rsidR="00366FD8" w:rsidRDefault="007A38FB" w:rsidP="00366FD8">
      <w:pPr>
        <w:pStyle w:val="ListParagraph"/>
        <w:numPr>
          <w:ilvl w:val="2"/>
          <w:numId w:val="20"/>
        </w:numPr>
        <w:spacing w:after="0"/>
        <w:jc w:val="both"/>
      </w:pPr>
      <w:r w:rsidRPr="00FF5CD8">
        <w:t>S</w:t>
      </w:r>
      <w:r w:rsidR="0071357E" w:rsidRPr="00FF5CD8">
        <w:t>et the angle of the sort stream to the minimum possible</w:t>
      </w:r>
      <w:r w:rsidR="00215DFD" w:rsidRPr="00E230F9">
        <w:t xml:space="preserve"> to maximize the success rate that</w:t>
      </w:r>
      <w:r w:rsidR="0071357E" w:rsidRPr="00FF5CD8">
        <w:t xml:space="preserve"> the cells will be sorted into the bottoms of wells rather than hit the sides</w:t>
      </w:r>
      <w:r w:rsidR="00366FD8">
        <w:t>.</w:t>
      </w:r>
      <w:r w:rsidR="00A53A3B" w:rsidRPr="00FF5CD8">
        <w:t xml:space="preserve">  </w:t>
      </w:r>
    </w:p>
    <w:p w14:paraId="643BE1F4" w14:textId="77777777" w:rsidR="00366FD8" w:rsidRDefault="00366FD8" w:rsidP="00366FD8">
      <w:pPr>
        <w:pStyle w:val="ListParagraph"/>
        <w:spacing w:after="0"/>
        <w:jc w:val="both"/>
      </w:pPr>
    </w:p>
    <w:p w14:paraId="7D4A6424" w14:textId="2EC83F31" w:rsidR="0071357E" w:rsidRPr="00FF5CD8" w:rsidRDefault="0071357E" w:rsidP="00366FD8">
      <w:pPr>
        <w:pStyle w:val="ListParagraph"/>
        <w:numPr>
          <w:ilvl w:val="2"/>
          <w:numId w:val="20"/>
        </w:numPr>
        <w:spacing w:after="0"/>
        <w:jc w:val="both"/>
      </w:pPr>
      <w:r w:rsidRPr="00FF5CD8">
        <w:t xml:space="preserve">To aim the machine, use the test stream to ‘sort’ droplets of PBS buffer </w:t>
      </w:r>
      <w:r w:rsidR="006C28A9" w:rsidRPr="00FF5CD8">
        <w:t xml:space="preserve">(e.g., 100 droplets) </w:t>
      </w:r>
      <w:r w:rsidRPr="00FF5CD8">
        <w:t xml:space="preserve">onto the </w:t>
      </w:r>
      <w:r w:rsidR="006C28A9" w:rsidRPr="00FF5CD8">
        <w:t xml:space="preserve">well of </w:t>
      </w:r>
      <w:r w:rsidR="00366FD8">
        <w:t xml:space="preserve">an </w:t>
      </w:r>
      <w:r w:rsidRPr="00FF5CD8">
        <w:t xml:space="preserve">empty plate </w:t>
      </w:r>
      <w:r w:rsidR="006C28A9" w:rsidRPr="00FF5CD8">
        <w:t xml:space="preserve">to make sure that the </w:t>
      </w:r>
      <w:r w:rsidRPr="00FF5CD8">
        <w:t>collected droplets</w:t>
      </w:r>
      <w:r w:rsidR="006C28A9" w:rsidRPr="00FF5CD8">
        <w:t xml:space="preserve"> are on the bottom</w:t>
      </w:r>
      <w:r w:rsidRPr="00FF5CD8">
        <w:t xml:space="preserve">. If the droplets do not land </w:t>
      </w:r>
      <w:r w:rsidR="00366FD8">
        <w:t>in</w:t>
      </w:r>
      <w:r w:rsidR="006C28A9" w:rsidRPr="00FF5CD8">
        <w:t xml:space="preserve"> the right position,</w:t>
      </w:r>
      <w:r w:rsidRPr="00FF5CD8">
        <w:t xml:space="preserve"> recalibrate the cell sorter and repeat </w:t>
      </w:r>
      <w:r w:rsidR="00406167" w:rsidRPr="00E230F9">
        <w:t>till</w:t>
      </w:r>
      <w:r w:rsidR="00406167" w:rsidRPr="00FF5CD8">
        <w:t xml:space="preserve"> </w:t>
      </w:r>
      <w:r w:rsidRPr="00FF5CD8">
        <w:t xml:space="preserve">the droplets in the sort stream are </w:t>
      </w:r>
      <w:r w:rsidR="00215DFD" w:rsidRPr="00E230F9">
        <w:t>collected correctly</w:t>
      </w:r>
      <w:r w:rsidRPr="00FF5CD8">
        <w:t>.</w:t>
      </w:r>
    </w:p>
    <w:p w14:paraId="14971932" w14:textId="77777777" w:rsidR="00E230F9" w:rsidRDefault="00E230F9" w:rsidP="003B575B">
      <w:pPr>
        <w:pStyle w:val="ListParagraph"/>
        <w:spacing w:after="0"/>
        <w:ind w:left="0"/>
        <w:jc w:val="both"/>
        <w:rPr>
          <w:highlight w:val="yellow"/>
        </w:rPr>
      </w:pPr>
    </w:p>
    <w:p w14:paraId="72DFD51C" w14:textId="77937AF1" w:rsidR="004923D1" w:rsidRPr="00E230F9" w:rsidRDefault="004923D1" w:rsidP="003B575B">
      <w:pPr>
        <w:pStyle w:val="ListParagraph"/>
        <w:numPr>
          <w:ilvl w:val="1"/>
          <w:numId w:val="20"/>
        </w:numPr>
        <w:spacing w:after="0"/>
        <w:ind w:left="0" w:firstLine="0"/>
        <w:jc w:val="both"/>
        <w:rPr>
          <w:highlight w:val="yellow"/>
        </w:rPr>
      </w:pPr>
      <w:r w:rsidRPr="00E230F9">
        <w:rPr>
          <w:highlight w:val="yellow"/>
        </w:rPr>
        <w:t xml:space="preserve">Place the coated PCR tubes into </w:t>
      </w:r>
      <w:r w:rsidR="00366FD8">
        <w:rPr>
          <w:highlight w:val="yellow"/>
        </w:rPr>
        <w:t xml:space="preserve">a </w:t>
      </w:r>
      <w:r w:rsidRPr="00E230F9">
        <w:rPr>
          <w:highlight w:val="yellow"/>
        </w:rPr>
        <w:t xml:space="preserve">96-well </w:t>
      </w:r>
      <w:r w:rsidR="00513070" w:rsidRPr="00E230F9">
        <w:rPr>
          <w:highlight w:val="yellow"/>
        </w:rPr>
        <w:t>PCR tube</w:t>
      </w:r>
      <w:r w:rsidRPr="00E230F9">
        <w:rPr>
          <w:highlight w:val="yellow"/>
        </w:rPr>
        <w:t xml:space="preserve"> ra</w:t>
      </w:r>
      <w:r w:rsidR="00513070" w:rsidRPr="00E230F9">
        <w:rPr>
          <w:highlight w:val="yellow"/>
        </w:rPr>
        <w:t>ck</w:t>
      </w:r>
      <w:r w:rsidRPr="00E230F9">
        <w:rPr>
          <w:highlight w:val="yellow"/>
        </w:rPr>
        <w:t>.</w:t>
      </w:r>
    </w:p>
    <w:p w14:paraId="16BEC77F" w14:textId="77777777" w:rsidR="00E230F9" w:rsidRDefault="00E230F9" w:rsidP="003B575B">
      <w:pPr>
        <w:pStyle w:val="ListParagraph"/>
        <w:spacing w:after="0"/>
        <w:ind w:left="0"/>
        <w:jc w:val="both"/>
        <w:rPr>
          <w:highlight w:val="yellow"/>
        </w:rPr>
      </w:pPr>
    </w:p>
    <w:p w14:paraId="1370283B" w14:textId="3B9368DA" w:rsidR="00513070" w:rsidRPr="00E230F9" w:rsidRDefault="006C28A9" w:rsidP="003B575B">
      <w:pPr>
        <w:pStyle w:val="ListParagraph"/>
        <w:numPr>
          <w:ilvl w:val="1"/>
          <w:numId w:val="20"/>
        </w:numPr>
        <w:spacing w:after="0"/>
        <w:ind w:left="0" w:firstLine="0"/>
        <w:jc w:val="both"/>
        <w:rPr>
          <w:highlight w:val="yellow"/>
        </w:rPr>
      </w:pPr>
      <w:r w:rsidRPr="00E230F9">
        <w:rPr>
          <w:highlight w:val="yellow"/>
        </w:rPr>
        <w:t xml:space="preserve">Sort desired numbers of </w:t>
      </w:r>
      <w:r w:rsidR="002F289A">
        <w:rPr>
          <w:highlight w:val="yellow"/>
        </w:rPr>
        <w:t xml:space="preserve">human breast </w:t>
      </w:r>
      <w:r w:rsidRPr="00E230F9">
        <w:rPr>
          <w:highlight w:val="yellow"/>
        </w:rPr>
        <w:t xml:space="preserve">cells </w:t>
      </w:r>
      <w:r w:rsidR="002F289A">
        <w:rPr>
          <w:highlight w:val="yellow"/>
        </w:rPr>
        <w:t xml:space="preserve">(MCF7 or MCF10A) </w:t>
      </w:r>
      <w:r w:rsidRPr="00E230F9">
        <w:rPr>
          <w:highlight w:val="yellow"/>
        </w:rPr>
        <w:t>into precoated PCR tubes.</w:t>
      </w:r>
    </w:p>
    <w:p w14:paraId="3776A515" w14:textId="77777777" w:rsidR="00E230F9" w:rsidRDefault="00E230F9" w:rsidP="003B575B">
      <w:pPr>
        <w:pStyle w:val="ListParagraph"/>
        <w:spacing w:after="0"/>
        <w:ind w:left="0"/>
        <w:jc w:val="both"/>
        <w:rPr>
          <w:highlight w:val="yellow"/>
        </w:rPr>
      </w:pPr>
    </w:p>
    <w:p w14:paraId="2EB6CD3E" w14:textId="69BBB312" w:rsidR="006C28A9" w:rsidRPr="00E230F9" w:rsidRDefault="006C28A9" w:rsidP="003B575B">
      <w:pPr>
        <w:pStyle w:val="ListParagraph"/>
        <w:numPr>
          <w:ilvl w:val="1"/>
          <w:numId w:val="20"/>
        </w:numPr>
        <w:spacing w:after="0"/>
        <w:ind w:left="0" w:firstLine="0"/>
        <w:jc w:val="both"/>
        <w:rPr>
          <w:highlight w:val="yellow"/>
        </w:rPr>
      </w:pPr>
      <w:r w:rsidRPr="00E230F9">
        <w:rPr>
          <w:highlight w:val="yellow"/>
        </w:rPr>
        <w:t xml:space="preserve">Immediately centrifuge the sorted </w:t>
      </w:r>
      <w:r w:rsidR="002F289A">
        <w:rPr>
          <w:highlight w:val="yellow"/>
        </w:rPr>
        <w:t xml:space="preserve">breast </w:t>
      </w:r>
      <w:r w:rsidRPr="00E230F9">
        <w:rPr>
          <w:highlight w:val="yellow"/>
        </w:rPr>
        <w:t xml:space="preserve">cells at </w:t>
      </w:r>
      <w:r w:rsidR="00F05CED" w:rsidRPr="00E230F9">
        <w:rPr>
          <w:highlight w:val="yellow"/>
        </w:rPr>
        <w:t xml:space="preserve">100 </w:t>
      </w:r>
      <w:r w:rsidR="009E555F" w:rsidRPr="009E555F">
        <w:rPr>
          <w:i/>
          <w:iCs/>
          <w:highlight w:val="yellow"/>
        </w:rPr>
        <w:t xml:space="preserve">x </w:t>
      </w:r>
      <w:r w:rsidR="00F05CED" w:rsidRPr="009E555F">
        <w:rPr>
          <w:i/>
          <w:iCs/>
          <w:highlight w:val="yellow"/>
        </w:rPr>
        <w:t>g</w:t>
      </w:r>
      <w:r w:rsidRPr="00E230F9">
        <w:rPr>
          <w:highlight w:val="yellow"/>
        </w:rPr>
        <w:t xml:space="preserve"> for 10 min at 4 °C to keep them at the bottom of the tube to avoid potential cell loss.</w:t>
      </w:r>
    </w:p>
    <w:p w14:paraId="5B200C45" w14:textId="77777777" w:rsidR="00E230F9" w:rsidRDefault="00E230F9" w:rsidP="003B575B">
      <w:pPr>
        <w:pStyle w:val="ListParagraph"/>
        <w:spacing w:after="0"/>
        <w:ind w:left="0"/>
        <w:jc w:val="both"/>
      </w:pPr>
    </w:p>
    <w:p w14:paraId="46949D39" w14:textId="02C2E402" w:rsidR="004923D1" w:rsidRPr="00613584" w:rsidRDefault="006C28A9" w:rsidP="003B575B">
      <w:pPr>
        <w:pStyle w:val="ListParagraph"/>
        <w:numPr>
          <w:ilvl w:val="1"/>
          <w:numId w:val="20"/>
        </w:numPr>
        <w:spacing w:after="0"/>
        <w:ind w:left="0" w:firstLine="0"/>
        <w:jc w:val="both"/>
      </w:pPr>
      <w:r w:rsidRPr="00613584">
        <w:lastRenderedPageBreak/>
        <w:t>Store the sorted cells in</w:t>
      </w:r>
      <w:r w:rsidR="00366FD8">
        <w:t xml:space="preserve"> a</w:t>
      </w:r>
      <w:r w:rsidRPr="00613584">
        <w:t xml:space="preserve"> -80 °C freezer until further analysis.</w:t>
      </w:r>
    </w:p>
    <w:bookmarkEnd w:id="10"/>
    <w:p w14:paraId="227E3CDB" w14:textId="77777777" w:rsidR="004923D1" w:rsidRPr="00613584" w:rsidRDefault="004923D1" w:rsidP="003B575B">
      <w:pPr>
        <w:pStyle w:val="ListParagraph"/>
        <w:spacing w:after="0"/>
        <w:ind w:left="0"/>
        <w:mirrorIndents/>
        <w:jc w:val="both"/>
        <w:rPr>
          <w:b/>
          <w:bCs/>
        </w:rPr>
      </w:pPr>
    </w:p>
    <w:p w14:paraId="211D3E0F" w14:textId="6AA0BDD3" w:rsidR="000900AE" w:rsidRPr="00E230F9" w:rsidRDefault="00750982" w:rsidP="003B575B">
      <w:pPr>
        <w:pStyle w:val="ListParagraph"/>
        <w:numPr>
          <w:ilvl w:val="0"/>
          <w:numId w:val="10"/>
        </w:numPr>
        <w:spacing w:after="0"/>
        <w:ind w:left="0" w:firstLine="0"/>
        <w:mirrorIndents/>
        <w:jc w:val="both"/>
        <w:rPr>
          <w:b/>
          <w:bCs/>
          <w:highlight w:val="yellow"/>
        </w:rPr>
      </w:pPr>
      <w:r w:rsidRPr="00E230F9">
        <w:rPr>
          <w:b/>
          <w:bCs/>
          <w:highlight w:val="yellow"/>
        </w:rPr>
        <w:t>Addition of protein carrier, heavy internal standards</w:t>
      </w:r>
      <w:r w:rsidR="000900AE" w:rsidRPr="00E230F9">
        <w:rPr>
          <w:b/>
          <w:bCs/>
          <w:highlight w:val="yellow"/>
        </w:rPr>
        <w:t>, and TFE</w:t>
      </w:r>
      <w:r w:rsidRPr="00E230F9">
        <w:rPr>
          <w:b/>
          <w:bCs/>
          <w:highlight w:val="yellow"/>
        </w:rPr>
        <w:t xml:space="preserve"> </w:t>
      </w:r>
    </w:p>
    <w:p w14:paraId="666FD1FC" w14:textId="77777777" w:rsidR="00E230F9" w:rsidRDefault="00E230F9" w:rsidP="003B575B">
      <w:pPr>
        <w:pStyle w:val="ListParagraph"/>
        <w:spacing w:after="0"/>
        <w:ind w:left="0"/>
        <w:jc w:val="both"/>
        <w:rPr>
          <w:highlight w:val="yellow"/>
        </w:rPr>
      </w:pPr>
    </w:p>
    <w:p w14:paraId="58E4C716" w14:textId="569877A8" w:rsidR="000900AE" w:rsidRPr="00E230F9" w:rsidRDefault="000900AE" w:rsidP="003B575B">
      <w:pPr>
        <w:pStyle w:val="ListParagraph"/>
        <w:numPr>
          <w:ilvl w:val="1"/>
          <w:numId w:val="21"/>
        </w:numPr>
        <w:spacing w:after="0"/>
        <w:ind w:left="0" w:firstLine="0"/>
        <w:jc w:val="both"/>
        <w:rPr>
          <w:highlight w:val="yellow"/>
        </w:rPr>
      </w:pPr>
      <w:r w:rsidRPr="00E230F9">
        <w:rPr>
          <w:highlight w:val="yellow"/>
        </w:rPr>
        <w:t xml:space="preserve">Add 4 µL of </w:t>
      </w:r>
      <w:bookmarkStart w:id="11" w:name="_Hlk520876222"/>
      <w:r w:rsidRPr="00E230F9">
        <w:rPr>
          <w:highlight w:val="yellow"/>
        </w:rPr>
        <w:t>25 mM NH</w:t>
      </w:r>
      <w:r w:rsidRPr="00E230F9">
        <w:rPr>
          <w:highlight w:val="yellow"/>
          <w:vertAlign w:val="subscript"/>
        </w:rPr>
        <w:t>4</w:t>
      </w:r>
      <w:r w:rsidRPr="00E230F9">
        <w:rPr>
          <w:highlight w:val="yellow"/>
        </w:rPr>
        <w:t>HCO</w:t>
      </w:r>
      <w:r w:rsidRPr="00E230F9">
        <w:rPr>
          <w:highlight w:val="yellow"/>
          <w:vertAlign w:val="subscript"/>
        </w:rPr>
        <w:t>3</w:t>
      </w:r>
      <w:bookmarkEnd w:id="11"/>
      <w:r w:rsidRPr="00E230F9">
        <w:rPr>
          <w:highlight w:val="yellow"/>
        </w:rPr>
        <w:t xml:space="preserve"> into PCR tubes containing collected cells.</w:t>
      </w:r>
    </w:p>
    <w:p w14:paraId="4F405840" w14:textId="77777777" w:rsidR="00E230F9" w:rsidRDefault="00E230F9" w:rsidP="003B575B">
      <w:pPr>
        <w:pStyle w:val="ListParagraph"/>
        <w:spacing w:after="0"/>
        <w:ind w:left="0"/>
        <w:jc w:val="both"/>
        <w:rPr>
          <w:highlight w:val="yellow"/>
        </w:rPr>
      </w:pPr>
    </w:p>
    <w:p w14:paraId="3A4BA510" w14:textId="1DCCAB48" w:rsidR="000900AE" w:rsidRPr="00E230F9" w:rsidRDefault="000900AE" w:rsidP="003B575B">
      <w:pPr>
        <w:pStyle w:val="ListParagraph"/>
        <w:numPr>
          <w:ilvl w:val="1"/>
          <w:numId w:val="21"/>
        </w:numPr>
        <w:spacing w:after="0"/>
        <w:ind w:left="0" w:firstLine="0"/>
        <w:jc w:val="both"/>
        <w:rPr>
          <w:highlight w:val="yellow"/>
        </w:rPr>
      </w:pPr>
      <w:r w:rsidRPr="00E230F9">
        <w:rPr>
          <w:highlight w:val="yellow"/>
        </w:rPr>
        <w:t xml:space="preserve">Add 1 µL of 10 ng/µL </w:t>
      </w:r>
      <w:r w:rsidR="00406167" w:rsidRPr="00E230F9">
        <w:rPr>
          <w:highlight w:val="yellow"/>
        </w:rPr>
        <w:t>bovine serum albumin (</w:t>
      </w:r>
      <w:r w:rsidRPr="00E230F9">
        <w:rPr>
          <w:highlight w:val="yellow"/>
        </w:rPr>
        <w:t>BSA</w:t>
      </w:r>
      <w:r w:rsidR="00406167" w:rsidRPr="00FF5CD8">
        <w:rPr>
          <w:highlight w:val="yellow"/>
        </w:rPr>
        <w:t>)</w:t>
      </w:r>
      <w:r w:rsidRPr="00E230F9">
        <w:rPr>
          <w:highlight w:val="yellow"/>
        </w:rPr>
        <w:t xml:space="preserve"> in 25 mM NH</w:t>
      </w:r>
      <w:r w:rsidRPr="00E230F9">
        <w:rPr>
          <w:highlight w:val="yellow"/>
          <w:vertAlign w:val="subscript"/>
        </w:rPr>
        <w:t>4</w:t>
      </w:r>
      <w:r w:rsidRPr="00E230F9">
        <w:rPr>
          <w:highlight w:val="yellow"/>
        </w:rPr>
        <w:t>HCO</w:t>
      </w:r>
      <w:r w:rsidRPr="00E230F9">
        <w:rPr>
          <w:highlight w:val="yellow"/>
          <w:vertAlign w:val="subscript"/>
        </w:rPr>
        <w:t>3</w:t>
      </w:r>
      <w:r w:rsidRPr="00E230F9">
        <w:rPr>
          <w:highlight w:val="yellow"/>
        </w:rPr>
        <w:t xml:space="preserve"> into sample tubes.</w:t>
      </w:r>
    </w:p>
    <w:p w14:paraId="2AF1996A" w14:textId="77777777" w:rsidR="00E230F9" w:rsidRDefault="00E230F9" w:rsidP="003B575B">
      <w:pPr>
        <w:pStyle w:val="ListParagraph"/>
        <w:spacing w:after="0"/>
        <w:ind w:left="0"/>
        <w:jc w:val="both"/>
        <w:rPr>
          <w:highlight w:val="yellow"/>
        </w:rPr>
      </w:pPr>
    </w:p>
    <w:p w14:paraId="6A50BDDF" w14:textId="0FAC8B40" w:rsidR="00A53A3B" w:rsidRDefault="000900AE" w:rsidP="003B575B">
      <w:pPr>
        <w:pStyle w:val="ListParagraph"/>
        <w:numPr>
          <w:ilvl w:val="1"/>
          <w:numId w:val="21"/>
        </w:numPr>
        <w:spacing w:after="0"/>
        <w:ind w:left="0" w:firstLine="0"/>
        <w:jc w:val="both"/>
        <w:rPr>
          <w:highlight w:val="yellow"/>
        </w:rPr>
      </w:pPr>
      <w:r w:rsidRPr="00E230F9">
        <w:rPr>
          <w:highlight w:val="yellow"/>
        </w:rPr>
        <w:t xml:space="preserve">Add 0.3 µL of 100 </w:t>
      </w:r>
      <w:proofErr w:type="spellStart"/>
      <w:r w:rsidRPr="00E230F9">
        <w:rPr>
          <w:highlight w:val="yellow"/>
        </w:rPr>
        <w:t>fmol</w:t>
      </w:r>
      <w:proofErr w:type="spellEnd"/>
      <w:r w:rsidRPr="00E230F9">
        <w:rPr>
          <w:highlight w:val="yellow"/>
        </w:rPr>
        <w:t>/µL crude heavy peptide standards</w:t>
      </w:r>
      <w:r w:rsidR="00AB6242">
        <w:rPr>
          <w:highlight w:val="yellow"/>
        </w:rPr>
        <w:t xml:space="preserve"> </w:t>
      </w:r>
      <w:r w:rsidRPr="00E230F9">
        <w:rPr>
          <w:highlight w:val="yellow"/>
        </w:rPr>
        <w:t xml:space="preserve">(total 30 </w:t>
      </w:r>
      <w:proofErr w:type="spellStart"/>
      <w:r w:rsidRPr="00E230F9">
        <w:rPr>
          <w:highlight w:val="yellow"/>
        </w:rPr>
        <w:t>fmol</w:t>
      </w:r>
      <w:proofErr w:type="spellEnd"/>
      <w:r w:rsidRPr="00E230F9">
        <w:rPr>
          <w:highlight w:val="yellow"/>
        </w:rPr>
        <w:t xml:space="preserve">) into sample tubes. </w:t>
      </w:r>
    </w:p>
    <w:p w14:paraId="783E00A2" w14:textId="77777777" w:rsidR="00E230F9" w:rsidRPr="00E230F9" w:rsidRDefault="00E230F9" w:rsidP="003B575B">
      <w:pPr>
        <w:spacing w:after="0"/>
        <w:jc w:val="both"/>
        <w:rPr>
          <w:highlight w:val="yellow"/>
        </w:rPr>
      </w:pPr>
    </w:p>
    <w:p w14:paraId="10C549BB" w14:textId="2F096A75" w:rsidR="000900AE" w:rsidRPr="00613584" w:rsidRDefault="00F05CED" w:rsidP="003B575B">
      <w:pPr>
        <w:pStyle w:val="ListParagraph"/>
        <w:spacing w:after="0"/>
        <w:ind w:left="0"/>
        <w:jc w:val="both"/>
      </w:pPr>
      <w:r>
        <w:t xml:space="preserve">NOTE: </w:t>
      </w:r>
      <w:r w:rsidRPr="00F05CED">
        <w:t xml:space="preserve">Aliquots of crude heavy peptide standards </w:t>
      </w:r>
      <w:r w:rsidR="00AB6242">
        <w:t xml:space="preserve">for EGFR/MAPK pathway proteins </w:t>
      </w:r>
      <w:r w:rsidRPr="00F05CED">
        <w:t xml:space="preserve">are made at </w:t>
      </w:r>
      <w:r>
        <w:t xml:space="preserve">a </w:t>
      </w:r>
      <w:r w:rsidR="00E85E09">
        <w:t xml:space="preserve">nominal </w:t>
      </w:r>
      <w:r w:rsidRPr="00F05CED">
        <w:t xml:space="preserve">concentration of 100 </w:t>
      </w:r>
      <w:proofErr w:type="spellStart"/>
      <w:r w:rsidRPr="00F05CED">
        <w:t>fmol</w:t>
      </w:r>
      <w:proofErr w:type="spellEnd"/>
      <w:r w:rsidRPr="00F05CED">
        <w:t>/</w:t>
      </w:r>
      <w:r>
        <w:t>µ</w:t>
      </w:r>
      <w:r w:rsidRPr="00F05CED">
        <w:t xml:space="preserve">L in </w:t>
      </w:r>
      <w:r>
        <w:t xml:space="preserve">25 mM </w:t>
      </w:r>
      <w:r w:rsidRPr="00F05CED">
        <w:t>NH</w:t>
      </w:r>
      <w:r w:rsidRPr="00E230F9">
        <w:rPr>
          <w:vertAlign w:val="subscript"/>
        </w:rPr>
        <w:t>4</w:t>
      </w:r>
      <w:r w:rsidRPr="00F05CED">
        <w:t>HCO</w:t>
      </w:r>
      <w:r w:rsidRPr="00E230F9">
        <w:rPr>
          <w:vertAlign w:val="subscript"/>
        </w:rPr>
        <w:t>3</w:t>
      </w:r>
      <w:r w:rsidR="00CE3EEF">
        <w:t>. D</w:t>
      </w:r>
      <w:r w:rsidR="006731F7" w:rsidRPr="00613584">
        <w:t xml:space="preserve">ispense the small volume of </w:t>
      </w:r>
      <w:r w:rsidR="005651E0" w:rsidRPr="00613584">
        <w:t xml:space="preserve">crude </w:t>
      </w:r>
      <w:r w:rsidR="006731F7" w:rsidRPr="00613584">
        <w:t>heavy peptide standards</w:t>
      </w:r>
      <w:r w:rsidR="00111358">
        <w:t xml:space="preserve"> at 100 </w:t>
      </w:r>
      <w:proofErr w:type="spellStart"/>
      <w:r w:rsidR="00111358" w:rsidRPr="00111358">
        <w:t>fmol</w:t>
      </w:r>
      <w:proofErr w:type="spellEnd"/>
      <w:r w:rsidR="00111358" w:rsidRPr="00111358">
        <w:t>/µL</w:t>
      </w:r>
      <w:r w:rsidR="006731F7" w:rsidRPr="00613584">
        <w:t xml:space="preserve"> into the middle of the solution and make sure there is no left-over liquid in the pipet tip.</w:t>
      </w:r>
      <w:r w:rsidR="005651E0" w:rsidRPr="00613584">
        <w:t xml:space="preserve"> </w:t>
      </w:r>
    </w:p>
    <w:p w14:paraId="4DC0F975" w14:textId="77777777" w:rsidR="00E230F9" w:rsidRDefault="00E230F9" w:rsidP="003B575B">
      <w:pPr>
        <w:pStyle w:val="ListParagraph"/>
        <w:spacing w:after="0"/>
        <w:ind w:left="0"/>
        <w:jc w:val="both"/>
      </w:pPr>
    </w:p>
    <w:p w14:paraId="75335691" w14:textId="7F53D28A" w:rsidR="006731F7" w:rsidRPr="00613584" w:rsidRDefault="006731F7" w:rsidP="003B575B">
      <w:pPr>
        <w:pStyle w:val="ListParagraph"/>
        <w:numPr>
          <w:ilvl w:val="1"/>
          <w:numId w:val="21"/>
        </w:numPr>
        <w:spacing w:after="0"/>
        <w:ind w:left="0" w:firstLine="0"/>
        <w:jc w:val="both"/>
      </w:pPr>
      <w:r w:rsidRPr="00613584">
        <w:t xml:space="preserve">Add 9 </w:t>
      </w:r>
      <w:proofErr w:type="spellStart"/>
      <w:r w:rsidRPr="00613584">
        <w:t>μL</w:t>
      </w:r>
      <w:proofErr w:type="spellEnd"/>
      <w:r w:rsidRPr="00613584">
        <w:t xml:space="preserve"> of 100% TFE into sample tubes with the final </w:t>
      </w:r>
      <w:r w:rsidR="00155B4F">
        <w:t xml:space="preserve">concentration of </w:t>
      </w:r>
      <w:r w:rsidRPr="00613584">
        <w:t>~60% TFE.</w:t>
      </w:r>
    </w:p>
    <w:p w14:paraId="505DF2AE" w14:textId="77777777" w:rsidR="00E230F9" w:rsidRDefault="00E230F9" w:rsidP="003B575B">
      <w:pPr>
        <w:pStyle w:val="ListParagraph"/>
        <w:spacing w:after="0"/>
        <w:ind w:left="0"/>
        <w:jc w:val="both"/>
      </w:pPr>
      <w:bookmarkStart w:id="12" w:name="_Hlk43548410"/>
    </w:p>
    <w:p w14:paraId="48B9F136" w14:textId="5BEAB8A2" w:rsidR="002174D9" w:rsidRPr="00613584" w:rsidRDefault="006731F7" w:rsidP="003B575B">
      <w:pPr>
        <w:pStyle w:val="ListParagraph"/>
        <w:numPr>
          <w:ilvl w:val="1"/>
          <w:numId w:val="21"/>
        </w:numPr>
        <w:spacing w:after="0"/>
        <w:ind w:left="0" w:firstLine="0"/>
        <w:jc w:val="both"/>
      </w:pPr>
      <w:r w:rsidRPr="00613584">
        <w:t xml:space="preserve">Centrifuge at </w:t>
      </w:r>
      <w:r w:rsidR="00F05CED">
        <w:t xml:space="preserve">1500 </w:t>
      </w:r>
      <w:r w:rsidR="009E555F">
        <w:t xml:space="preserve">x </w:t>
      </w:r>
      <w:r w:rsidR="00F05CED">
        <w:t>g</w:t>
      </w:r>
      <w:r w:rsidRPr="00613584">
        <w:t xml:space="preserve"> for 5 min and then gently </w:t>
      </w:r>
      <w:r w:rsidR="00E37A15">
        <w:t>vortex</w:t>
      </w:r>
      <w:r w:rsidRPr="00613584">
        <w:t xml:space="preserve"> at </w:t>
      </w:r>
      <w:r w:rsidR="00F05CED">
        <w:t>100</w:t>
      </w:r>
      <w:r w:rsidR="009E555F">
        <w:t xml:space="preserve"> x</w:t>
      </w:r>
      <w:r w:rsidR="00F05CED">
        <w:t xml:space="preserve"> g</w:t>
      </w:r>
      <w:r w:rsidRPr="00613584">
        <w:t xml:space="preserve"> for 3 min.</w:t>
      </w:r>
      <w:bookmarkEnd w:id="12"/>
    </w:p>
    <w:p w14:paraId="395EB287" w14:textId="77777777" w:rsidR="002174D9" w:rsidRPr="00613584" w:rsidRDefault="002174D9" w:rsidP="003B575B">
      <w:pPr>
        <w:pStyle w:val="ListParagraph"/>
        <w:spacing w:after="0"/>
        <w:ind w:left="0"/>
        <w:mirrorIndents/>
        <w:jc w:val="both"/>
      </w:pPr>
    </w:p>
    <w:p w14:paraId="022F1F41" w14:textId="745EA8EC" w:rsidR="008A0F6F" w:rsidRPr="00E230F9" w:rsidRDefault="008A0F6F" w:rsidP="003B575B">
      <w:pPr>
        <w:pStyle w:val="ListParagraph"/>
        <w:numPr>
          <w:ilvl w:val="0"/>
          <w:numId w:val="10"/>
        </w:numPr>
        <w:spacing w:after="0"/>
        <w:ind w:left="0" w:firstLine="0"/>
        <w:mirrorIndents/>
        <w:jc w:val="both"/>
        <w:rPr>
          <w:b/>
          <w:bCs/>
          <w:highlight w:val="yellow"/>
        </w:rPr>
      </w:pPr>
      <w:bookmarkStart w:id="13" w:name="_Hlk43540577"/>
      <w:bookmarkStart w:id="14" w:name="_Hlk43569671"/>
      <w:r w:rsidRPr="00E230F9">
        <w:rPr>
          <w:b/>
          <w:bCs/>
          <w:highlight w:val="yellow"/>
        </w:rPr>
        <w:t xml:space="preserve">Cell lysis and protein denaturation </w:t>
      </w:r>
    </w:p>
    <w:bookmarkEnd w:id="13"/>
    <w:p w14:paraId="27E984AC" w14:textId="77777777" w:rsidR="00E230F9" w:rsidRDefault="00E230F9" w:rsidP="003B575B">
      <w:pPr>
        <w:pStyle w:val="ListParagraph"/>
        <w:spacing w:after="0"/>
        <w:ind w:left="0"/>
        <w:jc w:val="both"/>
        <w:rPr>
          <w:highlight w:val="yellow"/>
        </w:rPr>
      </w:pPr>
    </w:p>
    <w:p w14:paraId="345C2B0B" w14:textId="30A350AA" w:rsidR="006731F7" w:rsidRPr="00E230F9" w:rsidRDefault="00FD47A2" w:rsidP="003B575B">
      <w:pPr>
        <w:pStyle w:val="ListParagraph"/>
        <w:numPr>
          <w:ilvl w:val="1"/>
          <w:numId w:val="22"/>
        </w:numPr>
        <w:spacing w:after="0"/>
        <w:ind w:left="0" w:firstLine="0"/>
        <w:jc w:val="both"/>
        <w:rPr>
          <w:highlight w:val="yellow"/>
        </w:rPr>
      </w:pPr>
      <w:r w:rsidRPr="00E230F9">
        <w:rPr>
          <w:highlight w:val="yellow"/>
        </w:rPr>
        <w:t xml:space="preserve">Sonicate </w:t>
      </w:r>
      <w:r w:rsidR="00933088">
        <w:rPr>
          <w:highlight w:val="yellow"/>
        </w:rPr>
        <w:t xml:space="preserve">FACS-sorted </w:t>
      </w:r>
      <w:r w:rsidR="002F289A">
        <w:rPr>
          <w:highlight w:val="yellow"/>
        </w:rPr>
        <w:t xml:space="preserve">breast </w:t>
      </w:r>
      <w:r w:rsidR="00933088">
        <w:rPr>
          <w:highlight w:val="yellow"/>
        </w:rPr>
        <w:t>cells</w:t>
      </w:r>
      <w:r w:rsidRPr="00E230F9">
        <w:rPr>
          <w:highlight w:val="yellow"/>
        </w:rPr>
        <w:t xml:space="preserve"> on ice for 1 min with 1-min interval</w:t>
      </w:r>
      <w:r w:rsidR="00CE3EEF">
        <w:rPr>
          <w:highlight w:val="yellow"/>
        </w:rPr>
        <w:t>s</w:t>
      </w:r>
      <w:r w:rsidRPr="00E230F9">
        <w:rPr>
          <w:highlight w:val="yellow"/>
        </w:rPr>
        <w:t xml:space="preserve"> for a total of 5 cycles</w:t>
      </w:r>
      <w:r w:rsidR="00F05CED" w:rsidRPr="00E230F9">
        <w:rPr>
          <w:highlight w:val="yellow"/>
        </w:rPr>
        <w:t xml:space="preserve"> at </w:t>
      </w:r>
      <w:r w:rsidR="006446AC" w:rsidRPr="00E230F9">
        <w:rPr>
          <w:highlight w:val="yellow"/>
        </w:rPr>
        <w:t xml:space="preserve">the </w:t>
      </w:r>
      <w:r w:rsidR="00CE3EEF">
        <w:rPr>
          <w:highlight w:val="yellow"/>
        </w:rPr>
        <w:t xml:space="preserve">70% </w:t>
      </w:r>
      <w:r w:rsidR="006446AC" w:rsidRPr="00E230F9">
        <w:rPr>
          <w:highlight w:val="yellow"/>
        </w:rPr>
        <w:t xml:space="preserve">amplitude </w:t>
      </w:r>
      <w:r w:rsidR="00F05CED" w:rsidRPr="00E230F9">
        <w:rPr>
          <w:highlight w:val="yellow"/>
        </w:rPr>
        <w:t>and 0.5 Hz.</w:t>
      </w:r>
    </w:p>
    <w:p w14:paraId="7E42B86D" w14:textId="77777777" w:rsidR="00E230F9" w:rsidRDefault="00E230F9" w:rsidP="003B575B">
      <w:pPr>
        <w:pStyle w:val="ListParagraph"/>
        <w:spacing w:after="0"/>
        <w:ind w:left="0"/>
        <w:jc w:val="both"/>
        <w:rPr>
          <w:highlight w:val="yellow"/>
        </w:rPr>
      </w:pPr>
    </w:p>
    <w:p w14:paraId="7BC6E365" w14:textId="4A2C5494" w:rsidR="00FD47A2" w:rsidRPr="00E230F9" w:rsidRDefault="00FD47A2" w:rsidP="003B575B">
      <w:pPr>
        <w:pStyle w:val="ListParagraph"/>
        <w:numPr>
          <w:ilvl w:val="1"/>
          <w:numId w:val="22"/>
        </w:numPr>
        <w:spacing w:after="0"/>
        <w:ind w:left="0" w:firstLine="0"/>
        <w:jc w:val="both"/>
        <w:rPr>
          <w:highlight w:val="yellow"/>
        </w:rPr>
      </w:pPr>
      <w:r w:rsidRPr="00E230F9">
        <w:rPr>
          <w:highlight w:val="yellow"/>
        </w:rPr>
        <w:t>Incubate samples</w:t>
      </w:r>
      <w:r w:rsidR="00155B4F" w:rsidRPr="00E230F9">
        <w:rPr>
          <w:highlight w:val="yellow"/>
        </w:rPr>
        <w:t xml:space="preserve"> </w:t>
      </w:r>
      <w:r w:rsidRPr="00E230F9">
        <w:rPr>
          <w:highlight w:val="yellow"/>
        </w:rPr>
        <w:t xml:space="preserve">at 90 °C for 1 h for protein denaturation using </w:t>
      </w:r>
      <w:r w:rsidR="00EA6511" w:rsidRPr="00E230F9">
        <w:rPr>
          <w:highlight w:val="yellow"/>
        </w:rPr>
        <w:t>a</w:t>
      </w:r>
      <w:r w:rsidRPr="00E230F9">
        <w:rPr>
          <w:highlight w:val="yellow"/>
        </w:rPr>
        <w:t xml:space="preserve"> PCR thermocycler with the heated-lid option.</w:t>
      </w:r>
    </w:p>
    <w:p w14:paraId="079385BB" w14:textId="77777777" w:rsidR="00E230F9" w:rsidRDefault="00E230F9" w:rsidP="003B575B">
      <w:pPr>
        <w:pStyle w:val="ListParagraph"/>
        <w:spacing w:after="0"/>
        <w:ind w:left="0"/>
        <w:jc w:val="both"/>
      </w:pPr>
    </w:p>
    <w:p w14:paraId="362748C5" w14:textId="4B6D2039" w:rsidR="00EA6511" w:rsidRDefault="00EA6511" w:rsidP="003B575B">
      <w:pPr>
        <w:pStyle w:val="ListParagraph"/>
        <w:spacing w:after="0"/>
        <w:ind w:left="0"/>
        <w:jc w:val="both"/>
      </w:pPr>
      <w:r>
        <w:t xml:space="preserve">NOTE: </w:t>
      </w:r>
      <w:r w:rsidR="0075199F">
        <w:t xml:space="preserve">TFE is a volatile solvent with </w:t>
      </w:r>
      <w:r w:rsidR="00CE3EEF">
        <w:t xml:space="preserve">a </w:t>
      </w:r>
      <w:r w:rsidR="0075199F">
        <w:t xml:space="preserve">boiling point of 74 </w:t>
      </w:r>
      <w:r w:rsidR="0075199F" w:rsidRPr="00613584">
        <w:t>°C</w:t>
      </w:r>
      <w:r w:rsidR="0075199F">
        <w:t xml:space="preserve">, and thus the heated-lid option is selected to avoid complete drying with substantial sample loss. </w:t>
      </w:r>
    </w:p>
    <w:p w14:paraId="7BB18789" w14:textId="77777777" w:rsidR="00E230F9" w:rsidRPr="00613584" w:rsidRDefault="00E230F9" w:rsidP="003B575B">
      <w:pPr>
        <w:pStyle w:val="ListParagraph"/>
        <w:spacing w:after="0"/>
        <w:ind w:left="0"/>
        <w:jc w:val="both"/>
      </w:pPr>
    </w:p>
    <w:p w14:paraId="6442400A" w14:textId="1ED963DD" w:rsidR="00A53A3B" w:rsidRPr="00E230F9" w:rsidRDefault="00FD47A2" w:rsidP="003B575B">
      <w:pPr>
        <w:pStyle w:val="ListParagraph"/>
        <w:numPr>
          <w:ilvl w:val="1"/>
          <w:numId w:val="22"/>
        </w:numPr>
        <w:spacing w:after="0"/>
        <w:ind w:left="0" w:firstLine="0"/>
        <w:jc w:val="both"/>
        <w:rPr>
          <w:highlight w:val="yellow"/>
        </w:rPr>
      </w:pPr>
      <w:r w:rsidRPr="00E230F9">
        <w:rPr>
          <w:highlight w:val="yellow"/>
        </w:rPr>
        <w:t xml:space="preserve">Cool samples to room temperature with centrifugation at </w:t>
      </w:r>
      <w:r w:rsidR="00C36067" w:rsidRPr="00E230F9">
        <w:rPr>
          <w:highlight w:val="yellow"/>
        </w:rPr>
        <w:t xml:space="preserve">1500 </w:t>
      </w:r>
      <w:r w:rsidR="00CE3EEF" w:rsidRPr="00CE3EEF">
        <w:rPr>
          <w:i/>
          <w:iCs/>
          <w:highlight w:val="yellow"/>
        </w:rPr>
        <w:t xml:space="preserve">x </w:t>
      </w:r>
      <w:r w:rsidR="00C36067" w:rsidRPr="00CE3EEF">
        <w:rPr>
          <w:i/>
          <w:iCs/>
          <w:highlight w:val="yellow"/>
        </w:rPr>
        <w:t>g</w:t>
      </w:r>
      <w:r w:rsidRPr="00E230F9">
        <w:rPr>
          <w:highlight w:val="yellow"/>
        </w:rPr>
        <w:t xml:space="preserve"> for 3 min.</w:t>
      </w:r>
      <w:bookmarkEnd w:id="14"/>
    </w:p>
    <w:p w14:paraId="70FAB814" w14:textId="77777777" w:rsidR="004A79DC" w:rsidRPr="00613584" w:rsidRDefault="004A79DC" w:rsidP="003B575B">
      <w:pPr>
        <w:pStyle w:val="ListParagraph"/>
        <w:spacing w:after="0"/>
        <w:ind w:left="0"/>
        <w:jc w:val="both"/>
      </w:pPr>
    </w:p>
    <w:bookmarkEnd w:id="7"/>
    <w:p w14:paraId="66AC62A7" w14:textId="4184C004" w:rsidR="008A0F6F" w:rsidRPr="00613584" w:rsidRDefault="008A0F6F" w:rsidP="003B575B">
      <w:pPr>
        <w:pStyle w:val="ListParagraph"/>
        <w:numPr>
          <w:ilvl w:val="0"/>
          <w:numId w:val="10"/>
        </w:numPr>
        <w:spacing w:after="0"/>
        <w:ind w:left="0" w:firstLine="0"/>
        <w:mirrorIndents/>
        <w:jc w:val="both"/>
        <w:rPr>
          <w:b/>
          <w:bCs/>
        </w:rPr>
      </w:pPr>
      <w:r w:rsidRPr="00613584">
        <w:rPr>
          <w:b/>
          <w:bCs/>
        </w:rPr>
        <w:t xml:space="preserve">Reduction and alkylation </w:t>
      </w:r>
      <w:r w:rsidR="004B2F5E" w:rsidRPr="00613584">
        <w:rPr>
          <w:b/>
          <w:bCs/>
        </w:rPr>
        <w:t>(optional)</w:t>
      </w:r>
    </w:p>
    <w:p w14:paraId="54B2CE25" w14:textId="77777777" w:rsidR="00E230F9" w:rsidRDefault="00E230F9" w:rsidP="003B575B">
      <w:pPr>
        <w:pStyle w:val="ListParagraph"/>
        <w:spacing w:after="0"/>
        <w:ind w:left="0"/>
        <w:mirrorIndents/>
        <w:jc w:val="both"/>
      </w:pPr>
    </w:p>
    <w:p w14:paraId="5889E156" w14:textId="77777777" w:rsidR="00CE3EEF" w:rsidRDefault="00FD47A2" w:rsidP="003B575B">
      <w:pPr>
        <w:pStyle w:val="ListParagraph"/>
        <w:numPr>
          <w:ilvl w:val="1"/>
          <w:numId w:val="23"/>
        </w:numPr>
        <w:spacing w:after="0"/>
        <w:ind w:left="0" w:firstLine="0"/>
        <w:mirrorIndents/>
        <w:jc w:val="both"/>
      </w:pPr>
      <w:r w:rsidRPr="00613584">
        <w:t xml:space="preserve">Add 0.6 µL of 50 mM DTT </w:t>
      </w:r>
      <w:r w:rsidR="00CE3EEF">
        <w:t>for a</w:t>
      </w:r>
      <w:r w:rsidRPr="00613584">
        <w:t xml:space="preserve"> final concentration of 2 </w:t>
      </w:r>
      <w:proofErr w:type="spellStart"/>
      <w:r w:rsidRPr="00613584">
        <w:t>mM.</w:t>
      </w:r>
      <w:proofErr w:type="spellEnd"/>
      <w:r w:rsidRPr="00613584">
        <w:t xml:space="preserve"> </w:t>
      </w:r>
    </w:p>
    <w:p w14:paraId="4D882514" w14:textId="77777777" w:rsidR="00E230F9" w:rsidRDefault="00E230F9" w:rsidP="003B575B">
      <w:pPr>
        <w:pStyle w:val="ListParagraph"/>
        <w:spacing w:after="0"/>
        <w:ind w:left="0"/>
        <w:mirrorIndents/>
        <w:jc w:val="both"/>
      </w:pPr>
    </w:p>
    <w:p w14:paraId="66A4103C" w14:textId="606A77C0" w:rsidR="00FD47A2" w:rsidRPr="00613584" w:rsidRDefault="00FD47A2" w:rsidP="003B575B">
      <w:pPr>
        <w:pStyle w:val="ListParagraph"/>
        <w:spacing w:after="0"/>
        <w:ind w:left="0"/>
        <w:mirrorIndents/>
        <w:jc w:val="both"/>
      </w:pPr>
      <w:r w:rsidRPr="00613584">
        <w:t>N</w:t>
      </w:r>
      <w:r w:rsidR="0075199F">
        <w:t>OTE</w:t>
      </w:r>
      <w:r w:rsidRPr="00613584">
        <w:t xml:space="preserve">: </w:t>
      </w:r>
      <w:r w:rsidR="00CE3EEF">
        <w:t xml:space="preserve">DTT solution needs to be freshly prepared each time. </w:t>
      </w:r>
      <w:r w:rsidR="00B97A8D">
        <w:t xml:space="preserve">Weigh 77.5 mg of DTT and then dissolve into 1 mL of </w:t>
      </w:r>
      <w:r w:rsidR="00B97A8D" w:rsidRPr="00613584">
        <w:t>25 mM NH</w:t>
      </w:r>
      <w:r w:rsidR="00B97A8D" w:rsidRPr="00613584">
        <w:rPr>
          <w:vertAlign w:val="subscript"/>
        </w:rPr>
        <w:t>4</w:t>
      </w:r>
      <w:r w:rsidR="00B97A8D" w:rsidRPr="00613584">
        <w:t>HCO</w:t>
      </w:r>
      <w:r w:rsidR="00B97A8D" w:rsidRPr="00613584">
        <w:rPr>
          <w:vertAlign w:val="subscript"/>
        </w:rPr>
        <w:t>3</w:t>
      </w:r>
      <w:r w:rsidR="00B97A8D" w:rsidRPr="00613584">
        <w:t xml:space="preserve"> to make 50</w:t>
      </w:r>
      <w:r w:rsidR="00B97A8D">
        <w:t>0</w:t>
      </w:r>
      <w:r w:rsidR="00B97A8D" w:rsidRPr="00613584">
        <w:t xml:space="preserve"> mM DTT</w:t>
      </w:r>
      <w:r w:rsidR="00B97A8D">
        <w:t xml:space="preserve">. </w:t>
      </w:r>
      <w:r w:rsidR="00DE0F66" w:rsidRPr="00613584">
        <w:t>10 µL of 500</w:t>
      </w:r>
      <w:r w:rsidR="007B12D0">
        <w:t xml:space="preserve"> </w:t>
      </w:r>
      <w:r w:rsidR="00DE0F66" w:rsidRPr="00613584">
        <w:t xml:space="preserve">mM DTT is </w:t>
      </w:r>
      <w:r w:rsidR="00B97A8D">
        <w:t xml:space="preserve">then </w:t>
      </w:r>
      <w:r w:rsidR="00DE0F66" w:rsidRPr="00613584">
        <w:t>added into 90 µL of 25 mM NH</w:t>
      </w:r>
      <w:r w:rsidR="00DE0F66" w:rsidRPr="00B97A8D">
        <w:rPr>
          <w:vertAlign w:val="subscript"/>
        </w:rPr>
        <w:t>4</w:t>
      </w:r>
      <w:r w:rsidR="00DE0F66" w:rsidRPr="00613584">
        <w:t>HCO</w:t>
      </w:r>
      <w:r w:rsidR="00DE0F66" w:rsidRPr="00B97A8D">
        <w:rPr>
          <w:vertAlign w:val="subscript"/>
        </w:rPr>
        <w:t>3</w:t>
      </w:r>
      <w:r w:rsidR="00DE0F66" w:rsidRPr="00613584">
        <w:t xml:space="preserve"> to make 50 mM DTT.</w:t>
      </w:r>
    </w:p>
    <w:p w14:paraId="1105E830" w14:textId="77777777" w:rsidR="00E230F9" w:rsidRDefault="00E230F9" w:rsidP="003B575B">
      <w:pPr>
        <w:pStyle w:val="ListParagraph"/>
        <w:spacing w:after="0"/>
        <w:ind w:left="0"/>
        <w:mirrorIndents/>
        <w:jc w:val="both"/>
      </w:pPr>
    </w:p>
    <w:p w14:paraId="5F16A360" w14:textId="03F5D271" w:rsidR="007A38FB" w:rsidRPr="00613584" w:rsidRDefault="00FD47A2" w:rsidP="003B575B">
      <w:pPr>
        <w:pStyle w:val="ListParagraph"/>
        <w:numPr>
          <w:ilvl w:val="1"/>
          <w:numId w:val="23"/>
        </w:numPr>
        <w:spacing w:after="0"/>
        <w:ind w:left="0" w:firstLine="0"/>
        <w:mirrorIndents/>
        <w:jc w:val="both"/>
      </w:pPr>
      <w:r w:rsidRPr="00613584">
        <w:t xml:space="preserve">Centrifuge at </w:t>
      </w:r>
      <w:r w:rsidR="00C36067">
        <w:t xml:space="preserve">1500 </w:t>
      </w:r>
      <w:r w:rsidR="00CE3EEF" w:rsidRPr="00CE3EEF">
        <w:rPr>
          <w:i/>
          <w:iCs/>
        </w:rPr>
        <w:t xml:space="preserve">x </w:t>
      </w:r>
      <w:r w:rsidR="00C36067" w:rsidRPr="00CE3EEF">
        <w:rPr>
          <w:i/>
          <w:iCs/>
        </w:rPr>
        <w:t>g</w:t>
      </w:r>
      <w:r w:rsidRPr="00613584">
        <w:t xml:space="preserve"> for 5 min and then gently mix at 850 rpm for 3 min.</w:t>
      </w:r>
    </w:p>
    <w:p w14:paraId="729BF296" w14:textId="77777777" w:rsidR="00E230F9" w:rsidRDefault="00E230F9" w:rsidP="003B575B">
      <w:pPr>
        <w:pStyle w:val="ListParagraph"/>
        <w:spacing w:after="0"/>
        <w:ind w:left="0"/>
        <w:mirrorIndents/>
        <w:jc w:val="both"/>
      </w:pPr>
    </w:p>
    <w:p w14:paraId="30C2ECCC" w14:textId="134884DE" w:rsidR="00FD47A2" w:rsidRPr="00613584" w:rsidRDefault="00FD47A2" w:rsidP="003B575B">
      <w:pPr>
        <w:pStyle w:val="ListParagraph"/>
        <w:numPr>
          <w:ilvl w:val="1"/>
          <w:numId w:val="23"/>
        </w:numPr>
        <w:spacing w:after="0"/>
        <w:ind w:left="0" w:firstLine="0"/>
        <w:mirrorIndents/>
        <w:jc w:val="both"/>
      </w:pPr>
      <w:r w:rsidRPr="00613584">
        <w:t xml:space="preserve">Incubate </w:t>
      </w:r>
      <w:r w:rsidR="00DE0F66" w:rsidRPr="00613584">
        <w:t xml:space="preserve">at </w:t>
      </w:r>
      <w:r w:rsidR="00DE0F66" w:rsidRPr="00CE3EEF">
        <w:rPr>
          <w:rFonts w:asciiTheme="minorHAnsi" w:hAnsiTheme="minorHAnsi" w:cstheme="minorHAnsi"/>
        </w:rPr>
        <w:t>56</w:t>
      </w:r>
      <w:r w:rsidR="00DE0F66" w:rsidRPr="00CE3EEF">
        <w:rPr>
          <w:rFonts w:ascii="Cambria Math" w:hAnsi="Cambria Math" w:cs="Cambria Math"/>
        </w:rPr>
        <w:t>℃</w:t>
      </w:r>
      <w:r w:rsidR="00DE0F66" w:rsidRPr="00613584">
        <w:t xml:space="preserve"> </w:t>
      </w:r>
      <w:r w:rsidRPr="00613584">
        <w:t xml:space="preserve">for </w:t>
      </w:r>
      <w:r w:rsidR="00DE0F66" w:rsidRPr="00613584">
        <w:t>1 h</w:t>
      </w:r>
      <w:r w:rsidRPr="00613584">
        <w:t xml:space="preserve"> with gentle shaking at </w:t>
      </w:r>
      <w:r w:rsidR="00C36067">
        <w:t xml:space="preserve">100 </w:t>
      </w:r>
      <w:r w:rsidR="00CE3EEF" w:rsidRPr="00CE3EEF">
        <w:rPr>
          <w:i/>
          <w:iCs/>
        </w:rPr>
        <w:t xml:space="preserve">x </w:t>
      </w:r>
      <w:r w:rsidR="00C36067" w:rsidRPr="00CE3EEF">
        <w:rPr>
          <w:i/>
          <w:iCs/>
        </w:rPr>
        <w:t>g</w:t>
      </w:r>
      <w:r w:rsidRPr="00613584">
        <w:t>.</w:t>
      </w:r>
    </w:p>
    <w:p w14:paraId="4911A37E" w14:textId="77777777" w:rsidR="00E230F9" w:rsidRDefault="00E230F9" w:rsidP="003B575B">
      <w:pPr>
        <w:pStyle w:val="ListParagraph"/>
        <w:spacing w:after="0"/>
        <w:ind w:left="0"/>
        <w:mirrorIndents/>
        <w:jc w:val="both"/>
      </w:pPr>
    </w:p>
    <w:p w14:paraId="47B52B20" w14:textId="0C85A4F5" w:rsidR="007A38FB" w:rsidRPr="00613584" w:rsidRDefault="00DE0F66" w:rsidP="003B575B">
      <w:pPr>
        <w:pStyle w:val="ListParagraph"/>
        <w:numPr>
          <w:ilvl w:val="1"/>
          <w:numId w:val="23"/>
        </w:numPr>
        <w:spacing w:after="0"/>
        <w:ind w:left="0" w:firstLine="0"/>
        <w:mirrorIndents/>
        <w:jc w:val="both"/>
      </w:pPr>
      <w:r w:rsidRPr="00613584">
        <w:t xml:space="preserve">Cool samples to room temperature and centrifuge </w:t>
      </w:r>
      <w:r w:rsidR="00F22AF8" w:rsidRPr="00613584">
        <w:t xml:space="preserve">at </w:t>
      </w:r>
      <w:r w:rsidR="00C36067">
        <w:t xml:space="preserve">1500 </w:t>
      </w:r>
      <w:r w:rsidR="00CE3EEF" w:rsidRPr="00CE3EEF">
        <w:rPr>
          <w:i/>
          <w:iCs/>
        </w:rPr>
        <w:t xml:space="preserve">x </w:t>
      </w:r>
      <w:r w:rsidR="00C36067" w:rsidRPr="00CE3EEF">
        <w:rPr>
          <w:i/>
          <w:iCs/>
        </w:rPr>
        <w:t>g</w:t>
      </w:r>
      <w:r w:rsidR="00F22AF8" w:rsidRPr="00613584">
        <w:t xml:space="preserve"> for 3 min.</w:t>
      </w:r>
    </w:p>
    <w:p w14:paraId="46959C48" w14:textId="77777777" w:rsidR="00E230F9" w:rsidRDefault="00E230F9" w:rsidP="003B575B">
      <w:pPr>
        <w:pStyle w:val="ListParagraph"/>
        <w:spacing w:after="0"/>
        <w:ind w:left="0"/>
        <w:jc w:val="both"/>
      </w:pPr>
    </w:p>
    <w:p w14:paraId="22DFAC71" w14:textId="5CF450D2" w:rsidR="007A38FB" w:rsidRPr="00613584" w:rsidRDefault="00DE0F66" w:rsidP="003B575B">
      <w:pPr>
        <w:pStyle w:val="ListParagraph"/>
        <w:numPr>
          <w:ilvl w:val="1"/>
          <w:numId w:val="23"/>
        </w:numPr>
        <w:spacing w:after="0"/>
        <w:ind w:left="0" w:firstLine="0"/>
        <w:jc w:val="both"/>
      </w:pPr>
      <w:r w:rsidRPr="00613584">
        <w:t xml:space="preserve">Add 0.5 µL of 60 mM IAA to the RT-PCR tube with the final concentration of ~2 </w:t>
      </w:r>
      <w:proofErr w:type="spellStart"/>
      <w:r w:rsidRPr="00613584">
        <w:t>mM.</w:t>
      </w:r>
      <w:proofErr w:type="spellEnd"/>
      <w:r w:rsidR="00C36067" w:rsidRPr="00C36067">
        <w:t xml:space="preserve"> </w:t>
      </w:r>
    </w:p>
    <w:p w14:paraId="34B704F6" w14:textId="77777777" w:rsidR="00E230F9" w:rsidRDefault="00E230F9" w:rsidP="003B575B">
      <w:pPr>
        <w:pStyle w:val="ListParagraph"/>
        <w:spacing w:after="0"/>
        <w:ind w:left="0"/>
        <w:mirrorIndents/>
        <w:jc w:val="both"/>
      </w:pPr>
    </w:p>
    <w:p w14:paraId="580D773A" w14:textId="0435EFFB" w:rsidR="00DE0F66" w:rsidRPr="00613584" w:rsidRDefault="00DE0F66" w:rsidP="003B575B">
      <w:pPr>
        <w:pStyle w:val="ListParagraph"/>
        <w:spacing w:after="0"/>
        <w:ind w:left="0"/>
        <w:mirrorIndents/>
        <w:jc w:val="both"/>
      </w:pPr>
      <w:r w:rsidRPr="00613584">
        <w:t>N</w:t>
      </w:r>
      <w:r w:rsidR="0075199F">
        <w:t>OTE</w:t>
      </w:r>
      <w:r w:rsidRPr="00613584">
        <w:t>:</w:t>
      </w:r>
      <w:r w:rsidR="00CE3EEF">
        <w:t xml:space="preserve"> IAA</w:t>
      </w:r>
      <w:r w:rsidR="00CE3EEF" w:rsidRPr="00C36067">
        <w:t xml:space="preserve"> solution need</w:t>
      </w:r>
      <w:r w:rsidR="00CE3EEF">
        <w:t>s</w:t>
      </w:r>
      <w:r w:rsidR="00CE3EEF" w:rsidRPr="00C36067">
        <w:t xml:space="preserve"> to be freshly prepared each time.</w:t>
      </w:r>
      <w:r w:rsidRPr="00613584">
        <w:t xml:space="preserve"> </w:t>
      </w:r>
      <w:r w:rsidR="00B97A8D">
        <w:t xml:space="preserve">Weigh 74.3 mg of IAA and then dissolve into 1 mL of </w:t>
      </w:r>
      <w:r w:rsidR="00B97A8D" w:rsidRPr="00613584">
        <w:t>25 mM NH</w:t>
      </w:r>
      <w:r w:rsidR="00B97A8D" w:rsidRPr="00613584">
        <w:rPr>
          <w:vertAlign w:val="subscript"/>
        </w:rPr>
        <w:t>4</w:t>
      </w:r>
      <w:r w:rsidR="00B97A8D" w:rsidRPr="00613584">
        <w:t>HCO</w:t>
      </w:r>
      <w:r w:rsidR="00B97A8D" w:rsidRPr="00613584">
        <w:rPr>
          <w:vertAlign w:val="subscript"/>
        </w:rPr>
        <w:t>3</w:t>
      </w:r>
      <w:r w:rsidR="00B97A8D" w:rsidRPr="00613584">
        <w:t xml:space="preserve"> to make </w:t>
      </w:r>
      <w:r w:rsidR="00B97A8D">
        <w:t>4</w:t>
      </w:r>
      <w:r w:rsidR="00B97A8D" w:rsidRPr="00613584">
        <w:t>0</w:t>
      </w:r>
      <w:r w:rsidR="00B97A8D">
        <w:t>0</w:t>
      </w:r>
      <w:r w:rsidR="00B97A8D" w:rsidRPr="00613584">
        <w:t xml:space="preserve"> mM </w:t>
      </w:r>
      <w:r w:rsidR="00B97A8D">
        <w:t xml:space="preserve">IAA. </w:t>
      </w:r>
      <w:r w:rsidRPr="00613584">
        <w:t>15 µL of 400 mM IAA is added into 85 µL of 25 mM NH</w:t>
      </w:r>
      <w:r w:rsidRPr="00B97A8D">
        <w:rPr>
          <w:vertAlign w:val="subscript"/>
        </w:rPr>
        <w:t>4</w:t>
      </w:r>
      <w:r w:rsidRPr="00613584">
        <w:t>HCO</w:t>
      </w:r>
      <w:r w:rsidRPr="00B97A8D">
        <w:rPr>
          <w:vertAlign w:val="subscript"/>
        </w:rPr>
        <w:t>3</w:t>
      </w:r>
      <w:r w:rsidRPr="00613584">
        <w:t xml:space="preserve"> to make 60 mM IAA.</w:t>
      </w:r>
    </w:p>
    <w:p w14:paraId="3947A187" w14:textId="77777777" w:rsidR="00E230F9" w:rsidRDefault="00E230F9" w:rsidP="003B575B">
      <w:pPr>
        <w:pStyle w:val="ListParagraph"/>
        <w:spacing w:after="0"/>
        <w:ind w:left="0"/>
        <w:mirrorIndents/>
        <w:jc w:val="both"/>
      </w:pPr>
    </w:p>
    <w:p w14:paraId="3583398A" w14:textId="2A74DAE2" w:rsidR="00DE0F66" w:rsidRDefault="00DE0F66" w:rsidP="003B575B">
      <w:pPr>
        <w:pStyle w:val="ListParagraph"/>
        <w:numPr>
          <w:ilvl w:val="1"/>
          <w:numId w:val="23"/>
        </w:numPr>
        <w:spacing w:after="0"/>
        <w:ind w:left="0" w:firstLine="0"/>
        <w:mirrorIndents/>
        <w:jc w:val="both"/>
      </w:pPr>
      <w:r w:rsidRPr="00613584">
        <w:t xml:space="preserve">Incubate in the dark at room temperature for 30 min with gentle shaking at </w:t>
      </w:r>
      <w:r w:rsidR="00C36067">
        <w:t xml:space="preserve">100 </w:t>
      </w:r>
      <w:r w:rsidR="00CE3EEF" w:rsidRPr="00CE3EEF">
        <w:rPr>
          <w:i/>
          <w:iCs/>
        </w:rPr>
        <w:t xml:space="preserve">x </w:t>
      </w:r>
      <w:r w:rsidR="00C36067" w:rsidRPr="00CE3EEF">
        <w:rPr>
          <w:i/>
          <w:iCs/>
        </w:rPr>
        <w:t>g</w:t>
      </w:r>
      <w:r w:rsidRPr="00613584">
        <w:t>.</w:t>
      </w:r>
    </w:p>
    <w:p w14:paraId="1B9AC144" w14:textId="77777777" w:rsidR="00E230F9" w:rsidRDefault="00E230F9" w:rsidP="003B575B">
      <w:pPr>
        <w:pStyle w:val="ListParagraph"/>
        <w:spacing w:after="0"/>
        <w:ind w:left="0"/>
        <w:mirrorIndents/>
        <w:jc w:val="both"/>
      </w:pPr>
    </w:p>
    <w:p w14:paraId="0C677754" w14:textId="2E876782" w:rsidR="00C36067" w:rsidRPr="00613584" w:rsidRDefault="00C36067" w:rsidP="003B575B">
      <w:pPr>
        <w:pStyle w:val="ListParagraph"/>
        <w:spacing w:after="0"/>
        <w:ind w:left="0"/>
        <w:mirrorIndents/>
        <w:jc w:val="both"/>
      </w:pPr>
      <w:r w:rsidRPr="00C36067">
        <w:t xml:space="preserve">NOTE: </w:t>
      </w:r>
      <w:bookmarkStart w:id="15" w:name="_Hlk48943544"/>
      <w:r w:rsidR="006C67AF">
        <w:t>T</w:t>
      </w:r>
      <w:r w:rsidR="004765AF">
        <w:t xml:space="preserve">he </w:t>
      </w:r>
      <w:r w:rsidR="004765AF" w:rsidRPr="004765AF">
        <w:t>reduction and alkylation steps are optional</w:t>
      </w:r>
      <w:r w:rsidR="006C67AF">
        <w:t xml:space="preserve"> when there are no c</w:t>
      </w:r>
      <w:r w:rsidR="006C67AF" w:rsidRPr="006C67AF">
        <w:t xml:space="preserve">ysteine-containing peptides </w:t>
      </w:r>
      <w:r w:rsidR="006C67AF">
        <w:t>selected for target proteins</w:t>
      </w:r>
      <w:r w:rsidR="004765AF">
        <w:t>.</w:t>
      </w:r>
      <w:bookmarkEnd w:id="15"/>
    </w:p>
    <w:p w14:paraId="2EE3085D" w14:textId="77777777" w:rsidR="009E2063" w:rsidRPr="00613584" w:rsidRDefault="009E2063" w:rsidP="003B575B">
      <w:pPr>
        <w:pStyle w:val="ListParagraph"/>
        <w:spacing w:after="0"/>
        <w:ind w:left="0"/>
        <w:mirrorIndents/>
        <w:jc w:val="both"/>
      </w:pPr>
    </w:p>
    <w:p w14:paraId="3201E819" w14:textId="6B3F9051" w:rsidR="00507974" w:rsidRPr="00E230F9" w:rsidRDefault="00507974" w:rsidP="003B575B">
      <w:pPr>
        <w:pStyle w:val="ListParagraph"/>
        <w:numPr>
          <w:ilvl w:val="0"/>
          <w:numId w:val="23"/>
        </w:numPr>
        <w:spacing w:after="0"/>
        <w:ind w:left="0" w:firstLine="0"/>
        <w:mirrorIndents/>
        <w:jc w:val="both"/>
        <w:rPr>
          <w:b/>
          <w:bCs/>
          <w:highlight w:val="yellow"/>
        </w:rPr>
      </w:pPr>
      <w:bookmarkStart w:id="16" w:name="_Hlk43539836"/>
      <w:r w:rsidRPr="00E230F9">
        <w:rPr>
          <w:b/>
          <w:bCs/>
          <w:highlight w:val="yellow"/>
        </w:rPr>
        <w:t>Trypsin digestion</w:t>
      </w:r>
    </w:p>
    <w:p w14:paraId="7D4B2F05" w14:textId="77777777" w:rsidR="00E230F9" w:rsidRDefault="00E230F9" w:rsidP="003B575B">
      <w:pPr>
        <w:pStyle w:val="ListParagraph"/>
        <w:spacing w:after="0"/>
        <w:ind w:left="0"/>
        <w:mirrorIndents/>
        <w:jc w:val="both"/>
        <w:rPr>
          <w:highlight w:val="yellow"/>
        </w:rPr>
      </w:pPr>
    </w:p>
    <w:p w14:paraId="382DACE6" w14:textId="13F037D0" w:rsidR="007A38FB" w:rsidRPr="00E230F9" w:rsidRDefault="00C15CB9" w:rsidP="003B575B">
      <w:pPr>
        <w:pStyle w:val="ListParagraph"/>
        <w:numPr>
          <w:ilvl w:val="1"/>
          <w:numId w:val="23"/>
        </w:numPr>
        <w:spacing w:after="0"/>
        <w:ind w:left="0" w:firstLine="0"/>
        <w:mirrorIndents/>
        <w:jc w:val="both"/>
        <w:rPr>
          <w:highlight w:val="yellow"/>
        </w:rPr>
      </w:pPr>
      <w:r w:rsidRPr="00E230F9">
        <w:rPr>
          <w:highlight w:val="yellow"/>
        </w:rPr>
        <w:t xml:space="preserve">Reduce </w:t>
      </w:r>
      <w:r w:rsidR="009E2063" w:rsidRPr="00E230F9">
        <w:rPr>
          <w:highlight w:val="yellow"/>
        </w:rPr>
        <w:t xml:space="preserve">the </w:t>
      </w:r>
      <w:r w:rsidRPr="00E230F9">
        <w:rPr>
          <w:highlight w:val="yellow"/>
        </w:rPr>
        <w:t xml:space="preserve">sample volume to </w:t>
      </w:r>
      <w:r w:rsidR="009E2063" w:rsidRPr="00E230F9">
        <w:rPr>
          <w:highlight w:val="yellow"/>
        </w:rPr>
        <w:t>~</w:t>
      </w:r>
      <w:r w:rsidRPr="00E230F9">
        <w:rPr>
          <w:highlight w:val="yellow"/>
        </w:rPr>
        <w:t>4 µL using a Speed Vac concentrator.</w:t>
      </w:r>
      <w:bookmarkStart w:id="17" w:name="_Hlk43556431"/>
    </w:p>
    <w:p w14:paraId="3E5AA4FC" w14:textId="77777777" w:rsidR="00E230F9" w:rsidRDefault="00E230F9" w:rsidP="003B575B">
      <w:pPr>
        <w:pStyle w:val="ListParagraph"/>
        <w:spacing w:after="0"/>
        <w:ind w:left="0"/>
        <w:mirrorIndents/>
        <w:jc w:val="both"/>
        <w:rPr>
          <w:highlight w:val="yellow"/>
        </w:rPr>
      </w:pPr>
    </w:p>
    <w:p w14:paraId="591F11B9" w14:textId="5E820DDC" w:rsidR="009E2063" w:rsidRPr="000F68F7" w:rsidRDefault="009E2063" w:rsidP="003B575B">
      <w:pPr>
        <w:pStyle w:val="ListParagraph"/>
        <w:spacing w:after="0"/>
        <w:ind w:left="0"/>
        <w:mirrorIndents/>
        <w:jc w:val="both"/>
      </w:pPr>
      <w:r w:rsidRPr="000F68F7">
        <w:t>N</w:t>
      </w:r>
      <w:r w:rsidR="0075199F" w:rsidRPr="000F68F7">
        <w:t>OTE</w:t>
      </w:r>
      <w:r w:rsidRPr="000F68F7">
        <w:t xml:space="preserve">: TFE is a volatile solvent with boiling point </w:t>
      </w:r>
      <w:r w:rsidR="004765AF" w:rsidRPr="000F68F7">
        <w:t xml:space="preserve">at </w:t>
      </w:r>
      <w:r w:rsidRPr="000F68F7">
        <w:t>74°C. High percentage TFE inh</w:t>
      </w:r>
      <w:r w:rsidR="004765AF" w:rsidRPr="000F68F7">
        <w:t>i</w:t>
      </w:r>
      <w:r w:rsidRPr="000F68F7">
        <w:t>bits trypsin digestion.</w:t>
      </w:r>
    </w:p>
    <w:bookmarkEnd w:id="17"/>
    <w:p w14:paraId="1B95924C" w14:textId="77777777" w:rsidR="00E230F9" w:rsidRDefault="00E230F9" w:rsidP="003B575B">
      <w:pPr>
        <w:pStyle w:val="ListParagraph"/>
        <w:spacing w:after="0"/>
        <w:ind w:left="0"/>
        <w:mirrorIndents/>
        <w:jc w:val="both"/>
        <w:rPr>
          <w:highlight w:val="yellow"/>
        </w:rPr>
      </w:pPr>
    </w:p>
    <w:p w14:paraId="006A39E7" w14:textId="0957DC93" w:rsidR="007A38FB" w:rsidRPr="00E230F9" w:rsidRDefault="00FD09C2" w:rsidP="003B575B">
      <w:pPr>
        <w:pStyle w:val="ListParagraph"/>
        <w:numPr>
          <w:ilvl w:val="1"/>
          <w:numId w:val="23"/>
        </w:numPr>
        <w:spacing w:after="0"/>
        <w:ind w:left="0" w:firstLine="0"/>
        <w:mirrorIndents/>
        <w:jc w:val="both"/>
        <w:rPr>
          <w:highlight w:val="yellow"/>
        </w:rPr>
      </w:pPr>
      <w:r w:rsidRPr="00E230F9">
        <w:rPr>
          <w:highlight w:val="yellow"/>
        </w:rPr>
        <w:t xml:space="preserve">Add 9 µL of 25 mM </w:t>
      </w:r>
      <w:bookmarkStart w:id="18" w:name="_Hlk40689802"/>
      <w:r w:rsidRPr="00E230F9">
        <w:rPr>
          <w:highlight w:val="yellow"/>
        </w:rPr>
        <w:t>NH</w:t>
      </w:r>
      <w:r w:rsidRPr="00E230F9">
        <w:rPr>
          <w:highlight w:val="yellow"/>
          <w:vertAlign w:val="subscript"/>
        </w:rPr>
        <w:t>4</w:t>
      </w:r>
      <w:r w:rsidRPr="00E230F9">
        <w:rPr>
          <w:highlight w:val="yellow"/>
        </w:rPr>
        <w:t>HCO</w:t>
      </w:r>
      <w:r w:rsidRPr="00E230F9">
        <w:rPr>
          <w:highlight w:val="yellow"/>
          <w:vertAlign w:val="subscript"/>
        </w:rPr>
        <w:t xml:space="preserve">3 </w:t>
      </w:r>
      <w:bookmarkEnd w:id="18"/>
      <w:r w:rsidR="009E2063" w:rsidRPr="00E230F9">
        <w:rPr>
          <w:highlight w:val="yellow"/>
        </w:rPr>
        <w:t>and 1-3 µL of</w:t>
      </w:r>
      <w:r w:rsidRPr="00E230F9">
        <w:rPr>
          <w:highlight w:val="yellow"/>
        </w:rPr>
        <w:t xml:space="preserve"> </w:t>
      </w:r>
      <w:r w:rsidR="009E2063" w:rsidRPr="00E230F9">
        <w:rPr>
          <w:highlight w:val="yellow"/>
        </w:rPr>
        <w:t xml:space="preserve">15 ng/µL </w:t>
      </w:r>
      <w:r w:rsidRPr="00E230F9">
        <w:rPr>
          <w:highlight w:val="yellow"/>
        </w:rPr>
        <w:t xml:space="preserve">trypsin </w:t>
      </w:r>
      <w:r w:rsidR="009E2063" w:rsidRPr="00E230F9">
        <w:rPr>
          <w:highlight w:val="yellow"/>
        </w:rPr>
        <w:t>for digestion with the</w:t>
      </w:r>
      <w:r w:rsidRPr="00E230F9">
        <w:rPr>
          <w:highlight w:val="yellow"/>
        </w:rPr>
        <w:t xml:space="preserve"> </w:t>
      </w:r>
      <w:r w:rsidR="00FB2A63" w:rsidRPr="00E230F9">
        <w:rPr>
          <w:highlight w:val="yellow"/>
        </w:rPr>
        <w:t xml:space="preserve">final trypsin concentration </w:t>
      </w:r>
      <w:r w:rsidR="00CE3EEF">
        <w:rPr>
          <w:highlight w:val="yellow"/>
        </w:rPr>
        <w:t xml:space="preserve">of </w:t>
      </w:r>
      <w:r w:rsidR="00FB2A63" w:rsidRPr="00E230F9">
        <w:rPr>
          <w:highlight w:val="yellow"/>
        </w:rPr>
        <w:t>1-3 ng/µL</w:t>
      </w:r>
      <w:r w:rsidRPr="00E230F9">
        <w:rPr>
          <w:highlight w:val="yellow"/>
        </w:rPr>
        <w:t>.</w:t>
      </w:r>
    </w:p>
    <w:p w14:paraId="5B193D43" w14:textId="77777777" w:rsidR="00E230F9" w:rsidRDefault="00E230F9" w:rsidP="003B575B">
      <w:pPr>
        <w:pStyle w:val="ListParagraph"/>
        <w:spacing w:after="0"/>
        <w:ind w:left="0"/>
        <w:mirrorIndents/>
        <w:jc w:val="both"/>
        <w:rPr>
          <w:highlight w:val="yellow"/>
        </w:rPr>
      </w:pPr>
    </w:p>
    <w:p w14:paraId="394B0B8B" w14:textId="2CB81176" w:rsidR="009E2063" w:rsidRPr="000F68F7" w:rsidRDefault="009E2063" w:rsidP="003B575B">
      <w:pPr>
        <w:pStyle w:val="ListParagraph"/>
        <w:spacing w:after="0"/>
        <w:ind w:left="0"/>
        <w:mirrorIndents/>
        <w:jc w:val="both"/>
      </w:pPr>
      <w:r w:rsidRPr="000F68F7">
        <w:t>N</w:t>
      </w:r>
      <w:r w:rsidR="0075199F" w:rsidRPr="000F68F7">
        <w:t>OTE</w:t>
      </w:r>
      <w:r w:rsidRPr="000F68F7">
        <w:t xml:space="preserve">: </w:t>
      </w:r>
      <w:r w:rsidR="007B12D0" w:rsidRPr="000F68F7">
        <w:t xml:space="preserve">For </w:t>
      </w:r>
      <w:r w:rsidRPr="000F68F7">
        <w:t xml:space="preserve">10 </w:t>
      </w:r>
      <w:r w:rsidR="00933088" w:rsidRPr="000F68F7">
        <w:t xml:space="preserve">FACS-sorted </w:t>
      </w:r>
      <w:r w:rsidRPr="000F68F7">
        <w:t xml:space="preserve">human </w:t>
      </w:r>
      <w:r w:rsidR="002F289A" w:rsidRPr="000F68F7">
        <w:t xml:space="preserve">breast </w:t>
      </w:r>
      <w:r w:rsidRPr="000F68F7">
        <w:t xml:space="preserve">cells </w:t>
      </w:r>
      <w:r w:rsidR="00FB2A63" w:rsidRPr="000F68F7">
        <w:t>(~1 ng), the ratio of trypsin enzyme over protein is ≥15:1, 750-fold higher than that in standard trypsin digestion (the ratio of 1:50)</w:t>
      </w:r>
      <w:r w:rsidRPr="000F68F7">
        <w:t>.</w:t>
      </w:r>
    </w:p>
    <w:p w14:paraId="458D66BB" w14:textId="77777777" w:rsidR="00E230F9" w:rsidRDefault="00E230F9" w:rsidP="003B575B">
      <w:pPr>
        <w:pStyle w:val="ListParagraph"/>
        <w:spacing w:after="0"/>
        <w:ind w:left="0"/>
        <w:mirrorIndents/>
        <w:jc w:val="both"/>
        <w:rPr>
          <w:highlight w:val="yellow"/>
        </w:rPr>
      </w:pPr>
    </w:p>
    <w:p w14:paraId="6CCAF832" w14:textId="63C0F98D" w:rsidR="00FD09C2" w:rsidRPr="00E230F9" w:rsidRDefault="00FD09C2" w:rsidP="003B575B">
      <w:pPr>
        <w:pStyle w:val="ListParagraph"/>
        <w:numPr>
          <w:ilvl w:val="1"/>
          <w:numId w:val="23"/>
        </w:numPr>
        <w:spacing w:after="0"/>
        <w:ind w:left="0" w:firstLine="0"/>
        <w:mirrorIndents/>
        <w:jc w:val="both"/>
        <w:rPr>
          <w:highlight w:val="yellow"/>
        </w:rPr>
      </w:pPr>
      <w:r w:rsidRPr="00E230F9">
        <w:rPr>
          <w:highlight w:val="yellow"/>
        </w:rPr>
        <w:t xml:space="preserve">Mix gently at </w:t>
      </w:r>
      <w:r w:rsidR="004765AF" w:rsidRPr="00FF5CD8">
        <w:rPr>
          <w:highlight w:val="yellow"/>
        </w:rPr>
        <w:t xml:space="preserve">100 </w:t>
      </w:r>
      <w:r w:rsidR="00CE3EEF" w:rsidRPr="00CE3EEF">
        <w:rPr>
          <w:i/>
          <w:iCs/>
          <w:highlight w:val="yellow"/>
        </w:rPr>
        <w:t xml:space="preserve">x </w:t>
      </w:r>
      <w:r w:rsidR="004765AF" w:rsidRPr="00CE3EEF">
        <w:rPr>
          <w:i/>
          <w:iCs/>
          <w:highlight w:val="yellow"/>
        </w:rPr>
        <w:t>g</w:t>
      </w:r>
      <w:r w:rsidRPr="00E230F9">
        <w:rPr>
          <w:highlight w:val="yellow"/>
        </w:rPr>
        <w:t xml:space="preserve"> for 3 min and incubate overnight (~16 h</w:t>
      </w:r>
      <w:r w:rsidR="00CB70A4" w:rsidRPr="00E230F9">
        <w:rPr>
          <w:highlight w:val="yellow"/>
        </w:rPr>
        <w:t>our</w:t>
      </w:r>
      <w:r w:rsidRPr="00E230F9">
        <w:rPr>
          <w:highlight w:val="yellow"/>
        </w:rPr>
        <w:t>s) at 37</w:t>
      </w:r>
      <w:r w:rsidRPr="00CE3EEF">
        <w:rPr>
          <w:rFonts w:asciiTheme="minorHAnsi" w:hAnsiTheme="minorHAnsi" w:cstheme="minorHAnsi"/>
          <w:highlight w:val="yellow"/>
        </w:rPr>
        <w:t xml:space="preserve"> </w:t>
      </w:r>
      <w:r w:rsidRPr="00CE3EEF">
        <w:rPr>
          <w:rFonts w:ascii="Cambria Math" w:hAnsi="Cambria Math" w:cs="Cambria Math"/>
          <w:highlight w:val="yellow"/>
        </w:rPr>
        <w:t>℃</w:t>
      </w:r>
      <w:r w:rsidR="00FB2A63" w:rsidRPr="00CE3EEF">
        <w:rPr>
          <w:rFonts w:asciiTheme="minorHAnsi" w:hAnsiTheme="minorHAnsi" w:cstheme="minorHAnsi"/>
          <w:highlight w:val="yellow"/>
        </w:rPr>
        <w:t>.</w:t>
      </w:r>
    </w:p>
    <w:p w14:paraId="62BEE6BA" w14:textId="77777777" w:rsidR="00E230F9" w:rsidRDefault="00E230F9" w:rsidP="003B575B">
      <w:pPr>
        <w:pStyle w:val="ListParagraph"/>
        <w:spacing w:after="0"/>
        <w:ind w:left="0"/>
        <w:mirrorIndents/>
        <w:jc w:val="both"/>
        <w:rPr>
          <w:highlight w:val="yellow"/>
        </w:rPr>
      </w:pPr>
    </w:p>
    <w:p w14:paraId="2083986E" w14:textId="4E0C8A08" w:rsidR="000F3465" w:rsidRPr="00E230F9" w:rsidRDefault="00FD09C2" w:rsidP="003B575B">
      <w:pPr>
        <w:pStyle w:val="ListParagraph"/>
        <w:numPr>
          <w:ilvl w:val="1"/>
          <w:numId w:val="23"/>
        </w:numPr>
        <w:spacing w:after="0"/>
        <w:ind w:left="0" w:firstLine="0"/>
        <w:mirrorIndents/>
        <w:jc w:val="both"/>
        <w:rPr>
          <w:highlight w:val="yellow"/>
        </w:rPr>
      </w:pPr>
      <w:r w:rsidRPr="00E230F9">
        <w:rPr>
          <w:highlight w:val="yellow"/>
        </w:rPr>
        <w:t xml:space="preserve">Add 0.5 µL of 5% formic acid to stop </w:t>
      </w:r>
      <w:r w:rsidR="00CE3EEF">
        <w:rPr>
          <w:highlight w:val="yellow"/>
        </w:rPr>
        <w:t xml:space="preserve">the </w:t>
      </w:r>
      <w:r w:rsidRPr="00E230F9">
        <w:rPr>
          <w:highlight w:val="yellow"/>
        </w:rPr>
        <w:t>enzymatic reaction</w:t>
      </w:r>
      <w:r w:rsidR="00FB2A63" w:rsidRPr="00E230F9">
        <w:rPr>
          <w:highlight w:val="yellow"/>
        </w:rPr>
        <w:t>.</w:t>
      </w:r>
    </w:p>
    <w:p w14:paraId="3A027DC2" w14:textId="77777777" w:rsidR="00E230F9" w:rsidRDefault="00E230F9" w:rsidP="003B575B">
      <w:pPr>
        <w:pStyle w:val="ListParagraph"/>
        <w:spacing w:after="0"/>
        <w:ind w:left="0"/>
        <w:mirrorIndents/>
        <w:jc w:val="both"/>
        <w:rPr>
          <w:highlight w:val="yellow"/>
        </w:rPr>
      </w:pPr>
    </w:p>
    <w:p w14:paraId="6536E0DC" w14:textId="2067F9D6" w:rsidR="00750982" w:rsidRPr="00E230F9" w:rsidRDefault="00FD09C2" w:rsidP="003B575B">
      <w:pPr>
        <w:pStyle w:val="ListParagraph"/>
        <w:numPr>
          <w:ilvl w:val="1"/>
          <w:numId w:val="23"/>
        </w:numPr>
        <w:spacing w:after="0"/>
        <w:ind w:left="0" w:firstLine="0"/>
        <w:mirrorIndents/>
        <w:jc w:val="both"/>
        <w:rPr>
          <w:highlight w:val="yellow"/>
        </w:rPr>
      </w:pPr>
      <w:r w:rsidRPr="00E230F9">
        <w:rPr>
          <w:highlight w:val="yellow"/>
        </w:rPr>
        <w:t xml:space="preserve">Centrifuge for 1 </w:t>
      </w:r>
      <w:r w:rsidR="00CB70A4" w:rsidRPr="00E230F9">
        <w:rPr>
          <w:highlight w:val="yellow"/>
        </w:rPr>
        <w:t>h</w:t>
      </w:r>
      <w:r w:rsidRPr="00E230F9">
        <w:rPr>
          <w:highlight w:val="yellow"/>
        </w:rPr>
        <w:t xml:space="preserve"> at </w:t>
      </w:r>
      <w:r w:rsidR="004765AF" w:rsidRPr="00FF5CD8">
        <w:rPr>
          <w:highlight w:val="yellow"/>
        </w:rPr>
        <w:t xml:space="preserve">1500 </w:t>
      </w:r>
      <w:r w:rsidR="00CE3EEF" w:rsidRPr="00CE3EEF">
        <w:rPr>
          <w:i/>
          <w:iCs/>
          <w:highlight w:val="yellow"/>
        </w:rPr>
        <w:t xml:space="preserve">x </w:t>
      </w:r>
      <w:r w:rsidR="004765AF" w:rsidRPr="00CE3EEF">
        <w:rPr>
          <w:i/>
          <w:iCs/>
          <w:highlight w:val="yellow"/>
        </w:rPr>
        <w:t>g</w:t>
      </w:r>
      <w:r w:rsidRPr="00E230F9">
        <w:rPr>
          <w:highlight w:val="yellow"/>
        </w:rPr>
        <w:t>.</w:t>
      </w:r>
    </w:p>
    <w:p w14:paraId="59AFA02C" w14:textId="77777777" w:rsidR="00E230F9" w:rsidRDefault="00E230F9" w:rsidP="003B575B">
      <w:pPr>
        <w:pStyle w:val="ListParagraph"/>
        <w:spacing w:after="0"/>
        <w:ind w:left="0"/>
        <w:mirrorIndents/>
        <w:jc w:val="both"/>
        <w:rPr>
          <w:highlight w:val="yellow"/>
        </w:rPr>
      </w:pPr>
    </w:p>
    <w:p w14:paraId="3D657485" w14:textId="2DC0D4C7" w:rsidR="00FD09C2" w:rsidRPr="00E230F9" w:rsidRDefault="00CB70A4" w:rsidP="003B575B">
      <w:pPr>
        <w:pStyle w:val="ListParagraph"/>
        <w:numPr>
          <w:ilvl w:val="1"/>
          <w:numId w:val="23"/>
        </w:numPr>
        <w:spacing w:after="0"/>
        <w:ind w:left="0" w:firstLine="0"/>
        <w:mirrorIndents/>
        <w:jc w:val="both"/>
        <w:rPr>
          <w:highlight w:val="yellow"/>
        </w:rPr>
      </w:pPr>
      <w:r w:rsidRPr="00E230F9">
        <w:rPr>
          <w:highlight w:val="yellow"/>
        </w:rPr>
        <w:t>S</w:t>
      </w:r>
      <w:r w:rsidR="00FD09C2" w:rsidRPr="00E230F9">
        <w:rPr>
          <w:highlight w:val="yellow"/>
        </w:rPr>
        <w:t xml:space="preserve">tore in -80 °C freezer until </w:t>
      </w:r>
      <w:r w:rsidRPr="00E230F9">
        <w:rPr>
          <w:highlight w:val="yellow"/>
        </w:rPr>
        <w:t>further LC-SRM analysis or in 4 °C freezer for immediate analysis</w:t>
      </w:r>
      <w:r w:rsidR="00FD09C2" w:rsidRPr="00E230F9">
        <w:rPr>
          <w:highlight w:val="yellow"/>
        </w:rPr>
        <w:t>.</w:t>
      </w:r>
    </w:p>
    <w:p w14:paraId="40CD405F" w14:textId="418E36DC" w:rsidR="00750982" w:rsidRPr="00613584" w:rsidRDefault="00750982" w:rsidP="003B575B">
      <w:pPr>
        <w:spacing w:after="0"/>
        <w:contextualSpacing/>
        <w:mirrorIndents/>
        <w:jc w:val="both"/>
        <w:rPr>
          <w:b/>
          <w:bCs/>
        </w:rPr>
      </w:pPr>
      <w:bookmarkStart w:id="19" w:name="_Hlk43539918"/>
    </w:p>
    <w:p w14:paraId="3312857D" w14:textId="77777777" w:rsidR="000F3465" w:rsidRPr="00E230F9" w:rsidRDefault="00750982" w:rsidP="003B575B">
      <w:pPr>
        <w:pStyle w:val="ListParagraph"/>
        <w:numPr>
          <w:ilvl w:val="0"/>
          <w:numId w:val="23"/>
        </w:numPr>
        <w:spacing w:after="0"/>
        <w:ind w:left="0" w:firstLine="0"/>
        <w:mirrorIndents/>
        <w:jc w:val="both"/>
        <w:rPr>
          <w:b/>
          <w:bCs/>
          <w:highlight w:val="yellow"/>
        </w:rPr>
      </w:pPr>
      <w:r w:rsidRPr="00E230F9">
        <w:rPr>
          <w:b/>
          <w:bCs/>
          <w:highlight w:val="yellow"/>
        </w:rPr>
        <w:t>Preparation for direct LC-SRM analysis</w:t>
      </w:r>
    </w:p>
    <w:p w14:paraId="5616B9A0" w14:textId="77777777" w:rsidR="00E230F9" w:rsidRDefault="00E230F9" w:rsidP="003B575B">
      <w:pPr>
        <w:pStyle w:val="ListParagraph"/>
        <w:spacing w:after="0"/>
        <w:ind w:left="0"/>
        <w:mirrorIndents/>
        <w:jc w:val="both"/>
        <w:rPr>
          <w:highlight w:val="yellow"/>
        </w:rPr>
      </w:pPr>
    </w:p>
    <w:p w14:paraId="138F551C" w14:textId="6C935B0B" w:rsidR="000F3465" w:rsidRPr="00E230F9" w:rsidRDefault="00CB70A4" w:rsidP="003B575B">
      <w:pPr>
        <w:pStyle w:val="ListParagraph"/>
        <w:numPr>
          <w:ilvl w:val="1"/>
          <w:numId w:val="23"/>
        </w:numPr>
        <w:spacing w:after="0"/>
        <w:ind w:left="0" w:firstLine="0"/>
        <w:mirrorIndents/>
        <w:jc w:val="both"/>
        <w:rPr>
          <w:highlight w:val="yellow"/>
        </w:rPr>
      </w:pPr>
      <w:r w:rsidRPr="00E230F9">
        <w:rPr>
          <w:highlight w:val="yellow"/>
        </w:rPr>
        <w:t xml:space="preserve">Remove the cap of </w:t>
      </w:r>
      <w:r w:rsidR="00CE3EEF">
        <w:rPr>
          <w:highlight w:val="yellow"/>
        </w:rPr>
        <w:t xml:space="preserve">the </w:t>
      </w:r>
      <w:r w:rsidRPr="00E230F9">
        <w:rPr>
          <w:highlight w:val="yellow"/>
        </w:rPr>
        <w:t>PCR tube</w:t>
      </w:r>
      <w:r w:rsidR="00933088">
        <w:rPr>
          <w:highlight w:val="yellow"/>
        </w:rPr>
        <w:t xml:space="preserve"> that </w:t>
      </w:r>
      <w:r w:rsidR="00CE3EEF">
        <w:rPr>
          <w:highlight w:val="yellow"/>
        </w:rPr>
        <w:t>wa</w:t>
      </w:r>
      <w:r w:rsidR="00933088">
        <w:rPr>
          <w:highlight w:val="yellow"/>
        </w:rPr>
        <w:t xml:space="preserve">s used for collection (Step 2) and processing (Step 6) of FACS-sorted </w:t>
      </w:r>
      <w:r w:rsidR="002F289A">
        <w:rPr>
          <w:highlight w:val="yellow"/>
        </w:rPr>
        <w:t xml:space="preserve">breast </w:t>
      </w:r>
      <w:r w:rsidR="00933088">
        <w:rPr>
          <w:highlight w:val="yellow"/>
        </w:rPr>
        <w:t>cells</w:t>
      </w:r>
      <w:r w:rsidR="000F3465" w:rsidRPr="00E230F9">
        <w:rPr>
          <w:highlight w:val="yellow"/>
        </w:rPr>
        <w:t>.</w:t>
      </w:r>
    </w:p>
    <w:p w14:paraId="24672B0B" w14:textId="77777777" w:rsidR="00E230F9" w:rsidRDefault="00E230F9" w:rsidP="003B575B">
      <w:pPr>
        <w:pStyle w:val="ListParagraph"/>
        <w:spacing w:after="0"/>
        <w:ind w:left="0"/>
        <w:mirrorIndents/>
        <w:jc w:val="both"/>
        <w:rPr>
          <w:highlight w:val="yellow"/>
        </w:rPr>
      </w:pPr>
    </w:p>
    <w:p w14:paraId="46A449F9" w14:textId="6B65331F" w:rsidR="00D71B19" w:rsidRPr="00E230F9" w:rsidRDefault="00CB70A4" w:rsidP="003B575B">
      <w:pPr>
        <w:pStyle w:val="ListParagraph"/>
        <w:numPr>
          <w:ilvl w:val="1"/>
          <w:numId w:val="23"/>
        </w:numPr>
        <w:spacing w:after="0"/>
        <w:ind w:left="0" w:firstLine="0"/>
        <w:mirrorIndents/>
        <w:jc w:val="both"/>
        <w:rPr>
          <w:highlight w:val="yellow"/>
        </w:rPr>
      </w:pPr>
      <w:r w:rsidRPr="00E230F9">
        <w:rPr>
          <w:highlight w:val="yellow"/>
        </w:rPr>
        <w:t>Insert PCR tube into LC vial</w:t>
      </w:r>
      <w:r w:rsidR="000F3465" w:rsidRPr="00E230F9">
        <w:rPr>
          <w:highlight w:val="yellow"/>
        </w:rPr>
        <w:t>.</w:t>
      </w:r>
    </w:p>
    <w:p w14:paraId="5EB14773" w14:textId="77777777" w:rsidR="00E230F9" w:rsidRDefault="00E230F9" w:rsidP="003B575B">
      <w:pPr>
        <w:pStyle w:val="ListParagraph"/>
        <w:spacing w:after="0"/>
        <w:ind w:left="0"/>
        <w:mirrorIndents/>
        <w:jc w:val="both"/>
        <w:rPr>
          <w:highlight w:val="yellow"/>
        </w:rPr>
      </w:pPr>
    </w:p>
    <w:p w14:paraId="4F0583E0" w14:textId="210BD9DA" w:rsidR="000F3465" w:rsidRPr="00E230F9" w:rsidRDefault="00CB70A4" w:rsidP="003B575B">
      <w:pPr>
        <w:pStyle w:val="ListParagraph"/>
        <w:numPr>
          <w:ilvl w:val="1"/>
          <w:numId w:val="23"/>
        </w:numPr>
        <w:spacing w:after="0"/>
        <w:ind w:left="0" w:firstLine="0"/>
        <w:mirrorIndents/>
        <w:jc w:val="both"/>
        <w:rPr>
          <w:highlight w:val="yellow"/>
        </w:rPr>
      </w:pPr>
      <w:r w:rsidRPr="00E230F9">
        <w:rPr>
          <w:highlight w:val="yellow"/>
        </w:rPr>
        <w:t>Close the LC vial for LC-SRM analysis</w:t>
      </w:r>
      <w:r w:rsidR="000F3465" w:rsidRPr="00E230F9">
        <w:rPr>
          <w:highlight w:val="yellow"/>
        </w:rPr>
        <w:t>.</w:t>
      </w:r>
    </w:p>
    <w:p w14:paraId="7D62AC46" w14:textId="77777777" w:rsidR="00E230F9" w:rsidRDefault="00E230F9" w:rsidP="003B575B">
      <w:pPr>
        <w:pStyle w:val="ListParagraph"/>
        <w:spacing w:after="0"/>
        <w:ind w:left="0"/>
        <w:mirrorIndents/>
        <w:jc w:val="both"/>
      </w:pPr>
    </w:p>
    <w:p w14:paraId="3DE81121" w14:textId="4CEEBA02" w:rsidR="00CB70A4" w:rsidRPr="00613584" w:rsidRDefault="00CB70A4" w:rsidP="003B575B">
      <w:pPr>
        <w:pStyle w:val="ListParagraph"/>
        <w:spacing w:after="0"/>
        <w:ind w:left="0"/>
        <w:mirrorIndents/>
        <w:jc w:val="both"/>
      </w:pPr>
      <w:r w:rsidRPr="00613584">
        <w:t>N</w:t>
      </w:r>
      <w:r w:rsidR="0075199F">
        <w:t>OTE</w:t>
      </w:r>
      <w:r w:rsidRPr="00613584">
        <w:t xml:space="preserve">: For small numbers of cells processed in 96-well PCR plate, </w:t>
      </w:r>
      <w:r w:rsidR="005651E0" w:rsidRPr="00613584">
        <w:t xml:space="preserve">the mat cover will be added </w:t>
      </w:r>
      <w:r w:rsidR="00CD0B62">
        <w:t>to seal</w:t>
      </w:r>
      <w:r w:rsidR="005651E0" w:rsidRPr="00613584">
        <w:t xml:space="preserve"> </w:t>
      </w:r>
      <w:r w:rsidR="00CD0B62">
        <w:t xml:space="preserve">the </w:t>
      </w:r>
      <w:r w:rsidR="005651E0" w:rsidRPr="00613584">
        <w:t>plate for direct LC-SRM analysis.</w:t>
      </w:r>
    </w:p>
    <w:p w14:paraId="6A57F3A7" w14:textId="77777777" w:rsidR="005651E0" w:rsidRPr="00613584" w:rsidRDefault="005651E0" w:rsidP="003B575B">
      <w:pPr>
        <w:spacing w:after="0"/>
        <w:contextualSpacing/>
        <w:mirrorIndents/>
        <w:jc w:val="both"/>
      </w:pPr>
    </w:p>
    <w:p w14:paraId="58461911" w14:textId="0AFB979F" w:rsidR="002174D9" w:rsidRPr="00613584" w:rsidRDefault="00750982" w:rsidP="003B575B">
      <w:pPr>
        <w:pStyle w:val="ListParagraph"/>
        <w:numPr>
          <w:ilvl w:val="0"/>
          <w:numId w:val="23"/>
        </w:numPr>
        <w:spacing w:after="0"/>
        <w:ind w:left="0" w:firstLine="0"/>
        <w:mirrorIndents/>
        <w:jc w:val="both"/>
        <w:rPr>
          <w:b/>
          <w:bCs/>
        </w:rPr>
      </w:pPr>
      <w:r w:rsidRPr="00613584">
        <w:rPr>
          <w:b/>
          <w:bCs/>
        </w:rPr>
        <w:t>LC-SRM analysis</w:t>
      </w:r>
      <w:bookmarkEnd w:id="16"/>
      <w:bookmarkEnd w:id="19"/>
    </w:p>
    <w:p w14:paraId="439430E6" w14:textId="77777777" w:rsidR="00E230F9" w:rsidRDefault="00E230F9" w:rsidP="003B575B">
      <w:pPr>
        <w:pStyle w:val="ListParagraph"/>
        <w:spacing w:after="0"/>
        <w:ind w:left="0"/>
        <w:jc w:val="both"/>
      </w:pPr>
    </w:p>
    <w:p w14:paraId="1736BABE" w14:textId="137C191D" w:rsidR="005651E0" w:rsidRPr="00FF5CD8" w:rsidRDefault="00530A10" w:rsidP="003B575B">
      <w:pPr>
        <w:pStyle w:val="ListParagraph"/>
        <w:numPr>
          <w:ilvl w:val="1"/>
          <w:numId w:val="23"/>
        </w:numPr>
        <w:spacing w:after="0"/>
        <w:ind w:left="0" w:firstLine="0"/>
        <w:jc w:val="both"/>
      </w:pPr>
      <w:r w:rsidRPr="00FF5CD8">
        <w:t>A</w:t>
      </w:r>
      <w:r w:rsidR="00580FE7" w:rsidRPr="00FF5CD8">
        <w:t>nalyze</w:t>
      </w:r>
      <w:r w:rsidRPr="00FF5CD8">
        <w:t xml:space="preserve"> samples</w:t>
      </w:r>
      <w:r w:rsidR="00580FE7" w:rsidRPr="00FF5CD8">
        <w:t xml:space="preserve"> using UPLC coupled to a triple quadrupole mass spectrometer. </w:t>
      </w:r>
    </w:p>
    <w:p w14:paraId="2CC0510B" w14:textId="77777777" w:rsidR="00E230F9" w:rsidRDefault="00E230F9" w:rsidP="003B575B">
      <w:pPr>
        <w:pStyle w:val="ListParagraph"/>
        <w:spacing w:after="0"/>
        <w:ind w:left="0"/>
        <w:jc w:val="both"/>
      </w:pPr>
    </w:p>
    <w:p w14:paraId="5737C501" w14:textId="5C2245F3" w:rsidR="00A53A3B" w:rsidRPr="00FF5CD8" w:rsidRDefault="00A6083E" w:rsidP="003B575B">
      <w:pPr>
        <w:pStyle w:val="ListParagraph"/>
        <w:numPr>
          <w:ilvl w:val="1"/>
          <w:numId w:val="23"/>
        </w:numPr>
        <w:spacing w:after="0"/>
        <w:ind w:left="0" w:firstLine="0"/>
        <w:jc w:val="both"/>
      </w:pPr>
      <w:r w:rsidRPr="00FF5CD8">
        <w:t>Connect</w:t>
      </w:r>
      <w:r w:rsidR="00580FE7" w:rsidRPr="00FF5CD8">
        <w:t xml:space="preserve"> </w:t>
      </w:r>
      <w:r w:rsidRPr="00FF5CD8">
        <w:t xml:space="preserve">capillary </w:t>
      </w:r>
      <w:r w:rsidR="00580FE7" w:rsidRPr="00FF5CD8">
        <w:t>C18 column</w:t>
      </w:r>
      <w:r w:rsidR="005651E0" w:rsidRPr="00FF5CD8">
        <w:t>s</w:t>
      </w:r>
      <w:r w:rsidR="00580FE7" w:rsidRPr="00FF5CD8">
        <w:t xml:space="preserve"> (75 </w:t>
      </w:r>
      <w:bookmarkStart w:id="20" w:name="_Hlk43558395"/>
      <w:r w:rsidR="00580FE7" w:rsidRPr="00FF5CD8">
        <w:t>µm i.d. × 20 cm</w:t>
      </w:r>
      <w:r w:rsidR="005651E0" w:rsidRPr="00FF5CD8">
        <w:t xml:space="preserve"> </w:t>
      </w:r>
      <w:bookmarkEnd w:id="20"/>
      <w:r w:rsidR="005651E0" w:rsidRPr="00FF5CD8">
        <w:t xml:space="preserve">for standard gradient and 100 µm i.d. × 10 cm for short </w:t>
      </w:r>
      <w:r w:rsidR="002B0F50" w:rsidRPr="00FF5CD8">
        <w:t>gradient</w:t>
      </w:r>
      <w:r w:rsidR="00580FE7" w:rsidRPr="00FF5CD8">
        <w:t>)</w:t>
      </w:r>
      <w:r w:rsidR="005651E0" w:rsidRPr="00FF5CD8">
        <w:t xml:space="preserve"> </w:t>
      </w:r>
      <w:r w:rsidR="00580FE7" w:rsidRPr="00FF5CD8">
        <w:t xml:space="preserve">to a chemically etched 20 </w:t>
      </w:r>
      <w:proofErr w:type="spellStart"/>
      <w:r w:rsidR="00580FE7" w:rsidRPr="00FF5CD8">
        <w:t>μm</w:t>
      </w:r>
      <w:proofErr w:type="spellEnd"/>
      <w:r w:rsidR="00580FE7" w:rsidRPr="00FF5CD8">
        <w:t xml:space="preserve"> i.d. fused silica electrospray emitter via a stainless metal union. </w:t>
      </w:r>
    </w:p>
    <w:p w14:paraId="2D2A56BA" w14:textId="77777777" w:rsidR="00E230F9" w:rsidRDefault="00E230F9" w:rsidP="003B575B">
      <w:pPr>
        <w:pStyle w:val="ListParagraph"/>
        <w:spacing w:after="0"/>
        <w:ind w:left="0"/>
        <w:jc w:val="both"/>
      </w:pPr>
    </w:p>
    <w:p w14:paraId="085BD8A1" w14:textId="1D462D69" w:rsidR="00A53A3B" w:rsidRPr="00FF5CD8" w:rsidRDefault="00A6083E" w:rsidP="003B575B">
      <w:pPr>
        <w:pStyle w:val="ListParagraph"/>
        <w:numPr>
          <w:ilvl w:val="1"/>
          <w:numId w:val="23"/>
        </w:numPr>
        <w:spacing w:after="0"/>
        <w:ind w:left="0" w:firstLine="0"/>
        <w:jc w:val="both"/>
      </w:pPr>
      <w:r w:rsidRPr="00FF5CD8">
        <w:t>Use</w:t>
      </w:r>
      <w:r w:rsidR="002B0F50" w:rsidRPr="00FF5CD8">
        <w:t xml:space="preserve"> </w:t>
      </w:r>
      <w:r w:rsidR="00CE3EEF">
        <w:t xml:space="preserve">a </w:t>
      </w:r>
      <w:r w:rsidR="002B0F50" w:rsidRPr="00FF5CD8">
        <w:t xml:space="preserve">20 </w:t>
      </w:r>
      <w:bookmarkStart w:id="21" w:name="_Hlk43558489"/>
      <w:r w:rsidR="002B0F50" w:rsidRPr="00FF5CD8">
        <w:t xml:space="preserve">µL </w:t>
      </w:r>
      <w:bookmarkEnd w:id="21"/>
      <w:r w:rsidR="002B0F50" w:rsidRPr="00FF5CD8">
        <w:t xml:space="preserve">sample loop for directly loading all </w:t>
      </w:r>
      <w:r w:rsidR="00263A7B" w:rsidRPr="00FF5CD8">
        <w:t xml:space="preserve">of </w:t>
      </w:r>
      <w:r w:rsidR="002B0F50" w:rsidRPr="00FF5CD8">
        <w:t>the sample</w:t>
      </w:r>
      <w:bookmarkStart w:id="22" w:name="_Hlk43568983"/>
      <w:r w:rsidR="000F3465" w:rsidRPr="00FF5CD8">
        <w:t xml:space="preserve"> </w:t>
      </w:r>
      <w:r w:rsidR="002B0F50" w:rsidRPr="00FF5CD8">
        <w:t xml:space="preserve">(~15 µL in total) into </w:t>
      </w:r>
      <w:r w:rsidR="00CE3EEF">
        <w:t xml:space="preserve">the </w:t>
      </w:r>
      <w:r w:rsidR="002B0F50" w:rsidRPr="00FF5CD8">
        <w:t xml:space="preserve">LC column to maximize detection sensitivity. </w:t>
      </w:r>
    </w:p>
    <w:p w14:paraId="1066EC56" w14:textId="77777777" w:rsidR="00E230F9" w:rsidRDefault="00E230F9" w:rsidP="003B575B">
      <w:pPr>
        <w:pStyle w:val="ListParagraph"/>
        <w:spacing w:after="0"/>
        <w:ind w:left="0"/>
        <w:jc w:val="both"/>
      </w:pPr>
    </w:p>
    <w:p w14:paraId="76539AD0" w14:textId="4BD047FF" w:rsidR="00A53A3B" w:rsidRPr="00FF5CD8" w:rsidRDefault="006D2C1E" w:rsidP="003B575B">
      <w:pPr>
        <w:pStyle w:val="ListParagraph"/>
        <w:numPr>
          <w:ilvl w:val="1"/>
          <w:numId w:val="23"/>
        </w:numPr>
        <w:spacing w:after="0"/>
        <w:ind w:left="0" w:firstLine="0"/>
        <w:jc w:val="both"/>
      </w:pPr>
      <w:r w:rsidRPr="00FF5CD8">
        <w:t>Use</w:t>
      </w:r>
      <w:r w:rsidR="00580FE7" w:rsidRPr="00FF5CD8">
        <w:t xml:space="preserve"> 0.1% formic acid in water</w:t>
      </w:r>
      <w:r w:rsidR="002B0F50" w:rsidRPr="00FF5CD8">
        <w:t xml:space="preserve"> </w:t>
      </w:r>
      <w:r w:rsidR="00580FE7" w:rsidRPr="00FF5CD8">
        <w:t xml:space="preserve">and 0.1% formic acid in 90% acetonitrile </w:t>
      </w:r>
      <w:r w:rsidR="002B0F50" w:rsidRPr="00FF5CD8">
        <w:t>as mobile phases A and B for capillary RPLC separation</w:t>
      </w:r>
      <w:r w:rsidR="00580FE7" w:rsidRPr="00FF5CD8">
        <w:t>.</w:t>
      </w:r>
    </w:p>
    <w:p w14:paraId="4166944D" w14:textId="77777777" w:rsidR="00E230F9" w:rsidRDefault="00E230F9" w:rsidP="003B575B">
      <w:pPr>
        <w:pStyle w:val="ListParagraph"/>
        <w:spacing w:after="0"/>
        <w:ind w:left="0"/>
        <w:jc w:val="both"/>
      </w:pPr>
      <w:bookmarkStart w:id="23" w:name="_Hlk48897087"/>
    </w:p>
    <w:p w14:paraId="6743A9C1" w14:textId="0A340AA2" w:rsidR="006C0E79" w:rsidRPr="00FF5CD8" w:rsidRDefault="009367FB" w:rsidP="003B575B">
      <w:pPr>
        <w:pStyle w:val="ListParagraph"/>
        <w:numPr>
          <w:ilvl w:val="1"/>
          <w:numId w:val="23"/>
        </w:numPr>
        <w:spacing w:after="0"/>
        <w:ind w:left="0" w:firstLine="0"/>
        <w:jc w:val="both"/>
      </w:pPr>
      <w:r w:rsidRPr="00FF5CD8">
        <w:t xml:space="preserve">Use the </w:t>
      </w:r>
      <w:r w:rsidR="00580FE7" w:rsidRPr="00FF5CD8">
        <w:t xml:space="preserve">binary LC gradient </w:t>
      </w:r>
      <w:r w:rsidR="002B0F50" w:rsidRPr="00FF5CD8">
        <w:t xml:space="preserve">at flow rates of </w:t>
      </w:r>
      <w:bookmarkEnd w:id="23"/>
      <w:r w:rsidR="002B0F50" w:rsidRPr="00FF5CD8">
        <w:t xml:space="preserve">300 </w:t>
      </w:r>
      <w:proofErr w:type="spellStart"/>
      <w:r w:rsidR="002B0F50" w:rsidRPr="00FF5CD8">
        <w:t>nL</w:t>
      </w:r>
      <w:proofErr w:type="spellEnd"/>
      <w:r w:rsidR="002B0F50" w:rsidRPr="00FF5CD8">
        <w:t xml:space="preserve">/min for </w:t>
      </w:r>
      <w:r w:rsidR="00CE3EEF">
        <w:t xml:space="preserve">a </w:t>
      </w:r>
      <w:r w:rsidR="002B0F50" w:rsidRPr="00FF5CD8">
        <w:t>standard gradient</w:t>
      </w:r>
      <w:r w:rsidR="006C0E79" w:rsidRPr="00FF5CD8">
        <w:t xml:space="preserve"> when large numbers of target proteins (&gt;10)</w:t>
      </w:r>
      <w:r w:rsidR="00AA07CB" w:rsidRPr="00FF5CD8">
        <w:t xml:space="preserve"> are measured</w:t>
      </w:r>
      <w:r w:rsidR="002B0F50" w:rsidRPr="00FF5CD8">
        <w:t>.</w:t>
      </w:r>
      <w:r w:rsidR="00580FE7" w:rsidRPr="00FF5CD8">
        <w:t xml:space="preserve"> </w:t>
      </w:r>
      <w:r w:rsidR="002B0F50" w:rsidRPr="00FF5CD8">
        <w:t xml:space="preserve">Standard gradient: </w:t>
      </w:r>
      <w:r w:rsidR="00580FE7" w:rsidRPr="00FF5CD8">
        <w:t>5-20% B in 26 min, 20-25% B in 10 min, 25-40% B in 8 min, 40-95% B in 1 min and at 95% B for 7 min for a total of 52 min and the analytical column re-equilibrated at 99.5% A for 8 min.</w:t>
      </w:r>
      <w:r w:rsidR="002B0F50" w:rsidRPr="00FF5CD8">
        <w:t xml:space="preserve"> </w:t>
      </w:r>
    </w:p>
    <w:p w14:paraId="5D05F9D9" w14:textId="77777777" w:rsidR="00E230F9" w:rsidRDefault="00E230F9" w:rsidP="003B575B">
      <w:pPr>
        <w:pStyle w:val="ListParagraph"/>
        <w:spacing w:after="0"/>
        <w:ind w:left="0"/>
        <w:jc w:val="both"/>
      </w:pPr>
    </w:p>
    <w:p w14:paraId="63D461B4" w14:textId="36A668A7" w:rsidR="00A53A3B" w:rsidRPr="00FF5CD8" w:rsidRDefault="006C0E79" w:rsidP="003B575B">
      <w:pPr>
        <w:pStyle w:val="ListParagraph"/>
        <w:numPr>
          <w:ilvl w:val="1"/>
          <w:numId w:val="23"/>
        </w:numPr>
        <w:spacing w:after="0"/>
        <w:ind w:left="0" w:firstLine="0"/>
        <w:jc w:val="both"/>
      </w:pPr>
      <w:r w:rsidRPr="00FF5CD8">
        <w:t xml:space="preserve">Use the binary LC gradient at flow rates of 400 </w:t>
      </w:r>
      <w:proofErr w:type="spellStart"/>
      <w:r w:rsidRPr="00FF5CD8">
        <w:t>nL</w:t>
      </w:r>
      <w:proofErr w:type="spellEnd"/>
      <w:r w:rsidRPr="00FF5CD8">
        <w:t xml:space="preserve">/min for </w:t>
      </w:r>
      <w:r w:rsidR="00CE3EEF">
        <w:t xml:space="preserve">a </w:t>
      </w:r>
      <w:r w:rsidRPr="00FF5CD8">
        <w:t xml:space="preserve">short gradient when small numbers of target proteins (≤10) are measured. </w:t>
      </w:r>
      <w:r w:rsidR="002B0F50" w:rsidRPr="00FF5CD8">
        <w:t>Short gradient</w:t>
      </w:r>
      <w:r w:rsidR="00DE2063" w:rsidRPr="00FF5CD8">
        <w:t xml:space="preserve"> for fast separation</w:t>
      </w:r>
      <w:r w:rsidR="002B0F50" w:rsidRPr="00FF5CD8">
        <w:t>: 5-95% B in 5 min</w:t>
      </w:r>
      <w:r w:rsidR="00DE2063" w:rsidRPr="00FF5CD8">
        <w:t xml:space="preserve"> and the analytical column re-equilibrated at 99.5% A for 5 min </w:t>
      </w:r>
      <w:r w:rsidR="00CD0B62" w:rsidRPr="00FF5CD8">
        <w:t>with</w:t>
      </w:r>
      <w:r w:rsidR="00DE2063" w:rsidRPr="00FF5CD8">
        <w:t xml:space="preserve"> a total 10 min</w:t>
      </w:r>
      <w:r w:rsidR="00CD0B62" w:rsidRPr="00FF5CD8">
        <w:t xml:space="preserve"> LC </w:t>
      </w:r>
      <w:proofErr w:type="gramStart"/>
      <w:r w:rsidR="00CD0B62" w:rsidRPr="00FF5CD8">
        <w:t>run</w:t>
      </w:r>
      <w:proofErr w:type="gramEnd"/>
      <w:r w:rsidR="00CD0B62" w:rsidRPr="00FF5CD8">
        <w:t xml:space="preserve"> time</w:t>
      </w:r>
      <w:r w:rsidR="00DE2063" w:rsidRPr="00FF5CD8">
        <w:t xml:space="preserve">. </w:t>
      </w:r>
    </w:p>
    <w:p w14:paraId="72D29960" w14:textId="77777777" w:rsidR="00E230F9" w:rsidRDefault="00E230F9" w:rsidP="003B575B">
      <w:pPr>
        <w:pStyle w:val="ListParagraph"/>
        <w:spacing w:after="0"/>
        <w:ind w:left="0"/>
        <w:jc w:val="both"/>
      </w:pPr>
    </w:p>
    <w:p w14:paraId="0A0A030A" w14:textId="2B5EBF8A" w:rsidR="00A53A3B" w:rsidRPr="00FF5CD8" w:rsidRDefault="009367FB" w:rsidP="003B575B">
      <w:pPr>
        <w:pStyle w:val="ListParagraph"/>
        <w:numPr>
          <w:ilvl w:val="1"/>
          <w:numId w:val="23"/>
        </w:numPr>
        <w:spacing w:after="0"/>
        <w:ind w:left="0" w:firstLine="0"/>
        <w:jc w:val="both"/>
      </w:pPr>
      <w:r w:rsidRPr="00E230F9">
        <w:t>Operate t</w:t>
      </w:r>
      <w:r w:rsidRPr="00FF5CD8">
        <w:t xml:space="preserve">he </w:t>
      </w:r>
      <w:r w:rsidR="00A6083E" w:rsidRPr="00E230F9">
        <w:t>QQQ</w:t>
      </w:r>
      <w:r w:rsidR="00580FE7" w:rsidRPr="00FF5CD8">
        <w:t xml:space="preserve"> mass spectrometer with ion spray voltages of 2,400 ± 100 V, a capillary offset voltage of 35 V, a skimmer offset voltage of -5 V and a capillary inlet temperature of 220° C. </w:t>
      </w:r>
    </w:p>
    <w:p w14:paraId="78DEF7E4" w14:textId="77777777" w:rsidR="00E230F9" w:rsidRDefault="00E230F9" w:rsidP="003B575B">
      <w:pPr>
        <w:pStyle w:val="ListParagraph"/>
        <w:spacing w:after="0"/>
        <w:ind w:left="0"/>
        <w:jc w:val="both"/>
      </w:pPr>
    </w:p>
    <w:p w14:paraId="4FD42E30" w14:textId="0D41D642" w:rsidR="00A53A3B" w:rsidRPr="00FF5CD8" w:rsidRDefault="00203BB4" w:rsidP="003B575B">
      <w:pPr>
        <w:pStyle w:val="ListParagraph"/>
        <w:numPr>
          <w:ilvl w:val="1"/>
          <w:numId w:val="24"/>
        </w:numPr>
        <w:spacing w:after="0"/>
        <w:ind w:left="0" w:firstLine="0"/>
        <w:jc w:val="both"/>
      </w:pPr>
      <w:r w:rsidRPr="00E230F9">
        <w:t>O</w:t>
      </w:r>
      <w:r w:rsidR="00580FE7" w:rsidRPr="00FF5CD8">
        <w:t>btain</w:t>
      </w:r>
      <w:r w:rsidRPr="00E230F9">
        <w:t xml:space="preserve"> the other QQQ MS parameters </w:t>
      </w:r>
      <w:r w:rsidR="00580FE7" w:rsidRPr="00FF5CD8">
        <w:t>from automatic tuning and calibration without further optimization.</w:t>
      </w:r>
      <w:r w:rsidR="00580FE7" w:rsidRPr="00FF5CD8">
        <w:rPr>
          <w:rFonts w:eastAsia="Calibri"/>
        </w:rPr>
        <w:t xml:space="preserve"> </w:t>
      </w:r>
    </w:p>
    <w:p w14:paraId="6DD7FB63" w14:textId="6060125B" w:rsidR="00E230F9" w:rsidRPr="00E230F9" w:rsidRDefault="00E230F9" w:rsidP="003B575B">
      <w:pPr>
        <w:pStyle w:val="ListParagraph"/>
        <w:spacing w:after="0"/>
        <w:ind w:left="0"/>
        <w:jc w:val="both"/>
      </w:pPr>
    </w:p>
    <w:p w14:paraId="663CE91C" w14:textId="0908F91C" w:rsidR="00A53A3B" w:rsidRPr="00FF5CD8" w:rsidRDefault="00203BB4" w:rsidP="003B575B">
      <w:pPr>
        <w:pStyle w:val="ListParagraph"/>
        <w:numPr>
          <w:ilvl w:val="1"/>
          <w:numId w:val="24"/>
        </w:numPr>
        <w:spacing w:after="0"/>
        <w:ind w:left="0" w:firstLine="0"/>
        <w:jc w:val="both"/>
      </w:pPr>
      <w:r w:rsidRPr="00FF5CD8">
        <w:rPr>
          <w:rFonts w:eastAsia="Calibri"/>
        </w:rPr>
        <w:t>S</w:t>
      </w:r>
      <w:r w:rsidR="009367FB" w:rsidRPr="00FF5CD8">
        <w:rPr>
          <w:rFonts w:eastAsia="Calibri"/>
        </w:rPr>
        <w:t xml:space="preserve">pike </w:t>
      </w:r>
      <w:r w:rsidR="008C33CC" w:rsidRPr="00FF5CD8">
        <w:rPr>
          <w:rFonts w:eastAsia="Calibri"/>
        </w:rPr>
        <w:t xml:space="preserve">different concentrations of </w:t>
      </w:r>
      <w:r w:rsidR="00DE2063" w:rsidRPr="00FF5CD8">
        <w:rPr>
          <w:rFonts w:eastAsia="Calibri"/>
        </w:rPr>
        <w:t xml:space="preserve">crude heavy peptide standards into </w:t>
      </w:r>
      <w:r w:rsidR="008C33CC" w:rsidRPr="00FF5CD8">
        <w:rPr>
          <w:rFonts w:eastAsia="Calibri"/>
        </w:rPr>
        <w:t xml:space="preserve">20-50 ng/µL of </w:t>
      </w:r>
      <w:r w:rsidR="00DE2063" w:rsidRPr="00FF5CD8">
        <w:rPr>
          <w:rFonts w:eastAsia="Calibri"/>
        </w:rPr>
        <w:t xml:space="preserve">nonhuman cell lysate digests </w:t>
      </w:r>
      <w:r w:rsidRPr="00FF5CD8">
        <w:rPr>
          <w:rFonts w:eastAsia="Calibri"/>
        </w:rPr>
        <w:t xml:space="preserve">before LC-SRM analysis of samples </w:t>
      </w:r>
      <w:r w:rsidR="008C33CC" w:rsidRPr="00FF5CD8">
        <w:rPr>
          <w:rFonts w:eastAsia="Calibri"/>
        </w:rPr>
        <w:t xml:space="preserve">to determine peptide LC retention time (RT) for building </w:t>
      </w:r>
      <w:r w:rsidR="00CE3EEF">
        <w:rPr>
          <w:rFonts w:eastAsia="Calibri"/>
        </w:rPr>
        <w:t xml:space="preserve">a </w:t>
      </w:r>
      <w:r w:rsidR="008C33CC" w:rsidRPr="00FF5CD8">
        <w:rPr>
          <w:rFonts w:eastAsia="Calibri"/>
        </w:rPr>
        <w:t xml:space="preserve">scheduled SRM method and potential interference transitions for accurate quantification.   </w:t>
      </w:r>
    </w:p>
    <w:p w14:paraId="623BC796" w14:textId="77777777" w:rsidR="00E230F9" w:rsidRDefault="00E230F9" w:rsidP="003B575B">
      <w:pPr>
        <w:pStyle w:val="ListParagraph"/>
        <w:spacing w:after="0"/>
        <w:ind w:left="0"/>
        <w:jc w:val="both"/>
      </w:pPr>
    </w:p>
    <w:p w14:paraId="1BE0917B" w14:textId="38317038" w:rsidR="00A53A3B" w:rsidRPr="00FF5CD8" w:rsidRDefault="008E2A8A" w:rsidP="003B575B">
      <w:pPr>
        <w:pStyle w:val="ListParagraph"/>
        <w:numPr>
          <w:ilvl w:val="1"/>
          <w:numId w:val="24"/>
        </w:numPr>
        <w:spacing w:after="0"/>
        <w:ind w:left="0" w:firstLine="0"/>
        <w:jc w:val="both"/>
      </w:pPr>
      <w:r w:rsidRPr="00FF5CD8">
        <w:t xml:space="preserve">Use the </w:t>
      </w:r>
      <w:r w:rsidR="008C33CC" w:rsidRPr="00FF5CD8">
        <w:t>RT</w:t>
      </w:r>
      <w:r w:rsidR="00580FE7" w:rsidRPr="00FF5CD8">
        <w:t xml:space="preserve"> scheduled SRM mode for </w:t>
      </w:r>
      <w:r w:rsidR="008C33CC" w:rsidRPr="00FF5CD8">
        <w:t>multiplexed quantification</w:t>
      </w:r>
      <w:r w:rsidR="00580FE7" w:rsidRPr="00FF5CD8">
        <w:t xml:space="preserve"> with the scan window of ≥6 min</w:t>
      </w:r>
      <w:r w:rsidR="000F3465" w:rsidRPr="00FF5CD8">
        <w:t>.</w:t>
      </w:r>
    </w:p>
    <w:p w14:paraId="4CD76CEA" w14:textId="77777777" w:rsidR="00E230F9" w:rsidRDefault="00E230F9" w:rsidP="003B575B">
      <w:pPr>
        <w:pStyle w:val="ListParagraph"/>
        <w:spacing w:after="0"/>
        <w:ind w:left="0"/>
        <w:jc w:val="both"/>
      </w:pPr>
    </w:p>
    <w:p w14:paraId="3DB67E38" w14:textId="528B80C2" w:rsidR="00A53A3B" w:rsidRPr="00FF5CD8" w:rsidRDefault="008C33CC" w:rsidP="003B575B">
      <w:pPr>
        <w:pStyle w:val="ListParagraph"/>
        <w:spacing w:after="0"/>
        <w:ind w:left="0"/>
        <w:jc w:val="both"/>
      </w:pPr>
      <w:r w:rsidRPr="00FF5CD8">
        <w:lastRenderedPageBreak/>
        <w:t>N</w:t>
      </w:r>
      <w:r w:rsidR="0075199F" w:rsidRPr="00FF5CD8">
        <w:t>OTE</w:t>
      </w:r>
      <w:r w:rsidRPr="00FF5CD8">
        <w:t xml:space="preserve">: The scan window will be adjusted accordingly depending on the number of transitions in a certain time window. </w:t>
      </w:r>
    </w:p>
    <w:p w14:paraId="2FDD6A26" w14:textId="77777777" w:rsidR="00E230F9" w:rsidRDefault="00E230F9" w:rsidP="003B575B">
      <w:pPr>
        <w:pStyle w:val="ListParagraph"/>
        <w:spacing w:after="0"/>
        <w:ind w:left="0"/>
        <w:jc w:val="both"/>
      </w:pPr>
    </w:p>
    <w:p w14:paraId="496AB0B4" w14:textId="31F535ED" w:rsidR="001C1E49" w:rsidRPr="00FF5CD8" w:rsidRDefault="009367FB" w:rsidP="003B575B">
      <w:pPr>
        <w:pStyle w:val="ListParagraph"/>
        <w:numPr>
          <w:ilvl w:val="1"/>
          <w:numId w:val="24"/>
        </w:numPr>
        <w:spacing w:after="0"/>
        <w:ind w:left="0" w:firstLine="0"/>
        <w:jc w:val="both"/>
      </w:pPr>
      <w:r w:rsidRPr="00E230F9">
        <w:t>Set the</w:t>
      </w:r>
      <w:r w:rsidRPr="00FF5CD8">
        <w:t xml:space="preserve"> </w:t>
      </w:r>
      <w:r w:rsidR="00D71375" w:rsidRPr="00E230F9">
        <w:t xml:space="preserve">total </w:t>
      </w:r>
      <w:r w:rsidR="00580FE7" w:rsidRPr="00FF5CD8">
        <w:t xml:space="preserve">cycle time to 1 s, and the dwell time for each transition </w:t>
      </w:r>
      <w:r w:rsidR="00DE2063" w:rsidRPr="00FF5CD8">
        <w:t>is</w:t>
      </w:r>
      <w:r w:rsidR="00580FE7" w:rsidRPr="00FF5CD8">
        <w:t xml:space="preserve"> automatically adjusted depending on the number of transitions scanned at different retention time windows. A minimal dwell time </w:t>
      </w:r>
      <w:r w:rsidR="00291DE5">
        <w:t xml:space="preserve">of </w:t>
      </w:r>
      <w:r w:rsidR="00580FE7" w:rsidRPr="00FF5CD8">
        <w:t xml:space="preserve">10 </w:t>
      </w:r>
      <w:proofErr w:type="spellStart"/>
      <w:r w:rsidR="00580FE7" w:rsidRPr="00FF5CD8">
        <w:t>ms</w:t>
      </w:r>
      <w:proofErr w:type="spellEnd"/>
      <w:r w:rsidR="00580FE7" w:rsidRPr="00FF5CD8">
        <w:t xml:space="preserve"> </w:t>
      </w:r>
      <w:r w:rsidR="00DE2063" w:rsidRPr="00FF5CD8">
        <w:t>is</w:t>
      </w:r>
      <w:r w:rsidR="00580FE7" w:rsidRPr="00FF5CD8">
        <w:t xml:space="preserve"> </w:t>
      </w:r>
      <w:r w:rsidR="00D71375" w:rsidRPr="00E230F9">
        <w:t>needed</w:t>
      </w:r>
      <w:r w:rsidR="00D71375" w:rsidRPr="00FF5CD8">
        <w:t xml:space="preserve"> </w:t>
      </w:r>
      <w:r w:rsidR="00580FE7" w:rsidRPr="00FF5CD8">
        <w:t xml:space="preserve">for each SRM transition. All </w:t>
      </w:r>
      <w:r w:rsidR="00DE2063" w:rsidRPr="00FF5CD8">
        <w:t>target</w:t>
      </w:r>
      <w:r w:rsidR="00580FE7" w:rsidRPr="00FF5CD8">
        <w:t xml:space="preserve"> proteins </w:t>
      </w:r>
      <w:r w:rsidR="008C33CC" w:rsidRPr="00FF5CD8">
        <w:t>can be</w:t>
      </w:r>
      <w:r w:rsidR="00580FE7" w:rsidRPr="00FF5CD8">
        <w:t xml:space="preserve"> simultaneously monitored in a single LC-SRM analysis</w:t>
      </w:r>
    </w:p>
    <w:bookmarkEnd w:id="22"/>
    <w:p w14:paraId="1544F5F6" w14:textId="77777777" w:rsidR="00790969" w:rsidRPr="00FF5CD8" w:rsidRDefault="00790969" w:rsidP="003B575B">
      <w:pPr>
        <w:spacing w:after="0"/>
        <w:contextualSpacing/>
        <w:mirrorIndents/>
        <w:jc w:val="both"/>
      </w:pPr>
    </w:p>
    <w:p w14:paraId="55DD2468" w14:textId="7994F1B9" w:rsidR="000F3465" w:rsidRPr="00FF5CD8" w:rsidRDefault="000D1937" w:rsidP="003B575B">
      <w:pPr>
        <w:pStyle w:val="Heading2"/>
        <w:numPr>
          <w:ilvl w:val="0"/>
          <w:numId w:val="24"/>
        </w:numPr>
        <w:spacing w:after="0"/>
        <w:ind w:left="0" w:firstLine="0"/>
        <w:contextualSpacing/>
        <w:mirrorIndents/>
        <w:jc w:val="both"/>
        <w:rPr>
          <w:rFonts w:cs="Calibri"/>
          <w:szCs w:val="24"/>
        </w:rPr>
      </w:pPr>
      <w:r w:rsidRPr="00FF5CD8">
        <w:rPr>
          <w:rFonts w:cs="Calibri"/>
          <w:szCs w:val="24"/>
        </w:rPr>
        <w:t xml:space="preserve">Data Analysis </w:t>
      </w:r>
    </w:p>
    <w:p w14:paraId="085F2D5D" w14:textId="77777777" w:rsidR="00E230F9" w:rsidRDefault="00E230F9" w:rsidP="003B575B">
      <w:pPr>
        <w:pStyle w:val="Heading2"/>
        <w:spacing w:after="0"/>
        <w:contextualSpacing/>
        <w:jc w:val="both"/>
        <w:rPr>
          <w:rFonts w:cs="Calibri"/>
          <w:b w:val="0"/>
          <w:bCs w:val="0"/>
          <w:szCs w:val="24"/>
        </w:rPr>
      </w:pPr>
    </w:p>
    <w:p w14:paraId="4F80A2BB" w14:textId="5C8D9C20" w:rsidR="000D1937" w:rsidRPr="00FF5CD8" w:rsidRDefault="000D1937" w:rsidP="003B575B">
      <w:pPr>
        <w:pStyle w:val="Heading2"/>
        <w:numPr>
          <w:ilvl w:val="1"/>
          <w:numId w:val="25"/>
        </w:numPr>
        <w:spacing w:after="0"/>
        <w:ind w:left="0" w:firstLine="0"/>
        <w:contextualSpacing/>
        <w:jc w:val="both"/>
        <w:rPr>
          <w:rFonts w:cs="Calibri"/>
          <w:b w:val="0"/>
          <w:bCs w:val="0"/>
          <w:szCs w:val="24"/>
        </w:rPr>
      </w:pPr>
      <w:r w:rsidRPr="00FF5CD8">
        <w:rPr>
          <w:rFonts w:cs="Calibri"/>
          <w:b w:val="0"/>
          <w:bCs w:val="0"/>
          <w:szCs w:val="24"/>
        </w:rPr>
        <w:t xml:space="preserve">Import </w:t>
      </w:r>
      <w:r w:rsidR="00543DF0" w:rsidRPr="00FF5CD8">
        <w:rPr>
          <w:rFonts w:cs="Calibri"/>
          <w:b w:val="0"/>
          <w:bCs w:val="0"/>
          <w:szCs w:val="24"/>
        </w:rPr>
        <w:t>r</w:t>
      </w:r>
      <w:r w:rsidRPr="00FF5CD8">
        <w:rPr>
          <w:rFonts w:cs="Calibri"/>
          <w:b w:val="0"/>
          <w:bCs w:val="0"/>
          <w:szCs w:val="24"/>
        </w:rPr>
        <w:t xml:space="preserve">aw data files into </w:t>
      </w:r>
      <w:r w:rsidR="00543DF0" w:rsidRPr="00FF5CD8">
        <w:rPr>
          <w:rFonts w:cs="Calibri"/>
          <w:b w:val="0"/>
          <w:bCs w:val="0"/>
          <w:szCs w:val="24"/>
        </w:rPr>
        <w:t xml:space="preserve">publicly available </w:t>
      </w:r>
      <w:r w:rsidRPr="00FF5CD8">
        <w:rPr>
          <w:rFonts w:cs="Calibri"/>
          <w:b w:val="0"/>
          <w:bCs w:val="0"/>
          <w:szCs w:val="24"/>
        </w:rPr>
        <w:t>Skyline software</w:t>
      </w:r>
      <w:r w:rsidR="00543DF0" w:rsidRPr="00E230F9">
        <w:rPr>
          <w:rFonts w:cs="Calibri"/>
          <w:b w:val="0"/>
          <w:bCs w:val="0"/>
          <w:szCs w:val="24"/>
        </w:rPr>
        <w:fldChar w:fldCharType="begin"/>
      </w:r>
      <w:r w:rsidR="000F12F1" w:rsidRPr="00FF5CD8">
        <w:rPr>
          <w:rFonts w:cs="Calibri"/>
          <w:b w:val="0"/>
          <w:bCs w:val="0"/>
          <w:szCs w:val="24"/>
        </w:rPr>
        <w:instrText xml:space="preserve"> ADDIN EN.CITE &lt;EndNote&gt;&lt;Cite&gt;&lt;Author&gt;MacLean&lt;/Author&gt;&lt;Year&gt;2010&lt;/Year&gt;&lt;RecNum&gt;1096&lt;/RecNum&gt;&lt;DisplayText&gt;&lt;style face="superscript"&gt;33&lt;/style&gt;&lt;/DisplayText&gt;&lt;record&gt;&lt;rec-number&gt;1096&lt;/rec-number&gt;&lt;foreign-keys&gt;&lt;key app="EN" db-id="v9rwe2szor9e2oev2215vdsa0rarfwdrf0wz" timestamp="0"&gt;1096&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www.ncbi.nlm.nih.gov/pubmed/20147306&lt;/url&gt;&lt;/related-urls&gt;&lt;/urls&gt;&lt;custom2&gt;2844992&lt;/custom2&gt;&lt;electronic-resource-num&gt;btq054 [pii]&amp;#xD;10.1093/bioinformatics/btq054&lt;/electronic-resource-num&gt;&lt;language&gt;eng&lt;/language&gt;&lt;/record&gt;&lt;/Cite&gt;&lt;/EndNote&gt;</w:instrText>
      </w:r>
      <w:r w:rsidR="00543DF0" w:rsidRPr="00E230F9">
        <w:rPr>
          <w:rFonts w:cs="Calibri"/>
          <w:b w:val="0"/>
          <w:bCs w:val="0"/>
          <w:szCs w:val="24"/>
        </w:rPr>
        <w:fldChar w:fldCharType="separate"/>
      </w:r>
      <w:r w:rsidR="000F12F1" w:rsidRPr="00FF5CD8">
        <w:rPr>
          <w:rFonts w:cs="Calibri"/>
          <w:b w:val="0"/>
          <w:bCs w:val="0"/>
          <w:noProof/>
          <w:szCs w:val="24"/>
          <w:vertAlign w:val="superscript"/>
        </w:rPr>
        <w:t>33</w:t>
      </w:r>
      <w:r w:rsidR="00543DF0" w:rsidRPr="00E230F9">
        <w:rPr>
          <w:rFonts w:cs="Calibri"/>
          <w:b w:val="0"/>
          <w:bCs w:val="0"/>
          <w:szCs w:val="24"/>
        </w:rPr>
        <w:fldChar w:fldCharType="end"/>
      </w:r>
      <w:r w:rsidRPr="00FF5CD8">
        <w:rPr>
          <w:rFonts w:cs="Calibri"/>
          <w:b w:val="0"/>
          <w:bCs w:val="0"/>
          <w:szCs w:val="24"/>
        </w:rPr>
        <w:t xml:space="preserve"> for </w:t>
      </w:r>
      <w:r w:rsidR="00543DF0" w:rsidRPr="00FF5CD8">
        <w:rPr>
          <w:rFonts w:cs="Calibri"/>
          <w:b w:val="0"/>
          <w:bCs w:val="0"/>
          <w:szCs w:val="24"/>
        </w:rPr>
        <w:t xml:space="preserve">data </w:t>
      </w:r>
      <w:r w:rsidRPr="00FF5CD8">
        <w:rPr>
          <w:rFonts w:cs="Calibri"/>
          <w:b w:val="0"/>
          <w:bCs w:val="0"/>
          <w:szCs w:val="24"/>
        </w:rPr>
        <w:t xml:space="preserve">visualization of </w:t>
      </w:r>
      <w:r w:rsidR="00543DF0" w:rsidRPr="00FF5CD8">
        <w:rPr>
          <w:rFonts w:cs="Calibri"/>
          <w:b w:val="0"/>
          <w:bCs w:val="0"/>
          <w:szCs w:val="24"/>
        </w:rPr>
        <w:t>each target peptide</w:t>
      </w:r>
      <w:r w:rsidRPr="00FF5CD8">
        <w:rPr>
          <w:rFonts w:cs="Calibri"/>
          <w:b w:val="0"/>
          <w:bCs w:val="0"/>
          <w:szCs w:val="24"/>
        </w:rPr>
        <w:t xml:space="preserve"> to determine the</w:t>
      </w:r>
      <w:r w:rsidR="00543DF0" w:rsidRPr="00FF5CD8">
        <w:rPr>
          <w:rFonts w:cs="Calibri"/>
          <w:b w:val="0"/>
          <w:bCs w:val="0"/>
          <w:szCs w:val="24"/>
        </w:rPr>
        <w:t>ir</w:t>
      </w:r>
      <w:r w:rsidRPr="00FF5CD8">
        <w:rPr>
          <w:rFonts w:cs="Calibri"/>
          <w:b w:val="0"/>
          <w:bCs w:val="0"/>
          <w:szCs w:val="24"/>
        </w:rPr>
        <w:t xml:space="preserve"> detectability. </w:t>
      </w:r>
    </w:p>
    <w:p w14:paraId="507FC9CE" w14:textId="77777777" w:rsidR="00E230F9" w:rsidRDefault="00E230F9" w:rsidP="003B575B">
      <w:pPr>
        <w:pStyle w:val="ListParagraph"/>
        <w:spacing w:after="0"/>
        <w:ind w:left="0"/>
        <w:jc w:val="both"/>
      </w:pPr>
    </w:p>
    <w:p w14:paraId="3AABF90A" w14:textId="439510B5" w:rsidR="000D1937" w:rsidRPr="00FF5CD8" w:rsidRDefault="000D1937" w:rsidP="003B575B">
      <w:pPr>
        <w:pStyle w:val="ListParagraph"/>
        <w:numPr>
          <w:ilvl w:val="1"/>
          <w:numId w:val="25"/>
        </w:numPr>
        <w:spacing w:after="0"/>
        <w:ind w:left="0" w:firstLine="0"/>
        <w:jc w:val="both"/>
      </w:pPr>
      <w:r w:rsidRPr="00FF5CD8">
        <w:t xml:space="preserve">Use two criteria to determine </w:t>
      </w:r>
      <w:r w:rsidR="00543DF0" w:rsidRPr="00FF5CD8">
        <w:t>SRM</w:t>
      </w:r>
      <w:r w:rsidRPr="00FF5CD8">
        <w:t xml:space="preserve"> peak detection and integration</w:t>
      </w:r>
      <w:r w:rsidR="00543DF0" w:rsidRPr="00FF5CD8">
        <w:t>: 1) s</w:t>
      </w:r>
      <w:r w:rsidRPr="00FF5CD8">
        <w:t xml:space="preserve">ame </w:t>
      </w:r>
      <w:r w:rsidR="00D71375" w:rsidRPr="00FF5CD8">
        <w:t xml:space="preserve">LC </w:t>
      </w:r>
      <w:r w:rsidRPr="00FF5CD8">
        <w:t>retention time</w:t>
      </w:r>
      <w:r w:rsidR="00543DF0" w:rsidRPr="00FF5CD8">
        <w:t>;</w:t>
      </w:r>
      <w:r w:rsidRPr="00FF5CD8">
        <w:t xml:space="preserve"> </w:t>
      </w:r>
      <w:r w:rsidR="00543DF0" w:rsidRPr="00FF5CD8">
        <w:t>2) a</w:t>
      </w:r>
      <w:r w:rsidRPr="00FF5CD8">
        <w:t>pproximately the same relative SRM peak intensity ratios across multiple transitions between endogenous (light) peptide</w:t>
      </w:r>
      <w:r w:rsidR="00543DF0" w:rsidRPr="00FF5CD8">
        <w:t>s</w:t>
      </w:r>
      <w:r w:rsidRPr="00FF5CD8">
        <w:t xml:space="preserve"> and </w:t>
      </w:r>
      <w:r w:rsidR="00D71375" w:rsidRPr="00E230F9">
        <w:t xml:space="preserve">their corresponding </w:t>
      </w:r>
      <w:r w:rsidR="00B42639" w:rsidRPr="00E230F9">
        <w:t>(</w:t>
      </w:r>
      <w:r w:rsidRPr="00FF5CD8">
        <w:t>heavy</w:t>
      </w:r>
      <w:r w:rsidR="00B42639" w:rsidRPr="00E230F9">
        <w:t>)</w:t>
      </w:r>
      <w:r w:rsidRPr="00FF5CD8">
        <w:t xml:space="preserve"> </w:t>
      </w:r>
      <w:r w:rsidR="00D71375" w:rsidRPr="00E230F9">
        <w:t xml:space="preserve">isotope-labeled </w:t>
      </w:r>
      <w:r w:rsidRPr="00FF5CD8">
        <w:t>peptide internal standards.</w:t>
      </w:r>
    </w:p>
    <w:p w14:paraId="6B1AF49C" w14:textId="77777777" w:rsidR="00E230F9" w:rsidRDefault="00E230F9" w:rsidP="003B575B">
      <w:pPr>
        <w:pStyle w:val="ListParagraph"/>
        <w:spacing w:after="0"/>
        <w:ind w:left="0"/>
        <w:jc w:val="both"/>
      </w:pPr>
    </w:p>
    <w:p w14:paraId="20FBA121" w14:textId="77777777" w:rsidR="00E230F9" w:rsidRDefault="000D1937" w:rsidP="003B575B">
      <w:pPr>
        <w:pStyle w:val="ListParagraph"/>
        <w:numPr>
          <w:ilvl w:val="1"/>
          <w:numId w:val="25"/>
        </w:numPr>
        <w:spacing w:after="0"/>
        <w:ind w:left="0" w:firstLine="0"/>
        <w:jc w:val="both"/>
      </w:pPr>
      <w:r w:rsidRPr="00FF5CD8">
        <w:t xml:space="preserve">Inspect all the </w:t>
      </w:r>
      <w:r w:rsidR="00543DF0" w:rsidRPr="00FF5CD8">
        <w:t xml:space="preserve">SRM </w:t>
      </w:r>
      <w:r w:rsidRPr="00FF5CD8">
        <w:t xml:space="preserve">data manually to ensure </w:t>
      </w:r>
      <w:r w:rsidR="00543DF0" w:rsidRPr="00FF5CD8">
        <w:t>correct SRM peak assignment</w:t>
      </w:r>
      <w:r w:rsidRPr="00FF5CD8">
        <w:t xml:space="preserve"> and </w:t>
      </w:r>
      <w:r w:rsidR="00543DF0" w:rsidRPr="00FF5CD8">
        <w:t>SRM peak boundary for reliable quantification</w:t>
      </w:r>
      <w:r w:rsidR="00D71375" w:rsidRPr="00FF5CD8">
        <w:t xml:space="preserve"> </w:t>
      </w:r>
      <w:r w:rsidR="00B42639" w:rsidRPr="00FF5CD8">
        <w:t>using</w:t>
      </w:r>
      <w:r w:rsidR="00D71375" w:rsidRPr="00FF5CD8">
        <w:t xml:space="preserve"> the above two criteria</w:t>
      </w:r>
      <w:r w:rsidRPr="00FF5CD8">
        <w:t xml:space="preserve">. </w:t>
      </w:r>
    </w:p>
    <w:p w14:paraId="4296BA21" w14:textId="77777777" w:rsidR="00E230F9" w:rsidRDefault="00E230F9" w:rsidP="003B575B">
      <w:pPr>
        <w:pStyle w:val="ListParagraph"/>
        <w:spacing w:after="0"/>
        <w:ind w:left="0"/>
        <w:jc w:val="both"/>
      </w:pPr>
    </w:p>
    <w:p w14:paraId="31589989" w14:textId="2A631679" w:rsidR="00E230F9" w:rsidRDefault="007B12D0" w:rsidP="003B575B">
      <w:pPr>
        <w:pStyle w:val="ListParagraph"/>
        <w:numPr>
          <w:ilvl w:val="1"/>
          <w:numId w:val="25"/>
        </w:numPr>
        <w:spacing w:after="0"/>
        <w:ind w:left="0" w:firstLine="0"/>
        <w:jc w:val="both"/>
      </w:pPr>
      <w:r w:rsidRPr="00FF5CD8">
        <w:t xml:space="preserve">Use the best transition </w:t>
      </w:r>
      <w:r w:rsidR="00291DE5">
        <w:t>with a</w:t>
      </w:r>
      <w:r w:rsidR="00B42639" w:rsidRPr="00E230F9">
        <w:t xml:space="preserve"> high SRM signal but </w:t>
      </w:r>
      <w:r w:rsidRPr="00FF5CD8">
        <w:t xml:space="preserve">without matrix interference for </w:t>
      </w:r>
      <w:r w:rsidR="00B42639" w:rsidRPr="00E230F9">
        <w:t>protein</w:t>
      </w:r>
      <w:r w:rsidR="00B42639" w:rsidRPr="00FF5CD8">
        <w:t xml:space="preserve"> </w:t>
      </w:r>
      <w:proofErr w:type="gramStart"/>
      <w:r w:rsidRPr="00FF5CD8">
        <w:t>quantification</w:t>
      </w:r>
      <w:r w:rsidR="00291DE5">
        <w:t>,</w:t>
      </w:r>
      <w:r w:rsidR="00B42639" w:rsidRPr="00E230F9">
        <w:t xml:space="preserve"> and</w:t>
      </w:r>
      <w:proofErr w:type="gramEnd"/>
      <w:r w:rsidR="00B42639" w:rsidRPr="00E230F9">
        <w:t xml:space="preserve"> </w:t>
      </w:r>
      <w:r w:rsidR="00291DE5">
        <w:t xml:space="preserve">use </w:t>
      </w:r>
      <w:r w:rsidR="00B42639" w:rsidRPr="00E230F9">
        <w:t>the other transitions as a reference</w:t>
      </w:r>
      <w:r w:rsidRPr="00FF5CD8">
        <w:t>.</w:t>
      </w:r>
    </w:p>
    <w:p w14:paraId="072FD88E" w14:textId="77777777" w:rsidR="00E230F9" w:rsidRDefault="00E230F9" w:rsidP="003B575B">
      <w:pPr>
        <w:pStyle w:val="ListParagraph"/>
        <w:spacing w:after="0"/>
        <w:ind w:left="0"/>
        <w:jc w:val="both"/>
      </w:pPr>
    </w:p>
    <w:p w14:paraId="2984F460" w14:textId="77777777" w:rsidR="00E230F9" w:rsidRDefault="00B42639" w:rsidP="003B575B">
      <w:pPr>
        <w:pStyle w:val="ListParagraph"/>
        <w:numPr>
          <w:ilvl w:val="1"/>
          <w:numId w:val="25"/>
        </w:numPr>
        <w:spacing w:after="0"/>
        <w:ind w:left="0" w:firstLine="0"/>
        <w:jc w:val="both"/>
      </w:pPr>
      <w:r w:rsidRPr="00E230F9">
        <w:t>Use</w:t>
      </w:r>
      <w:r w:rsidRPr="00FF5CD8">
        <w:t xml:space="preserve"> </w:t>
      </w:r>
      <w:r w:rsidR="007B12D0" w:rsidRPr="00FF5CD8">
        <w:t>multiple replicates to obtain the standard deviation (SD) and coefficient of variation (CV)</w:t>
      </w:r>
      <w:r w:rsidR="00E230F9">
        <w:t>.</w:t>
      </w:r>
    </w:p>
    <w:p w14:paraId="3248DB8E" w14:textId="77777777" w:rsidR="00E230F9" w:rsidRDefault="00E230F9" w:rsidP="003B575B">
      <w:pPr>
        <w:pStyle w:val="ListParagraph"/>
        <w:spacing w:after="0"/>
        <w:ind w:left="0"/>
        <w:jc w:val="both"/>
      </w:pPr>
    </w:p>
    <w:p w14:paraId="47DDD083" w14:textId="77777777" w:rsidR="00E230F9" w:rsidRDefault="009367FB" w:rsidP="003B575B">
      <w:pPr>
        <w:pStyle w:val="ListParagraph"/>
        <w:numPr>
          <w:ilvl w:val="1"/>
          <w:numId w:val="25"/>
        </w:numPr>
        <w:spacing w:after="0"/>
        <w:ind w:left="0" w:firstLine="0"/>
        <w:jc w:val="both"/>
      </w:pPr>
      <w:r w:rsidRPr="00E230F9">
        <w:t>Calculate t</w:t>
      </w:r>
      <w:r w:rsidRPr="00FF5CD8">
        <w:t xml:space="preserve">he </w:t>
      </w:r>
      <w:r w:rsidR="000D1937" w:rsidRPr="00FF5CD8">
        <w:t xml:space="preserve">signal-to-noise ratio (S/N) by the peak apex intensity over </w:t>
      </w:r>
      <w:r w:rsidR="00B42639" w:rsidRPr="00E230F9">
        <w:t>the average</w:t>
      </w:r>
      <w:r w:rsidR="000D1937" w:rsidRPr="00FF5CD8">
        <w:t xml:space="preserve"> background noise within a retention time region of ±15</w:t>
      </w:r>
      <w:r w:rsidR="00CD0B62" w:rsidRPr="00FF5CD8">
        <w:t xml:space="preserve"> </w:t>
      </w:r>
      <w:r w:rsidR="000D1937" w:rsidRPr="00FF5CD8">
        <w:t>s for</w:t>
      </w:r>
      <w:r w:rsidR="00B41BF8" w:rsidRPr="00FF5CD8">
        <w:t xml:space="preserve"> standard gradient and ±6</w:t>
      </w:r>
      <w:r w:rsidR="00CD0B62" w:rsidRPr="00FF5CD8">
        <w:t xml:space="preserve"> </w:t>
      </w:r>
      <w:r w:rsidR="00B41BF8" w:rsidRPr="00FF5CD8">
        <w:t>s for short gradient</w:t>
      </w:r>
      <w:r w:rsidR="000D1937" w:rsidRPr="00FF5CD8">
        <w:t xml:space="preserve">. The limit of detection (LOD) and the limit of quantification (LOQ) are defined as the lowest concentration points at which the S/N ratio </w:t>
      </w:r>
      <w:r w:rsidR="00B42639" w:rsidRPr="00E230F9">
        <w:t>is</w:t>
      </w:r>
      <w:r w:rsidR="000D1937" w:rsidRPr="00FF5CD8">
        <w:t xml:space="preserve"> at least 3 and 7, respectively.</w:t>
      </w:r>
    </w:p>
    <w:p w14:paraId="23748025" w14:textId="77777777" w:rsidR="00E230F9" w:rsidRDefault="00E230F9" w:rsidP="003B575B">
      <w:pPr>
        <w:pStyle w:val="ListParagraph"/>
        <w:spacing w:after="0"/>
        <w:ind w:left="0"/>
        <w:jc w:val="both"/>
      </w:pPr>
    </w:p>
    <w:p w14:paraId="587C98CC" w14:textId="77777777" w:rsidR="00E230F9" w:rsidRDefault="008E2A8A" w:rsidP="003B575B">
      <w:pPr>
        <w:pStyle w:val="ListParagraph"/>
        <w:numPr>
          <w:ilvl w:val="1"/>
          <w:numId w:val="25"/>
        </w:numPr>
        <w:spacing w:after="0"/>
        <w:ind w:left="0" w:firstLine="0"/>
        <w:jc w:val="both"/>
      </w:pPr>
      <w:r w:rsidRPr="00E230F9">
        <w:t xml:space="preserve">Apply </w:t>
      </w:r>
      <w:r w:rsidR="000D1937" w:rsidRPr="00FF5CD8">
        <w:t xml:space="preserve">one additional </w:t>
      </w:r>
      <w:proofErr w:type="gramStart"/>
      <w:r w:rsidR="000D1937" w:rsidRPr="00FF5CD8">
        <w:t>criteria</w:t>
      </w:r>
      <w:proofErr w:type="gramEnd"/>
      <w:r w:rsidRPr="00E230F9">
        <w:t xml:space="preserve"> for </w:t>
      </w:r>
      <w:r w:rsidRPr="00FF5CD8">
        <w:t>conservatively determining the LOQ values</w:t>
      </w:r>
      <w:r w:rsidR="00203BB4" w:rsidRPr="00FF5CD8">
        <w:t xml:space="preserve"> </w:t>
      </w:r>
      <w:r w:rsidR="00203BB4" w:rsidRPr="00E230F9">
        <w:t>besides S/N ≥7</w:t>
      </w:r>
      <w:r w:rsidR="000D1937" w:rsidRPr="00FF5CD8">
        <w:t xml:space="preserve">: surrogate peptide response </w:t>
      </w:r>
      <w:r w:rsidR="00B42639" w:rsidRPr="00E230F9">
        <w:t>against</w:t>
      </w:r>
      <w:r w:rsidR="00B42639" w:rsidRPr="00FF5CD8">
        <w:t xml:space="preserve"> </w:t>
      </w:r>
      <w:r w:rsidR="000D1937" w:rsidRPr="00FF5CD8">
        <w:t xml:space="preserve">different cell numbers must be within the linear dynamic range. </w:t>
      </w:r>
    </w:p>
    <w:p w14:paraId="72461341" w14:textId="77777777" w:rsidR="00E230F9" w:rsidRDefault="00E230F9" w:rsidP="003B575B">
      <w:pPr>
        <w:pStyle w:val="ListParagraph"/>
        <w:spacing w:after="0"/>
        <w:ind w:left="0"/>
        <w:jc w:val="both"/>
      </w:pPr>
    </w:p>
    <w:p w14:paraId="3DB1D415" w14:textId="28AA8FB7" w:rsidR="000D1937" w:rsidRPr="00FF5CD8" w:rsidRDefault="009367FB" w:rsidP="003B575B">
      <w:pPr>
        <w:pStyle w:val="ListParagraph"/>
        <w:numPr>
          <w:ilvl w:val="1"/>
          <w:numId w:val="25"/>
        </w:numPr>
        <w:spacing w:after="0"/>
        <w:ind w:left="0" w:firstLine="0"/>
        <w:jc w:val="both"/>
      </w:pPr>
      <w:r w:rsidRPr="00E230F9">
        <w:t>Use</w:t>
      </w:r>
      <w:r w:rsidR="000D1937" w:rsidRPr="00FF5CD8">
        <w:t xml:space="preserve"> </w:t>
      </w:r>
      <w:r w:rsidR="006B6500">
        <w:t xml:space="preserve">the </w:t>
      </w:r>
      <w:r w:rsidR="000D1937" w:rsidRPr="00FF5CD8">
        <w:t xml:space="preserve">Excel </w:t>
      </w:r>
      <w:r w:rsidR="006B6500">
        <w:t xml:space="preserve">software </w:t>
      </w:r>
      <w:r w:rsidRPr="00E230F9">
        <w:t>to plot all calibration curves</w:t>
      </w:r>
      <w:r w:rsidR="000D1937" w:rsidRPr="00FF5CD8">
        <w:t>.</w:t>
      </w:r>
      <w:r w:rsidRPr="00E230F9">
        <w:t xml:space="preserve"> Load</w:t>
      </w:r>
      <w:r w:rsidR="000D1937" w:rsidRPr="00FF5CD8">
        <w:t xml:space="preserve"> </w:t>
      </w:r>
      <w:r w:rsidRPr="00E230F9">
        <w:t>t</w:t>
      </w:r>
      <w:r w:rsidRPr="00FF5CD8">
        <w:t xml:space="preserve">he </w:t>
      </w:r>
      <w:r w:rsidR="000D1937" w:rsidRPr="00FF5CD8">
        <w:t xml:space="preserve">RAW data from </w:t>
      </w:r>
      <w:r w:rsidR="00A6083E" w:rsidRPr="00E230F9">
        <w:t>QQQ MS</w:t>
      </w:r>
      <w:r w:rsidR="000D1937" w:rsidRPr="00FF5CD8">
        <w:t xml:space="preserve"> into </w:t>
      </w:r>
      <w:r w:rsidR="00B42639" w:rsidRPr="00E230F9">
        <w:t xml:space="preserve">publicly available </w:t>
      </w:r>
      <w:r w:rsidR="000D1937" w:rsidRPr="00FF5CD8">
        <w:t>Skyline software to display graphs of extracted ion chromatograms (XICs) of multiple transitions of target proteins monitored.</w:t>
      </w:r>
    </w:p>
    <w:p w14:paraId="052B9849" w14:textId="70343566" w:rsidR="000D1937" w:rsidRPr="00613584" w:rsidRDefault="000D1937" w:rsidP="003B575B">
      <w:pPr>
        <w:pStyle w:val="NormalWeb"/>
        <w:spacing w:before="0" w:beforeAutospacing="0" w:after="0" w:afterAutospacing="0"/>
        <w:contextualSpacing/>
        <w:jc w:val="both"/>
        <w:rPr>
          <w:color w:val="auto"/>
        </w:rPr>
      </w:pPr>
    </w:p>
    <w:bookmarkEnd w:id="6"/>
    <w:p w14:paraId="5FFFD39D" w14:textId="60774109" w:rsidR="002174D9" w:rsidRPr="00613584" w:rsidRDefault="009E555F" w:rsidP="003B575B">
      <w:pPr>
        <w:pStyle w:val="Heading2"/>
        <w:spacing w:after="0"/>
        <w:contextualSpacing/>
        <w:mirrorIndents/>
        <w:jc w:val="both"/>
        <w:rPr>
          <w:rFonts w:eastAsia="Calibri"/>
        </w:rPr>
      </w:pPr>
      <w:r w:rsidRPr="00613584">
        <w:rPr>
          <w:rFonts w:cs="Calibri"/>
          <w:szCs w:val="24"/>
        </w:rPr>
        <w:t>REPRESENTATIVE RESULTS</w:t>
      </w:r>
      <w:r w:rsidR="00F16080">
        <w:rPr>
          <w:rFonts w:cs="Calibri"/>
          <w:szCs w:val="24"/>
        </w:rPr>
        <w:t>:</w:t>
      </w:r>
      <w:r w:rsidR="00856B9C" w:rsidRPr="00613584">
        <w:rPr>
          <w:rFonts w:cs="Calibri"/>
          <w:szCs w:val="24"/>
        </w:rPr>
        <w:t xml:space="preserve"> </w:t>
      </w:r>
    </w:p>
    <w:p w14:paraId="7F5815FC" w14:textId="2F3329D5" w:rsidR="004A71E4" w:rsidRPr="00FF5CD8" w:rsidRDefault="003B72AF" w:rsidP="003B575B">
      <w:pPr>
        <w:spacing w:after="0"/>
        <w:contextualSpacing/>
        <w:mirrorIndents/>
        <w:jc w:val="both"/>
        <w:rPr>
          <w:rFonts w:eastAsia="Calibri"/>
        </w:rPr>
      </w:pPr>
      <w:bookmarkStart w:id="24" w:name="_Hlk49120233"/>
      <w:r w:rsidRPr="00E230F9">
        <w:rPr>
          <w:rFonts w:eastAsia="Calibri"/>
        </w:rPr>
        <w:t xml:space="preserve">Small amounts of </w:t>
      </w:r>
      <w:r w:rsidR="00EC37F3" w:rsidRPr="00FF5CD8">
        <w:rPr>
          <w:rFonts w:eastAsia="Calibri"/>
        </w:rPr>
        <w:t>MCF7 cell lysates (</w:t>
      </w:r>
      <w:r w:rsidRPr="00E230F9">
        <w:rPr>
          <w:rFonts w:eastAsia="Calibri"/>
        </w:rPr>
        <w:t xml:space="preserve">0.5-20 ng </w:t>
      </w:r>
      <w:r w:rsidR="00EC37F3" w:rsidRPr="00FF5CD8">
        <w:rPr>
          <w:rFonts w:eastAsia="Calibri"/>
        </w:rPr>
        <w:t>equivalent to 5-200 cells)</w:t>
      </w:r>
      <w:r w:rsidRPr="00E230F9">
        <w:rPr>
          <w:rFonts w:eastAsia="Calibri"/>
        </w:rPr>
        <w:t xml:space="preserve"> were </w:t>
      </w:r>
      <w:r w:rsidR="001C15B8" w:rsidRPr="00E230F9">
        <w:rPr>
          <w:rFonts w:eastAsia="Calibri"/>
        </w:rPr>
        <w:t xml:space="preserve">first </w:t>
      </w:r>
      <w:r w:rsidRPr="00E230F9">
        <w:rPr>
          <w:rFonts w:eastAsia="Calibri"/>
        </w:rPr>
        <w:t xml:space="preserve">used to evaluate the performance of </w:t>
      </w:r>
      <w:proofErr w:type="spellStart"/>
      <w:r w:rsidRPr="00E230F9">
        <w:rPr>
          <w:rFonts w:eastAsia="Calibri"/>
        </w:rPr>
        <w:t>cLC</w:t>
      </w:r>
      <w:proofErr w:type="spellEnd"/>
      <w:r w:rsidRPr="00E230F9">
        <w:rPr>
          <w:rFonts w:eastAsia="Calibri"/>
        </w:rPr>
        <w:t xml:space="preserve">-SRM by targeted quantification of EGFR/MAPK pathway proteins because they are more uniform with less variations when compared </w:t>
      </w:r>
      <w:r w:rsidR="001C15B8" w:rsidRPr="00E230F9">
        <w:rPr>
          <w:rFonts w:eastAsia="Calibri"/>
        </w:rPr>
        <w:t xml:space="preserve">to </w:t>
      </w:r>
      <w:r w:rsidRPr="00E230F9">
        <w:rPr>
          <w:rFonts w:eastAsia="Calibri"/>
        </w:rPr>
        <w:t xml:space="preserve">small numbers </w:t>
      </w:r>
      <w:r w:rsidRPr="00E230F9">
        <w:rPr>
          <w:rFonts w:eastAsia="Calibri"/>
        </w:rPr>
        <w:lastRenderedPageBreak/>
        <w:t>of cells sorted by FACS.</w:t>
      </w:r>
      <w:r w:rsidR="00857849" w:rsidRPr="00FF5CD8">
        <w:rPr>
          <w:rFonts w:eastAsia="Calibri"/>
        </w:rPr>
        <w:t xml:space="preserve"> </w:t>
      </w:r>
      <w:bookmarkStart w:id="25" w:name="_Hlk43480616"/>
      <w:bookmarkEnd w:id="24"/>
      <w:r w:rsidR="00857849" w:rsidRPr="00FF5CD8">
        <w:rPr>
          <w:rFonts w:eastAsia="Calibri"/>
        </w:rPr>
        <w:t xml:space="preserve">As shown in </w:t>
      </w:r>
      <w:r w:rsidR="00857849" w:rsidRPr="00FF5CD8">
        <w:rPr>
          <w:rFonts w:eastAsia="Calibri"/>
          <w:b/>
        </w:rPr>
        <w:t xml:space="preserve">Figure </w:t>
      </w:r>
      <w:r w:rsidR="003E1796" w:rsidRPr="00FF5CD8">
        <w:rPr>
          <w:rFonts w:eastAsia="Calibri"/>
          <w:b/>
        </w:rPr>
        <w:t>2</w:t>
      </w:r>
      <w:r w:rsidR="00857849" w:rsidRPr="00FF5CD8">
        <w:rPr>
          <w:rFonts w:eastAsia="Calibri"/>
          <w:b/>
        </w:rPr>
        <w:t>A</w:t>
      </w:r>
      <w:r w:rsidR="00857849" w:rsidRPr="00FF5CD8">
        <w:rPr>
          <w:rFonts w:eastAsia="Calibri"/>
        </w:rPr>
        <w:t xml:space="preserve">, XICs clearly shows </w:t>
      </w:r>
      <w:r w:rsidRPr="00E230F9">
        <w:rPr>
          <w:rFonts w:eastAsia="Calibri"/>
        </w:rPr>
        <w:t xml:space="preserve">detection of SRM </w:t>
      </w:r>
      <w:r w:rsidR="00857849" w:rsidRPr="00FF5CD8">
        <w:rPr>
          <w:rFonts w:eastAsia="Calibri"/>
        </w:rPr>
        <w:t>transitions for ATADDELSFK derived from GRB2 present at ~220,000 copies per MCF7 cell</w:t>
      </w:r>
      <w:r w:rsidR="00A0153B" w:rsidRPr="00E230F9">
        <w:rPr>
          <w:rFonts w:eastAsia="Calibri"/>
        </w:rPr>
        <w:fldChar w:fldCharType="begin"/>
      </w:r>
      <w:r w:rsidR="000F12F1" w:rsidRPr="00E230F9">
        <w:rPr>
          <w:rFonts w:eastAsia="Calibri"/>
        </w:rPr>
        <w:instrText xml:space="preserve"> ADDIN EN.CITE &lt;EndNote&gt;&lt;Cite&gt;&lt;Author&gt;Shi&lt;/Author&gt;&lt;Year&gt;2016&lt;/Year&gt;&lt;RecNum&gt;2246&lt;/RecNum&gt;&lt;DisplayText&gt;&lt;style face="superscript"&gt;34&lt;/style&gt;&lt;/DisplayText&gt;&lt;record&gt;&lt;rec-number&gt;2246&lt;/rec-number&gt;&lt;foreign-keys&gt;&lt;key app="EN" db-id="v9rwe2szor9e2oev2215vdsa0rarfwdrf0wz" timestamp="0"&gt;2246&lt;/key&gt;&lt;/foreign-keys&gt;&lt;ref-type name="Journal Article"&gt;17&lt;/ref-type&gt;&lt;contributors&gt;&lt;authors&gt;&lt;author&gt;Shi, T.&lt;/author&gt;&lt;author&gt;Niepel, M.&lt;/author&gt;&lt;author&gt;McDermott, J. E.&lt;/author&gt;&lt;author&gt;Gao, Y.&lt;/author&gt;&lt;author&gt;Nicora, C. D.&lt;/author&gt;&lt;author&gt;Chrisler, W. B.&lt;/author&gt;&lt;author&gt;Markillie, L. M.&lt;/author&gt;&lt;author&gt;Petyuk, V. A.&lt;/author&gt;&lt;author&gt;Smith, R. D.&lt;/author&gt;&lt;author&gt;Rodland, K. D.&lt;/author&gt;&lt;author&gt;Sorger, P. K.&lt;/author&gt;&lt;author&gt;Qian, W. J.&lt;/author&gt;&lt;author&gt;Wiley, H. S.&lt;/author&gt;&lt;/authors&gt;&lt;/contributors&gt;&lt;auth-address&gt;Biological Sciences Division, Pacific Northwest National Laboratory, Richland, WA 99352, USA.&amp;#xD;HMS LINCS Center and Laboratory of Systems Pharmacology, Department of Systems Biology, Harvard Medical School, Boston, MA 02115, USA.&amp;#xD;Environmental Molecular Sciences Laboratory, Pacific Northwest National Laboratory, Richland, WA 99352 USA.&amp;#xD;Biological Sciences Division, Pacific Northwest National Laboratory, Richland, WA 99352, USA. Environmental Molecular Sciences Laboratory, Pacific Northwest National Laboratory, Richland, WA 99352 USA.&amp;#xD;Environmental Molecular Sciences Laboratory, Pacific Northwest National Laboratory, Richland, WA 99352 USA. steven.wiley@pnnl.gov.&lt;/auth-address&gt;&lt;titles&gt;&lt;title&gt;Conservation of protein abundance patterns reveals the regulatory architecture of the EGFR-MAPK pathway&lt;/title&gt;&lt;secondary-title&gt;Sci Signal&lt;/secondary-title&gt;&lt;/titles&gt;&lt;pages&gt;rs6&lt;/pages&gt;&lt;volume&gt;9&lt;/volume&gt;&lt;number&gt;436&lt;/number&gt;&lt;dates&gt;&lt;year&gt;2016&lt;/year&gt;&lt;/dates&gt;&lt;isbn&gt;1937-9145 (Electronic)&amp;#xD;1945-0877 (Linking)&lt;/isbn&gt;&lt;accession-num&gt;27405981&lt;/accession-num&gt;&lt;urls&gt;&lt;related-urls&gt;&lt;url&gt;http://www.ncbi.nlm.nih.gov/pubmed/27405981&lt;/url&gt;&lt;/related-urls&gt;&lt;/urls&gt;&lt;electronic-resource-num&gt;10.1126/scisignal.aaf0891&lt;/electronic-resource-num&gt;&lt;/record&gt;&lt;/Cite&gt;&lt;/EndNote&gt;</w:instrText>
      </w:r>
      <w:r w:rsidR="00A0153B" w:rsidRPr="00E230F9">
        <w:rPr>
          <w:rFonts w:eastAsia="Calibri"/>
        </w:rPr>
        <w:fldChar w:fldCharType="separate"/>
      </w:r>
      <w:r w:rsidR="000F12F1" w:rsidRPr="00E230F9">
        <w:rPr>
          <w:rFonts w:eastAsia="Calibri"/>
          <w:noProof/>
          <w:vertAlign w:val="superscript"/>
        </w:rPr>
        <w:t>34</w:t>
      </w:r>
      <w:r w:rsidR="00A0153B" w:rsidRPr="00E230F9">
        <w:rPr>
          <w:rFonts w:eastAsia="Calibri"/>
        </w:rPr>
        <w:fldChar w:fldCharType="end"/>
      </w:r>
      <w:r w:rsidR="00857849" w:rsidRPr="00FF5CD8">
        <w:rPr>
          <w:rFonts w:eastAsia="Calibri"/>
        </w:rPr>
        <w:t xml:space="preserve">. </w:t>
      </w:r>
      <w:proofErr w:type="spellStart"/>
      <w:r w:rsidR="00857849" w:rsidRPr="00FF5CD8">
        <w:rPr>
          <w:rFonts w:eastAsia="Calibri"/>
        </w:rPr>
        <w:t>cLC</w:t>
      </w:r>
      <w:proofErr w:type="spellEnd"/>
      <w:r w:rsidR="00857849" w:rsidRPr="00FF5CD8">
        <w:rPr>
          <w:rFonts w:eastAsia="Calibri"/>
        </w:rPr>
        <w:t xml:space="preserve">-SRM </w:t>
      </w:r>
      <w:r w:rsidRPr="00E230F9">
        <w:rPr>
          <w:rFonts w:eastAsia="Calibri"/>
        </w:rPr>
        <w:t>enabled</w:t>
      </w:r>
      <w:r w:rsidR="00857849" w:rsidRPr="00FF5CD8">
        <w:rPr>
          <w:rFonts w:eastAsia="Calibri"/>
        </w:rPr>
        <w:t xml:space="preserve"> </w:t>
      </w:r>
      <w:r w:rsidRPr="00FF5CD8">
        <w:rPr>
          <w:rFonts w:eastAsia="Calibri"/>
        </w:rPr>
        <w:t>reproducibl</w:t>
      </w:r>
      <w:r w:rsidRPr="00E230F9">
        <w:rPr>
          <w:rFonts w:eastAsia="Calibri"/>
        </w:rPr>
        <w:t>e</w:t>
      </w:r>
      <w:r w:rsidRPr="00FF5CD8">
        <w:rPr>
          <w:rFonts w:eastAsia="Calibri"/>
        </w:rPr>
        <w:t xml:space="preserve"> quantif</w:t>
      </w:r>
      <w:r w:rsidRPr="00E230F9">
        <w:rPr>
          <w:rFonts w:eastAsia="Calibri"/>
        </w:rPr>
        <w:t>ication of</w:t>
      </w:r>
      <w:r w:rsidRPr="00FF5CD8">
        <w:rPr>
          <w:rFonts w:eastAsia="Calibri"/>
        </w:rPr>
        <w:t xml:space="preserve"> </w:t>
      </w:r>
      <w:r w:rsidR="00857849" w:rsidRPr="00FF5CD8">
        <w:rPr>
          <w:rFonts w:eastAsia="Calibri"/>
        </w:rPr>
        <w:t xml:space="preserve">endogenous ATADDELSFK down to 5 MCF7 cell equivalents with a S/N ratio of 14 and ~1,800 </w:t>
      </w:r>
      <w:proofErr w:type="spellStart"/>
      <w:r w:rsidR="00857849" w:rsidRPr="00FF5CD8">
        <w:rPr>
          <w:rFonts w:eastAsia="Calibri"/>
        </w:rPr>
        <w:t>zmol</w:t>
      </w:r>
      <w:proofErr w:type="spellEnd"/>
      <w:r w:rsidR="00857849" w:rsidRPr="00FF5CD8">
        <w:rPr>
          <w:rFonts w:eastAsia="Calibri"/>
        </w:rPr>
        <w:t xml:space="preserve"> of quantification sensitivity. </w:t>
      </w:r>
      <w:bookmarkEnd w:id="25"/>
      <w:r w:rsidR="00857849" w:rsidRPr="00FF5CD8">
        <w:rPr>
          <w:rFonts w:eastAsia="Calibri"/>
        </w:rPr>
        <w:t xml:space="preserve">The resultant calibration curves displayed excellent linearity with LOQs of 5 cells for </w:t>
      </w:r>
      <w:r w:rsidR="00FC5E2C" w:rsidRPr="00FF5CD8">
        <w:rPr>
          <w:rFonts w:eastAsia="Calibri"/>
        </w:rPr>
        <w:t>high-abundance GRB2</w:t>
      </w:r>
      <w:r w:rsidR="00061B6D" w:rsidRPr="00FF5CD8">
        <w:rPr>
          <w:rFonts w:eastAsia="Calibri"/>
        </w:rPr>
        <w:t xml:space="preserve"> </w:t>
      </w:r>
      <w:r w:rsidR="00FC5E2C" w:rsidRPr="00FF5CD8">
        <w:rPr>
          <w:rFonts w:eastAsia="Calibri"/>
        </w:rPr>
        <w:t xml:space="preserve">protein </w:t>
      </w:r>
      <w:r w:rsidR="00061B6D" w:rsidRPr="00FF5CD8">
        <w:rPr>
          <w:rFonts w:eastAsia="Calibri"/>
        </w:rPr>
        <w:t xml:space="preserve">and </w:t>
      </w:r>
      <w:r w:rsidR="00857849" w:rsidRPr="00FF5CD8">
        <w:rPr>
          <w:rFonts w:eastAsia="Calibri"/>
        </w:rPr>
        <w:t xml:space="preserve">20 cells for moderate-abundance </w:t>
      </w:r>
      <w:r w:rsidR="00FC5E2C" w:rsidRPr="00FF5CD8">
        <w:rPr>
          <w:rFonts w:eastAsia="Calibri"/>
        </w:rPr>
        <w:t>PTPN11</w:t>
      </w:r>
      <w:r w:rsidR="00061B6D" w:rsidRPr="00FF5CD8">
        <w:rPr>
          <w:rFonts w:eastAsia="Calibri"/>
        </w:rPr>
        <w:t xml:space="preserve"> </w:t>
      </w:r>
      <w:r w:rsidR="00FC5E2C" w:rsidRPr="00FF5CD8">
        <w:rPr>
          <w:rFonts w:eastAsia="Calibri"/>
        </w:rPr>
        <w:t xml:space="preserve">protein </w:t>
      </w:r>
      <w:r w:rsidR="00061B6D" w:rsidRPr="00FF5CD8">
        <w:rPr>
          <w:rFonts w:eastAsia="Calibri"/>
        </w:rPr>
        <w:t>(</w:t>
      </w:r>
      <w:r w:rsidR="00061B6D" w:rsidRPr="00FF5CD8">
        <w:rPr>
          <w:rFonts w:eastAsia="Calibri"/>
          <w:b/>
        </w:rPr>
        <w:t>Figure 2B</w:t>
      </w:r>
      <w:r w:rsidR="00061B6D" w:rsidRPr="00FF5CD8">
        <w:rPr>
          <w:rFonts w:eastAsia="Calibri"/>
        </w:rPr>
        <w:t>)</w:t>
      </w:r>
      <w:r w:rsidR="00857849" w:rsidRPr="00FF5CD8">
        <w:rPr>
          <w:rFonts w:eastAsia="Calibri"/>
        </w:rPr>
        <w:t>.</w:t>
      </w:r>
      <w:r w:rsidR="00061B6D" w:rsidRPr="00FF5CD8">
        <w:rPr>
          <w:rFonts w:eastAsia="Calibri"/>
        </w:rPr>
        <w:t xml:space="preserve"> </w:t>
      </w:r>
      <w:r w:rsidR="00857849" w:rsidRPr="00FF5CD8">
        <w:rPr>
          <w:rFonts w:eastAsia="Calibri"/>
        </w:rPr>
        <w:t xml:space="preserve">The median SRM technical CV for all target peptides across all the data points was ~9%, consistent with the technical reproducibility of </w:t>
      </w:r>
      <w:r w:rsidR="00D60C62" w:rsidRPr="00E230F9">
        <w:rPr>
          <w:rFonts w:eastAsia="Calibri"/>
        </w:rPr>
        <w:t>standard</w:t>
      </w:r>
      <w:r w:rsidR="00857849" w:rsidRPr="00FF5CD8">
        <w:rPr>
          <w:rFonts w:eastAsia="Calibri"/>
        </w:rPr>
        <w:t xml:space="preserve"> LC-SRM with CV below 10%</w:t>
      </w:r>
      <w:r w:rsidR="00857849" w:rsidRPr="00E230F9">
        <w:rPr>
          <w:rFonts w:eastAsia="Calibri"/>
        </w:rPr>
        <w:fldChar w:fldCharType="begin">
          <w:fldData xml:space="preserve">PEVuZE5vdGU+PENpdGU+PEF1dGhvcj5BZGRvbmE8L0F1dGhvcj48WWVhcj4yMDA5PC9ZZWFyPjxS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=
</w:fldData>
        </w:fldChar>
      </w:r>
      <w:r w:rsidR="000F12F1" w:rsidRPr="00E230F9">
        <w:rPr>
          <w:rFonts w:eastAsia="Calibri"/>
        </w:rPr>
        <w:instrText xml:space="preserve"> ADDIN EN.CITE </w:instrText>
      </w:r>
      <w:r w:rsidR="000F12F1" w:rsidRPr="00E230F9">
        <w:rPr>
          <w:rFonts w:eastAsia="Calibri"/>
        </w:rPr>
        <w:fldChar w:fldCharType="begin">
          <w:fldData xml:space="preserve">PEVuZE5vdGU+PENpdGU+PEF1dGhvcj5BZGRvbmE8L0F1dGhvcj48WWVhcj4yMDA5PC9ZZWFyPjxS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=
</w:fldData>
        </w:fldChar>
      </w:r>
      <w:r w:rsidR="000F12F1" w:rsidRPr="00E230F9">
        <w:rPr>
          <w:rFonts w:eastAsia="Calibri"/>
        </w:rPr>
        <w:instrText xml:space="preserve"> ADDIN EN.CITE.DATA </w:instrText>
      </w:r>
      <w:r w:rsidR="000F12F1" w:rsidRPr="00E230F9">
        <w:rPr>
          <w:rFonts w:eastAsia="Calibri"/>
        </w:rPr>
      </w:r>
      <w:r w:rsidR="000F12F1" w:rsidRPr="00E230F9">
        <w:rPr>
          <w:rFonts w:eastAsia="Calibri"/>
        </w:rPr>
        <w:fldChar w:fldCharType="end"/>
      </w:r>
      <w:r w:rsidR="00857849" w:rsidRPr="00E230F9">
        <w:rPr>
          <w:rFonts w:eastAsia="Calibri"/>
        </w:rPr>
      </w:r>
      <w:r w:rsidR="00857849" w:rsidRPr="00E230F9">
        <w:rPr>
          <w:rFonts w:eastAsia="Calibri"/>
        </w:rPr>
        <w:fldChar w:fldCharType="separate"/>
      </w:r>
      <w:r w:rsidR="000F12F1" w:rsidRPr="00E230F9">
        <w:rPr>
          <w:rFonts w:eastAsia="Calibri"/>
          <w:noProof/>
          <w:vertAlign w:val="superscript"/>
        </w:rPr>
        <w:t>20,23,35-38</w:t>
      </w:r>
      <w:r w:rsidR="00857849" w:rsidRPr="00E230F9">
        <w:rPr>
          <w:rFonts w:eastAsia="Calibri"/>
        </w:rPr>
        <w:fldChar w:fldCharType="end"/>
      </w:r>
      <w:r w:rsidR="00291DE5" w:rsidRPr="00FF5CD8">
        <w:rPr>
          <w:rFonts w:eastAsia="Calibri"/>
        </w:rPr>
        <w:t>.</w:t>
      </w:r>
    </w:p>
    <w:p w14:paraId="02CFEC90" w14:textId="77777777" w:rsidR="009A43D3" w:rsidRPr="00FF5CD8" w:rsidRDefault="009A43D3" w:rsidP="003B575B">
      <w:pPr>
        <w:spacing w:after="0"/>
        <w:contextualSpacing/>
        <w:mirrorIndents/>
        <w:jc w:val="both"/>
        <w:rPr>
          <w:bCs/>
        </w:rPr>
      </w:pPr>
    </w:p>
    <w:p w14:paraId="370D9828" w14:textId="16FCFF04" w:rsidR="003E1796" w:rsidRPr="00FF5CD8" w:rsidRDefault="003E1796" w:rsidP="003B575B">
      <w:pPr>
        <w:spacing w:after="0"/>
        <w:contextualSpacing/>
        <w:mirrorIndents/>
        <w:jc w:val="both"/>
        <w:rPr>
          <w:bCs/>
        </w:rPr>
      </w:pPr>
      <w:r w:rsidRPr="00FF5CD8">
        <w:rPr>
          <w:bCs/>
        </w:rPr>
        <w:t xml:space="preserve">[Place </w:t>
      </w:r>
      <w:r w:rsidRPr="00FF5CD8">
        <w:rPr>
          <w:b/>
        </w:rPr>
        <w:t>Figure 2</w:t>
      </w:r>
      <w:r w:rsidRPr="00FF5CD8">
        <w:rPr>
          <w:bCs/>
        </w:rPr>
        <w:t xml:space="preserve"> here]</w:t>
      </w:r>
    </w:p>
    <w:p w14:paraId="1B7E68D2" w14:textId="77777777" w:rsidR="00F23CA7" w:rsidRPr="00FF5CD8" w:rsidRDefault="00F23CA7" w:rsidP="003B575B">
      <w:pPr>
        <w:pStyle w:val="HTMLPreformatted"/>
        <w:shd w:val="clear" w:color="auto" w:fill="FFFFFF"/>
        <w:spacing w:after="0" w:line="240" w:lineRule="auto"/>
        <w:contextualSpacing/>
        <w:mirrorIndents/>
        <w:jc w:val="both"/>
        <w:rPr>
          <w:rFonts w:ascii="Calibri" w:eastAsia="Calibri" w:hAnsi="Calibri" w:cs="Calibri" w:hint="default"/>
        </w:rPr>
      </w:pPr>
    </w:p>
    <w:p w14:paraId="5FA25F98" w14:textId="5D921D46" w:rsidR="00B42E7F" w:rsidRPr="00FF5CD8" w:rsidRDefault="00F23CA7" w:rsidP="003B575B">
      <w:pPr>
        <w:pStyle w:val="HTMLPreformatted"/>
        <w:shd w:val="clear" w:color="auto" w:fill="FFFFFF"/>
        <w:spacing w:after="0" w:line="240" w:lineRule="auto"/>
        <w:contextualSpacing/>
        <w:mirrorIndents/>
        <w:jc w:val="both"/>
        <w:rPr>
          <w:rFonts w:ascii="Calibri" w:eastAsia="Calibri" w:hAnsi="Calibri" w:cs="Calibri" w:hint="default"/>
        </w:rPr>
      </w:pPr>
      <w:proofErr w:type="spellStart"/>
      <w:r w:rsidRPr="00FF5CD8">
        <w:rPr>
          <w:rFonts w:ascii="Calibri" w:hAnsi="Calibri" w:cs="Calibri" w:hint="default"/>
        </w:rPr>
        <w:t>cLC</w:t>
      </w:r>
      <w:proofErr w:type="spellEnd"/>
      <w:r w:rsidRPr="00FF5CD8">
        <w:rPr>
          <w:rFonts w:ascii="Calibri" w:hAnsi="Calibri" w:cs="Calibri" w:hint="default"/>
        </w:rPr>
        <w:t xml:space="preserve">-SRM </w:t>
      </w:r>
      <w:r w:rsidR="003D5EE6" w:rsidRPr="00E230F9">
        <w:rPr>
          <w:rFonts w:ascii="Calibri" w:hAnsi="Calibri" w:cs="Calibri" w:hint="default"/>
        </w:rPr>
        <w:t xml:space="preserve">was next applied </w:t>
      </w:r>
      <w:r w:rsidRPr="00FF5CD8">
        <w:rPr>
          <w:rFonts w:ascii="Calibri" w:eastAsia="Calibri" w:hAnsi="Calibri" w:cs="Calibri" w:hint="default"/>
        </w:rPr>
        <w:t xml:space="preserve">to measure EGFR pathway proteins in 10 and 100 intact </w:t>
      </w:r>
      <w:r w:rsidRPr="00FF5CD8">
        <w:rPr>
          <w:rFonts w:ascii="Calibri" w:hAnsi="Calibri" w:cs="Calibri" w:hint="default"/>
        </w:rPr>
        <w:t xml:space="preserve">MCF7 </w:t>
      </w:r>
      <w:r w:rsidRPr="00FF5CD8">
        <w:rPr>
          <w:rFonts w:ascii="Calibri" w:eastAsia="Calibri" w:hAnsi="Calibri" w:cs="Calibri" w:hint="default"/>
        </w:rPr>
        <w:t xml:space="preserve">cells </w:t>
      </w:r>
      <w:r w:rsidR="00C25AC4" w:rsidRPr="00FF5CD8">
        <w:rPr>
          <w:rFonts w:ascii="Calibri" w:eastAsia="Calibri" w:hAnsi="Calibri" w:cs="Calibri" w:hint="default"/>
        </w:rPr>
        <w:t>sorted</w:t>
      </w:r>
      <w:r w:rsidRPr="00FF5CD8">
        <w:rPr>
          <w:rFonts w:ascii="Calibri" w:eastAsia="Calibri" w:hAnsi="Calibri" w:cs="Calibri" w:hint="default"/>
        </w:rPr>
        <w:t xml:space="preserve"> by FACS. </w:t>
      </w:r>
      <w:proofErr w:type="spellStart"/>
      <w:r w:rsidRPr="00FF5CD8">
        <w:rPr>
          <w:rFonts w:ascii="Calibri" w:eastAsia="Calibri" w:hAnsi="Calibri" w:cs="Calibri" w:hint="default"/>
        </w:rPr>
        <w:t>cLC</w:t>
      </w:r>
      <w:proofErr w:type="spellEnd"/>
      <w:r w:rsidRPr="00FF5CD8">
        <w:rPr>
          <w:rFonts w:ascii="Calibri" w:eastAsia="Calibri" w:hAnsi="Calibri" w:cs="Calibri" w:hint="default"/>
        </w:rPr>
        <w:t>-SRM enabled detection of high- and moderate-abundance proteins in 10 intact MCF7 cells (</w:t>
      </w:r>
      <w:r w:rsidRPr="00FF5CD8">
        <w:rPr>
          <w:rFonts w:ascii="Calibri" w:eastAsia="Calibri" w:hAnsi="Calibri" w:cs="Calibri" w:hint="default"/>
          <w:b/>
        </w:rPr>
        <w:t>Figure 2C</w:t>
      </w:r>
      <w:r w:rsidRPr="00FF5CD8">
        <w:rPr>
          <w:rFonts w:ascii="Calibri" w:eastAsia="Calibri" w:hAnsi="Calibri" w:cs="Calibri" w:hint="default"/>
        </w:rPr>
        <w:t xml:space="preserve">). </w:t>
      </w:r>
      <w:r w:rsidR="00D60C62" w:rsidRPr="00E230F9">
        <w:rPr>
          <w:rFonts w:ascii="Calibri" w:eastAsia="Calibri" w:hAnsi="Calibri" w:cs="Calibri" w:hint="default"/>
        </w:rPr>
        <w:t>Interestingly,</w:t>
      </w:r>
      <w:r w:rsidR="00D60C62" w:rsidRPr="00FF5CD8">
        <w:rPr>
          <w:rFonts w:ascii="Calibri" w:eastAsia="Calibri" w:hAnsi="Calibri" w:cs="Calibri" w:hint="default"/>
        </w:rPr>
        <w:t xml:space="preserve"> </w:t>
      </w:r>
      <w:r w:rsidRPr="00FF5CD8">
        <w:rPr>
          <w:rFonts w:ascii="Calibri" w:eastAsia="Calibri" w:hAnsi="Calibri" w:cs="Calibri" w:hint="default"/>
        </w:rPr>
        <w:t xml:space="preserve">low-abundance AKT1 </w:t>
      </w:r>
      <w:r w:rsidR="00155B4F" w:rsidRPr="00FF5CD8">
        <w:rPr>
          <w:rFonts w:ascii="Calibri" w:eastAsia="Calibri" w:hAnsi="Calibri" w:cs="Calibri" w:hint="default"/>
        </w:rPr>
        <w:t xml:space="preserve">protein </w:t>
      </w:r>
      <w:r w:rsidR="003D5EE6" w:rsidRPr="00E230F9">
        <w:rPr>
          <w:rFonts w:ascii="Calibri" w:eastAsia="Calibri" w:hAnsi="Calibri" w:cs="Calibri" w:hint="default"/>
        </w:rPr>
        <w:t>(</w:t>
      </w:r>
      <w:r w:rsidRPr="00FF5CD8">
        <w:rPr>
          <w:rFonts w:ascii="Calibri" w:eastAsia="Calibri" w:hAnsi="Calibri" w:cs="Calibri" w:hint="default"/>
        </w:rPr>
        <w:t xml:space="preserve">~3700 copies per </w:t>
      </w:r>
      <w:r w:rsidR="003D5EE6" w:rsidRPr="00E230F9">
        <w:rPr>
          <w:rFonts w:ascii="Calibri" w:eastAsia="Calibri" w:hAnsi="Calibri" w:cs="Calibri" w:hint="default"/>
        </w:rPr>
        <w:t xml:space="preserve">MCF7 </w:t>
      </w:r>
      <w:r w:rsidRPr="00FF5CD8">
        <w:rPr>
          <w:rFonts w:ascii="Calibri" w:eastAsia="Calibri" w:hAnsi="Calibri" w:cs="Calibri" w:hint="default"/>
        </w:rPr>
        <w:t>cell</w:t>
      </w:r>
      <w:r w:rsidR="003D5EE6" w:rsidRPr="00E230F9">
        <w:rPr>
          <w:rFonts w:ascii="Calibri" w:eastAsia="Calibri" w:hAnsi="Calibri" w:cs="Calibri" w:hint="default"/>
        </w:rPr>
        <w:t>)</w:t>
      </w:r>
      <w:r w:rsidRPr="00FF5CD8">
        <w:rPr>
          <w:rFonts w:ascii="Calibri" w:eastAsia="Calibri" w:hAnsi="Calibri" w:cs="Calibri" w:hint="default"/>
        </w:rPr>
        <w:t xml:space="preserve"> was also detected with the average S/N ratio of 7, </w:t>
      </w:r>
      <w:r w:rsidR="00284C22" w:rsidRPr="00FF5CD8">
        <w:rPr>
          <w:rFonts w:ascii="Calibri" w:eastAsia="Calibri" w:hAnsi="Calibri" w:cs="Calibri" w:hint="default"/>
        </w:rPr>
        <w:t xml:space="preserve">suggesting ~60 </w:t>
      </w:r>
      <w:proofErr w:type="spellStart"/>
      <w:r w:rsidR="00284C22" w:rsidRPr="00FF5CD8">
        <w:rPr>
          <w:rFonts w:ascii="Calibri" w:eastAsia="Calibri" w:hAnsi="Calibri" w:cs="Calibri" w:hint="default"/>
        </w:rPr>
        <w:t>zmol</w:t>
      </w:r>
      <w:proofErr w:type="spellEnd"/>
      <w:r w:rsidR="00284C22" w:rsidRPr="00FF5CD8">
        <w:rPr>
          <w:rFonts w:ascii="Calibri" w:eastAsia="Calibri" w:hAnsi="Calibri" w:cs="Calibri" w:hint="default"/>
        </w:rPr>
        <w:t xml:space="preserve"> of absolute sensitivity of </w:t>
      </w:r>
      <w:proofErr w:type="spellStart"/>
      <w:r w:rsidR="00284C22" w:rsidRPr="00FF5CD8">
        <w:rPr>
          <w:rFonts w:ascii="Calibri" w:eastAsia="Calibri" w:hAnsi="Calibri" w:cs="Calibri" w:hint="default"/>
        </w:rPr>
        <w:t>cLC</w:t>
      </w:r>
      <w:proofErr w:type="spellEnd"/>
      <w:r w:rsidR="00284C22" w:rsidRPr="00FF5CD8">
        <w:rPr>
          <w:rFonts w:ascii="Calibri" w:eastAsia="Calibri" w:hAnsi="Calibri" w:cs="Calibri" w:hint="default"/>
        </w:rPr>
        <w:t>-SRM</w:t>
      </w:r>
      <w:r w:rsidRPr="00FF5CD8">
        <w:rPr>
          <w:rFonts w:ascii="Calibri" w:eastAsia="Calibri" w:hAnsi="Calibri" w:cs="Calibri" w:hint="default"/>
        </w:rPr>
        <w:t xml:space="preserve">. </w:t>
      </w:r>
      <w:r w:rsidR="00A62197" w:rsidRPr="00FF5CD8">
        <w:rPr>
          <w:rFonts w:ascii="Calibri" w:eastAsia="Calibri" w:hAnsi="Calibri" w:cs="Calibri" w:hint="default"/>
        </w:rPr>
        <w:t xml:space="preserve">With the cell number increased to 100, </w:t>
      </w:r>
      <w:r w:rsidR="00D60C62" w:rsidRPr="00E230F9">
        <w:rPr>
          <w:rFonts w:ascii="Calibri" w:eastAsia="Calibri" w:hAnsi="Calibri" w:cs="Calibri" w:hint="default"/>
        </w:rPr>
        <w:t>most</w:t>
      </w:r>
      <w:r w:rsidRPr="00FF5CD8">
        <w:rPr>
          <w:rFonts w:ascii="Calibri" w:eastAsia="Calibri" w:hAnsi="Calibri" w:cs="Calibri" w:hint="default"/>
        </w:rPr>
        <w:t xml:space="preserve"> previously identified important EGFR pathway proteins (22 out of the total 32 proteins</w:t>
      </w:r>
      <w:r w:rsidR="003D5EE6" w:rsidRPr="00E230F9">
        <w:rPr>
          <w:rFonts w:ascii="Calibri" w:eastAsia="Calibri" w:hAnsi="Calibri" w:cs="Calibri" w:hint="default"/>
        </w:rPr>
        <w:t xml:space="preserve"> which have a wide dynamic concentration range</w:t>
      </w:r>
      <w:r w:rsidRPr="00FF5CD8">
        <w:rPr>
          <w:rFonts w:ascii="Calibri" w:eastAsia="Calibri" w:hAnsi="Calibri" w:cs="Calibri" w:hint="default"/>
        </w:rPr>
        <w:t>)</w:t>
      </w:r>
      <w:r w:rsidRPr="00E230F9">
        <w:rPr>
          <w:rFonts w:ascii="Calibri" w:eastAsia="Calibri" w:hAnsi="Calibri" w:cs="Calibri" w:hint="default"/>
        </w:rPr>
        <w:fldChar w:fldCharType="begin"/>
      </w:r>
      <w:r w:rsidR="000F12F1" w:rsidRPr="00E230F9">
        <w:rPr>
          <w:rFonts w:ascii="Calibri" w:eastAsia="Calibri" w:hAnsi="Calibri" w:cs="Calibri" w:hint="default"/>
        </w:rPr>
        <w:instrText xml:space="preserve"> ADDIN EN.CITE &lt;EndNote&gt;&lt;Cite&gt;&lt;Author&gt;Shi&lt;/Author&gt;&lt;Year&gt;2016&lt;/Year&gt;&lt;RecNum&gt;2246&lt;/RecNum&gt;&lt;DisplayText&gt;&lt;style face="superscript"&gt;34&lt;/style&gt;&lt;/DisplayText&gt;&lt;record&gt;&lt;rec-number&gt;2246&lt;/rec-number&gt;&lt;foreign-keys&gt;&lt;key app="EN" db-id="v9rwe2szor9e2oev2215vdsa0rarfwdrf0wz" timestamp="0"&gt;2246&lt;/key&gt;&lt;/foreign-keys&gt;&lt;ref-type name="Journal Article"&gt;17&lt;/ref-type&gt;&lt;contributors&gt;&lt;authors&gt;&lt;author&gt;Shi, T.&lt;/author&gt;&lt;author&gt;Niepel, M.&lt;/author&gt;&lt;author&gt;McDermott, J. E.&lt;/author&gt;&lt;author&gt;Gao, Y.&lt;/author&gt;&lt;author&gt;Nicora, C. D.&lt;/author&gt;&lt;author&gt;Chrisler, W. B.&lt;/author&gt;&lt;author&gt;Markillie, L. M.&lt;/author&gt;&lt;author&gt;Petyuk, V. A.&lt;/author&gt;&lt;author&gt;Smith, R. D.&lt;/author&gt;&lt;author&gt;Rodland, K. D.&lt;/author&gt;&lt;author&gt;Sorger, P. K.&lt;/author&gt;&lt;author&gt;Qian, W. J.&lt;/author&gt;&lt;author&gt;Wiley, H. S.&lt;/author&gt;&lt;/authors&gt;&lt;/contributors&gt;&lt;auth-address&gt;Biological Sciences Division, Pacific Northwest National Laboratory, Richland, WA 99352, USA.&amp;#xD;HMS LINCS Center and Laboratory of Systems Pharmacology, Department of Systems Biology, Harvard Medical School, Boston, MA 02115, USA.&amp;#xD;Environmental Molecular Sciences Laboratory, Pacific Northwest National Laboratory, Richland, WA 99352 USA.&amp;#xD;Biological Sciences Division, Pacific Northwest National Laboratory, Richland, WA 99352, USA. Environmental Molecular Sciences Laboratory, Pacific Northwest National Laboratory, Richland, WA 99352 USA.&amp;#xD;Environmental Molecular Sciences Laboratory, Pacific Northwest National Laboratory, Richland, WA 99352 USA. steven.wiley@pnnl.gov.&lt;/auth-address&gt;&lt;titles&gt;&lt;title&gt;Conservation of protein abundance patterns reveals the regulatory architecture of the EGFR-MAPK pathway&lt;/title&gt;&lt;secondary-title&gt;Sci Signal&lt;/secondary-title&gt;&lt;/titles&gt;&lt;pages&gt;rs6&lt;/pages&gt;&lt;volume&gt;9&lt;/volume&gt;&lt;number&gt;436&lt;/number&gt;&lt;dates&gt;&lt;year&gt;2016&lt;/year&gt;&lt;/dates&gt;&lt;isbn&gt;1937-9145 (Electronic)&amp;#xD;1945-0877 (Linking)&lt;/isbn&gt;&lt;accession-num&gt;27405981&lt;/accession-num&gt;&lt;urls&gt;&lt;related-urls&gt;&lt;url&gt;http://www.ncbi.nlm.nih.gov/pubmed/27405981&lt;/url&gt;&lt;/related-urls&gt;&lt;/urls&gt;&lt;electronic-resource-num&gt;10.1126/scisignal.aaf0891&lt;/electronic-resource-num&gt;&lt;/record&gt;&lt;/Cite&gt;&lt;/EndNote&gt;</w:instrText>
      </w:r>
      <w:r w:rsidRPr="00E230F9">
        <w:rPr>
          <w:rFonts w:ascii="Calibri" w:eastAsia="Calibri" w:hAnsi="Calibri" w:cs="Calibri" w:hint="default"/>
        </w:rPr>
        <w:fldChar w:fldCharType="separate"/>
      </w:r>
      <w:r w:rsidR="000F12F1" w:rsidRPr="00E230F9">
        <w:rPr>
          <w:rFonts w:ascii="Calibri" w:eastAsia="Calibri" w:hAnsi="Calibri" w:cs="Calibri" w:hint="default"/>
          <w:noProof/>
          <w:vertAlign w:val="superscript"/>
        </w:rPr>
        <w:t>34</w:t>
      </w:r>
      <w:r w:rsidRPr="00E230F9">
        <w:rPr>
          <w:rFonts w:ascii="Calibri" w:eastAsia="Calibri" w:hAnsi="Calibri" w:cs="Calibri" w:hint="default"/>
        </w:rPr>
        <w:fldChar w:fldCharType="end"/>
      </w:r>
      <w:r w:rsidRPr="00FF5CD8">
        <w:rPr>
          <w:rFonts w:ascii="Calibri" w:eastAsia="Calibri" w:hAnsi="Calibri" w:cs="Calibri" w:hint="default"/>
        </w:rPr>
        <w:t xml:space="preserve"> were reliably detected and quantified by </w:t>
      </w:r>
      <w:proofErr w:type="spellStart"/>
      <w:r w:rsidRPr="00FF5CD8">
        <w:rPr>
          <w:rFonts w:ascii="Calibri" w:eastAsia="Calibri" w:hAnsi="Calibri" w:cs="Calibri" w:hint="default"/>
        </w:rPr>
        <w:t>cLC</w:t>
      </w:r>
      <w:proofErr w:type="spellEnd"/>
      <w:r w:rsidRPr="00FF5CD8">
        <w:rPr>
          <w:rFonts w:ascii="Calibri" w:eastAsia="Calibri" w:hAnsi="Calibri" w:cs="Calibri" w:hint="default"/>
        </w:rPr>
        <w:t xml:space="preserve">-SRM. </w:t>
      </w:r>
      <w:r w:rsidR="00A62197" w:rsidRPr="00FF5CD8">
        <w:rPr>
          <w:rFonts w:ascii="Calibri" w:eastAsia="Calibri" w:hAnsi="Calibri" w:cs="Calibri" w:hint="default"/>
        </w:rPr>
        <w:t xml:space="preserve">Furthermore, we have recently </w:t>
      </w:r>
      <w:r w:rsidR="00944E22" w:rsidRPr="00FF5CD8">
        <w:rPr>
          <w:rFonts w:ascii="Calibri" w:eastAsia="Calibri" w:hAnsi="Calibri" w:cs="Calibri" w:hint="default"/>
        </w:rPr>
        <w:t xml:space="preserve">tested </w:t>
      </w:r>
      <w:r w:rsidR="002D40A5" w:rsidRPr="00FF5CD8">
        <w:rPr>
          <w:rFonts w:ascii="Calibri" w:eastAsia="Calibri" w:hAnsi="Calibri" w:cs="Calibri" w:hint="default"/>
        </w:rPr>
        <w:t xml:space="preserve">whether </w:t>
      </w:r>
      <w:r w:rsidR="00492A63" w:rsidRPr="00FF5CD8">
        <w:rPr>
          <w:rFonts w:ascii="Calibri" w:eastAsia="Calibri" w:hAnsi="Calibri" w:cs="Calibri" w:hint="default"/>
        </w:rPr>
        <w:t xml:space="preserve">a short gradient time </w:t>
      </w:r>
      <w:r w:rsidR="00EC409F" w:rsidRPr="00FF5CD8">
        <w:rPr>
          <w:rFonts w:ascii="Calibri" w:eastAsia="Calibri" w:hAnsi="Calibri" w:cs="Calibri" w:hint="default"/>
        </w:rPr>
        <w:t xml:space="preserve">(e.g., 5 min </w:t>
      </w:r>
      <w:r w:rsidR="00EC409F" w:rsidRPr="00FF5CD8">
        <w:rPr>
          <w:rFonts w:ascii="Calibri" w:eastAsia="Calibri" w:hAnsi="Calibri" w:cs="Calibri" w:hint="default"/>
          <w:i/>
          <w:iCs/>
        </w:rPr>
        <w:t xml:space="preserve">vs </w:t>
      </w:r>
      <w:r w:rsidR="00EC409F" w:rsidRPr="00FF5CD8">
        <w:rPr>
          <w:rFonts w:ascii="Calibri" w:eastAsia="Calibri" w:hAnsi="Calibri" w:cs="Calibri" w:hint="default"/>
        </w:rPr>
        <w:t xml:space="preserve">standard 45 min) </w:t>
      </w:r>
      <w:r w:rsidR="00B42E7F" w:rsidRPr="00FF5CD8">
        <w:rPr>
          <w:rFonts w:ascii="Calibri" w:eastAsia="Calibri" w:hAnsi="Calibri" w:cs="Calibri" w:hint="default"/>
        </w:rPr>
        <w:t>is sufficient</w:t>
      </w:r>
      <w:r w:rsidR="002D40A5" w:rsidRPr="00FF5CD8">
        <w:rPr>
          <w:rFonts w:ascii="Calibri" w:eastAsia="Calibri" w:hAnsi="Calibri" w:cs="Calibri" w:hint="default"/>
        </w:rPr>
        <w:t xml:space="preserve"> </w:t>
      </w:r>
      <w:r w:rsidR="00492A63" w:rsidRPr="00FF5CD8">
        <w:rPr>
          <w:rFonts w:ascii="Calibri" w:eastAsia="Calibri" w:hAnsi="Calibri" w:cs="Calibri" w:hint="default"/>
        </w:rPr>
        <w:t>for</w:t>
      </w:r>
      <w:r w:rsidR="002D40A5" w:rsidRPr="00FF5CD8">
        <w:rPr>
          <w:rFonts w:ascii="Calibri" w:eastAsia="Calibri" w:hAnsi="Calibri" w:cs="Calibri" w:hint="default"/>
        </w:rPr>
        <w:t xml:space="preserve"> </w:t>
      </w:r>
      <w:r w:rsidR="00944E22" w:rsidRPr="00FF5CD8">
        <w:rPr>
          <w:rFonts w:ascii="Calibri" w:eastAsia="Calibri" w:hAnsi="Calibri" w:cs="Calibri" w:hint="default"/>
        </w:rPr>
        <w:t xml:space="preserve">rapid </w:t>
      </w:r>
      <w:r w:rsidR="00FC5E2C" w:rsidRPr="00FF5CD8">
        <w:rPr>
          <w:rFonts w:ascii="Calibri" w:eastAsia="Calibri" w:hAnsi="Calibri" w:cs="Calibri" w:hint="default"/>
        </w:rPr>
        <w:t xml:space="preserve">sensitive </w:t>
      </w:r>
      <w:proofErr w:type="spellStart"/>
      <w:r w:rsidR="00492A63" w:rsidRPr="00FF5CD8">
        <w:rPr>
          <w:rFonts w:ascii="Calibri" w:eastAsia="Calibri" w:hAnsi="Calibri" w:cs="Calibri" w:hint="default"/>
        </w:rPr>
        <w:t>cLC</w:t>
      </w:r>
      <w:proofErr w:type="spellEnd"/>
      <w:r w:rsidR="00492A63" w:rsidRPr="00FF5CD8">
        <w:rPr>
          <w:rFonts w:ascii="Calibri" w:eastAsia="Calibri" w:hAnsi="Calibri" w:cs="Calibri" w:hint="default"/>
        </w:rPr>
        <w:t>-SRM analysis</w:t>
      </w:r>
      <w:r w:rsidR="00944E22" w:rsidRPr="00FF5CD8">
        <w:rPr>
          <w:rFonts w:ascii="Calibri" w:eastAsia="Calibri" w:hAnsi="Calibri" w:cs="Calibri" w:hint="default"/>
        </w:rPr>
        <w:t xml:space="preserve">. </w:t>
      </w:r>
      <w:r w:rsidR="00B42E7F" w:rsidRPr="00FF5CD8">
        <w:rPr>
          <w:rFonts w:ascii="Calibri" w:eastAsia="Calibri" w:hAnsi="Calibri" w:cs="Calibri" w:hint="default"/>
        </w:rPr>
        <w:t xml:space="preserve">As shown in </w:t>
      </w:r>
      <w:r w:rsidR="00B42E7F" w:rsidRPr="00FF5CD8">
        <w:rPr>
          <w:rFonts w:ascii="Calibri" w:eastAsia="Calibri" w:hAnsi="Calibri" w:cs="Calibri" w:hint="default"/>
          <w:b/>
        </w:rPr>
        <w:t>Figure 3</w:t>
      </w:r>
      <w:r w:rsidR="00B42E7F" w:rsidRPr="00FF5CD8">
        <w:rPr>
          <w:rFonts w:ascii="Calibri" w:eastAsia="Calibri" w:hAnsi="Calibri" w:cs="Calibri" w:hint="default"/>
        </w:rPr>
        <w:t xml:space="preserve">, XICs clearly shows </w:t>
      </w:r>
      <w:r w:rsidR="00EC409F" w:rsidRPr="00FF5CD8">
        <w:rPr>
          <w:rFonts w:ascii="Calibri" w:eastAsia="Calibri" w:hAnsi="Calibri" w:cs="Calibri" w:hint="default"/>
        </w:rPr>
        <w:t>endogenous detection of</w:t>
      </w:r>
      <w:r w:rsidR="00B42E7F" w:rsidRPr="00FF5CD8">
        <w:rPr>
          <w:rFonts w:ascii="Calibri" w:eastAsia="Calibri" w:hAnsi="Calibri" w:cs="Calibri" w:hint="default"/>
        </w:rPr>
        <w:t xml:space="preserve"> VLTPTQVK </w:t>
      </w:r>
      <w:r w:rsidR="00EC409F" w:rsidRPr="00FF5CD8">
        <w:rPr>
          <w:rFonts w:ascii="Calibri" w:eastAsia="Calibri" w:hAnsi="Calibri" w:cs="Calibri" w:hint="default"/>
        </w:rPr>
        <w:t xml:space="preserve">peptide </w:t>
      </w:r>
      <w:r w:rsidR="00B42E7F" w:rsidRPr="00FF5CD8">
        <w:rPr>
          <w:rFonts w:ascii="Calibri" w:eastAsia="Calibri" w:hAnsi="Calibri" w:cs="Calibri" w:hint="default"/>
        </w:rPr>
        <w:t>derived from PEBP1 at ~</w:t>
      </w:r>
      <w:r w:rsidR="00637ED9" w:rsidRPr="00FF5CD8">
        <w:rPr>
          <w:rFonts w:ascii="Calibri" w:eastAsia="Calibri" w:hAnsi="Calibri" w:cs="Calibri" w:hint="default"/>
        </w:rPr>
        <w:t>744</w:t>
      </w:r>
      <w:r w:rsidR="00B42E7F" w:rsidRPr="00FF5CD8">
        <w:rPr>
          <w:rFonts w:ascii="Calibri" w:eastAsia="Calibri" w:hAnsi="Calibri" w:cs="Calibri" w:hint="default"/>
        </w:rPr>
        <w:t>,000 copies per cell</w:t>
      </w:r>
      <w:r w:rsidR="00C71FE6" w:rsidRPr="00E230F9">
        <w:rPr>
          <w:rFonts w:ascii="Calibri" w:eastAsia="Calibri" w:hAnsi="Calibri" w:cs="Calibri" w:hint="default"/>
        </w:rPr>
        <w:fldChar w:fldCharType="begin"/>
      </w:r>
      <w:r w:rsidR="000F12F1" w:rsidRPr="00FF5CD8">
        <w:rPr>
          <w:rFonts w:ascii="Calibri" w:eastAsia="Calibri" w:hAnsi="Calibri" w:cs="Calibri" w:hint="default"/>
        </w:rPr>
        <w:instrText xml:space="preserve"> ADDIN EN.CITE &lt;EndNote&gt;&lt;Cite&gt;&lt;Author&gt;Shi&lt;/Author&gt;&lt;Year&gt;2016&lt;/Year&gt;&lt;RecNum&gt;2246&lt;/RecNum&gt;&lt;DisplayText&gt;&lt;style face="superscript"&gt;34&lt;/style&gt;&lt;/DisplayText&gt;&lt;record&gt;&lt;rec-number&gt;2246&lt;/rec-number&gt;&lt;foreign-keys&gt;&lt;key app="EN" db-id="v9rwe2szor9e2oev2215vdsa0rarfwdrf0wz" timestamp="0"&gt;2246&lt;/key&gt;&lt;/foreign-keys&gt;&lt;ref-type name="Journal Article"&gt;17&lt;/ref-type&gt;&lt;contributors&gt;&lt;authors&gt;&lt;author&gt;Shi, T.&lt;/author&gt;&lt;author&gt;Niepel, M.&lt;/author&gt;&lt;author&gt;McDermott, J. E.&lt;/author&gt;&lt;author&gt;Gao, Y.&lt;/author&gt;&lt;author&gt;Nicora, C. D.&lt;/author&gt;&lt;author&gt;Chrisler, W. B.&lt;/author&gt;&lt;author&gt;Markillie, L. M.&lt;/author&gt;&lt;author&gt;Petyuk, V. A.&lt;/author&gt;&lt;author&gt;Smith, R. D.&lt;/author&gt;&lt;author&gt;Rodland, K. D.&lt;/author&gt;&lt;author&gt;Sorger, P. K.&lt;/author&gt;&lt;author&gt;Qian, W. J.&lt;/author&gt;&lt;author&gt;Wiley, H. S.&lt;/author&gt;&lt;/authors&gt;&lt;/contributors&gt;&lt;auth-address&gt;Biological Sciences Division, Pacific Northwest National Laboratory, Richland, WA 99352, USA.&amp;#xD;HMS LINCS Center and Laboratory of Systems Pharmacology, Department of Systems Biology, Harvard Medical School, Boston, MA 02115, USA.&amp;#xD;Environmental Molecular Sciences Laboratory, Pacific Northwest National Laboratory, Richland, WA 99352 USA.&amp;#xD;Biological Sciences Division, Pacific Northwest National Laboratory, Richland, WA 99352, USA. Environmental Molecular Sciences Laboratory, Pacific Northwest National Laboratory, Richland, WA 99352 USA.&amp;#xD;Environmental Molecular Sciences Laboratory, Pacific Northwest National Laboratory, Richland, WA 99352 USA. steven.wiley@pnnl.gov.&lt;/auth-address&gt;&lt;titles&gt;&lt;title&gt;Conservation of protein abundance patterns reveals the regulatory architecture of the EGFR-MAPK pathway&lt;/title&gt;&lt;secondary-title&gt;Sci Signal&lt;/secondary-title&gt;&lt;/titles&gt;&lt;pages&gt;rs6&lt;/pages&gt;&lt;volume&gt;9&lt;/volume&gt;&lt;number&gt;436&lt;/number&gt;&lt;dates&gt;&lt;year&gt;2016&lt;/year&gt;&lt;/dates&gt;&lt;isbn&gt;1937-9145 (Electronic)&amp;#xD;1945-0877 (Linking)&lt;/isbn&gt;&lt;accession-num&gt;27405981&lt;/accession-num&gt;&lt;urls&gt;&lt;related-urls&gt;&lt;url&gt;http://www.ncbi.nlm.nih.gov/pubmed/27405981&lt;/url&gt;&lt;/related-urls&gt;&lt;/urls&gt;&lt;electronic-resource-num&gt;10.1126/scisignal.aaf0891&lt;/electronic-resource-num&gt;&lt;/record&gt;&lt;/Cite&gt;&lt;/EndNote&gt;</w:instrText>
      </w:r>
      <w:r w:rsidR="00C71FE6" w:rsidRPr="00E230F9">
        <w:rPr>
          <w:rFonts w:ascii="Calibri" w:eastAsia="Calibri" w:hAnsi="Calibri" w:cs="Calibri" w:hint="default"/>
        </w:rPr>
        <w:fldChar w:fldCharType="separate"/>
      </w:r>
      <w:r w:rsidR="000F12F1" w:rsidRPr="00FF5CD8">
        <w:rPr>
          <w:rFonts w:ascii="Calibri" w:eastAsia="Calibri" w:hAnsi="Calibri" w:cs="Calibri" w:hint="default"/>
          <w:noProof/>
          <w:vertAlign w:val="superscript"/>
        </w:rPr>
        <w:t>34</w:t>
      </w:r>
      <w:r w:rsidR="00C71FE6" w:rsidRPr="00E230F9">
        <w:rPr>
          <w:rFonts w:ascii="Calibri" w:eastAsia="Calibri" w:hAnsi="Calibri" w:cs="Calibri" w:hint="default"/>
        </w:rPr>
        <w:fldChar w:fldCharType="end"/>
      </w:r>
      <w:r w:rsidR="00EC409F" w:rsidRPr="00FF5CD8">
        <w:rPr>
          <w:rFonts w:ascii="Calibri" w:eastAsia="Calibri" w:hAnsi="Calibri" w:cs="Calibri" w:hint="default"/>
        </w:rPr>
        <w:t xml:space="preserve"> in single MCF10A cells sorted by FACS </w:t>
      </w:r>
      <w:r w:rsidR="00B42E7F" w:rsidRPr="00FF5CD8">
        <w:rPr>
          <w:rFonts w:ascii="Calibri" w:eastAsia="Calibri" w:hAnsi="Calibri" w:cs="Calibri" w:hint="default"/>
        </w:rPr>
        <w:t>with a S/N ratio of 5 and ~1,</w:t>
      </w:r>
      <w:r w:rsidR="00637ED9" w:rsidRPr="00FF5CD8">
        <w:rPr>
          <w:rFonts w:ascii="Calibri" w:eastAsia="Calibri" w:hAnsi="Calibri" w:cs="Calibri" w:hint="default"/>
        </w:rPr>
        <w:t>24</w:t>
      </w:r>
      <w:r w:rsidR="00B42E7F" w:rsidRPr="00FF5CD8">
        <w:rPr>
          <w:rFonts w:ascii="Calibri" w:eastAsia="Calibri" w:hAnsi="Calibri" w:cs="Calibri" w:hint="default"/>
        </w:rPr>
        <w:t xml:space="preserve">0 </w:t>
      </w:r>
      <w:proofErr w:type="spellStart"/>
      <w:r w:rsidR="00B42E7F" w:rsidRPr="00FF5CD8">
        <w:rPr>
          <w:rFonts w:ascii="Calibri" w:eastAsia="Calibri" w:hAnsi="Calibri" w:cs="Calibri" w:hint="default"/>
        </w:rPr>
        <w:t>zmol</w:t>
      </w:r>
      <w:proofErr w:type="spellEnd"/>
      <w:r w:rsidR="00B42E7F" w:rsidRPr="00FF5CD8">
        <w:rPr>
          <w:rFonts w:ascii="Calibri" w:eastAsia="Calibri" w:hAnsi="Calibri" w:cs="Calibri" w:hint="default"/>
        </w:rPr>
        <w:t xml:space="preserve"> of quantification sensitivity.</w:t>
      </w:r>
      <w:r w:rsidR="00EC409F" w:rsidRPr="00FF5CD8">
        <w:rPr>
          <w:rFonts w:ascii="Calibri" w:eastAsia="Calibri" w:hAnsi="Calibri" w:cs="Calibri" w:hint="default"/>
        </w:rPr>
        <w:t xml:space="preserve"> </w:t>
      </w:r>
      <w:r w:rsidR="003B0921" w:rsidRPr="00FF5CD8">
        <w:rPr>
          <w:rFonts w:ascii="Calibri" w:eastAsia="Calibri" w:hAnsi="Calibri" w:cs="Calibri" w:hint="default"/>
        </w:rPr>
        <w:t>As expected, w</w:t>
      </w:r>
      <w:r w:rsidR="00EC409F" w:rsidRPr="00FF5CD8">
        <w:rPr>
          <w:rFonts w:ascii="Calibri" w:eastAsia="Calibri" w:hAnsi="Calibri" w:cs="Calibri" w:hint="default"/>
        </w:rPr>
        <w:t>ith the cell number increased to 50 and 75</w:t>
      </w:r>
      <w:r w:rsidR="00155B4F" w:rsidRPr="00FF5CD8">
        <w:rPr>
          <w:rFonts w:ascii="Calibri" w:eastAsia="Calibri" w:hAnsi="Calibri" w:cs="Calibri" w:hint="default"/>
        </w:rPr>
        <w:t>, stronger</w:t>
      </w:r>
      <w:r w:rsidR="00EC409F" w:rsidRPr="00FF5CD8">
        <w:rPr>
          <w:rFonts w:ascii="Calibri" w:eastAsia="Calibri" w:hAnsi="Calibri" w:cs="Calibri" w:hint="default"/>
        </w:rPr>
        <w:t xml:space="preserve"> SRM signal </w:t>
      </w:r>
      <w:r w:rsidR="00155B4F" w:rsidRPr="00FF5CD8">
        <w:rPr>
          <w:rFonts w:ascii="Calibri" w:eastAsia="Calibri" w:hAnsi="Calibri" w:cs="Calibri" w:hint="default"/>
        </w:rPr>
        <w:t>was observed</w:t>
      </w:r>
      <w:r w:rsidR="00EC409F" w:rsidRPr="00FF5CD8">
        <w:rPr>
          <w:rFonts w:ascii="Calibri" w:eastAsia="Calibri" w:hAnsi="Calibri" w:cs="Calibri" w:hint="default"/>
        </w:rPr>
        <w:t xml:space="preserve"> with detection of all three transitions</w:t>
      </w:r>
      <w:r w:rsidR="00E57335">
        <w:rPr>
          <w:rFonts w:ascii="Calibri" w:eastAsia="Calibri" w:hAnsi="Calibri" w:cs="Calibri" w:hint="default"/>
        </w:rPr>
        <w:t>,</w:t>
      </w:r>
      <w:r w:rsidR="00EC409F" w:rsidRPr="00FF5CD8">
        <w:rPr>
          <w:rFonts w:ascii="Calibri" w:eastAsia="Calibri" w:hAnsi="Calibri" w:cs="Calibri" w:hint="default"/>
        </w:rPr>
        <w:t xml:space="preserve"> which have the same pattern as its corresponding heavy internal standard</w:t>
      </w:r>
      <w:r w:rsidR="006F3EB5" w:rsidRPr="00FF5CD8">
        <w:rPr>
          <w:rFonts w:ascii="Calibri" w:eastAsia="Calibri" w:hAnsi="Calibri" w:cs="Calibri" w:hint="default"/>
        </w:rPr>
        <w:t xml:space="preserve"> (</w:t>
      </w:r>
      <w:r w:rsidR="006F3EB5" w:rsidRPr="00E57335">
        <w:rPr>
          <w:rFonts w:ascii="Calibri" w:eastAsia="Calibri" w:hAnsi="Calibri" w:cs="Calibri" w:hint="default"/>
          <w:b/>
          <w:bCs/>
        </w:rPr>
        <w:t>Figure 3A</w:t>
      </w:r>
      <w:r w:rsidR="006F3EB5" w:rsidRPr="00FF5CD8">
        <w:rPr>
          <w:rFonts w:ascii="Calibri" w:eastAsia="Calibri" w:hAnsi="Calibri" w:cs="Calibri" w:hint="default"/>
        </w:rPr>
        <w:t>)</w:t>
      </w:r>
      <w:r w:rsidR="00E57335">
        <w:rPr>
          <w:rFonts w:ascii="Calibri" w:eastAsia="Calibri" w:hAnsi="Calibri" w:cs="Calibri" w:hint="default"/>
        </w:rPr>
        <w:t>. T</w:t>
      </w:r>
      <w:r w:rsidR="00CA0BBD" w:rsidRPr="00FF5CD8">
        <w:rPr>
          <w:rFonts w:ascii="Calibri" w:eastAsia="Calibri" w:hAnsi="Calibri" w:cs="Calibri" w:hint="default"/>
        </w:rPr>
        <w:t>he calibration curve has linearity with R</w:t>
      </w:r>
      <w:r w:rsidR="00CA0BBD" w:rsidRPr="00E230F9">
        <w:rPr>
          <w:rFonts w:ascii="Calibri" w:eastAsia="Calibri" w:hAnsi="Calibri" w:cs="Calibri" w:hint="default"/>
          <w:vertAlign w:val="superscript"/>
        </w:rPr>
        <w:t>2</w:t>
      </w:r>
      <w:r w:rsidR="00CA0BBD" w:rsidRPr="00FF5CD8">
        <w:rPr>
          <w:rFonts w:ascii="Calibri" w:eastAsia="Calibri" w:hAnsi="Calibri" w:cs="Calibri" w:hint="default"/>
        </w:rPr>
        <w:t xml:space="preserve"> of 0.89 (</w:t>
      </w:r>
      <w:r w:rsidR="00CA0BBD" w:rsidRPr="00E230F9">
        <w:rPr>
          <w:rFonts w:ascii="Calibri" w:eastAsia="Calibri" w:hAnsi="Calibri" w:cs="Calibri" w:hint="default"/>
          <w:b/>
          <w:bCs/>
        </w:rPr>
        <w:t>Figure 3B</w:t>
      </w:r>
      <w:r w:rsidR="00CA0BBD" w:rsidRPr="00FF5CD8">
        <w:rPr>
          <w:rFonts w:ascii="Calibri" w:eastAsia="Calibri" w:hAnsi="Calibri" w:cs="Calibri" w:hint="default"/>
        </w:rPr>
        <w:t>)</w:t>
      </w:r>
      <w:r w:rsidR="00EC409F" w:rsidRPr="00FF5CD8">
        <w:rPr>
          <w:rFonts w:ascii="Calibri" w:eastAsia="Calibri" w:hAnsi="Calibri" w:cs="Calibri" w:hint="default"/>
        </w:rPr>
        <w:t xml:space="preserve">. </w:t>
      </w:r>
      <w:r w:rsidR="00155B4F" w:rsidRPr="00FF5CD8">
        <w:rPr>
          <w:rFonts w:ascii="Calibri" w:eastAsia="Calibri" w:hAnsi="Calibri" w:cs="Calibri" w:hint="default"/>
        </w:rPr>
        <w:t>Thus, a</w:t>
      </w:r>
      <w:r w:rsidR="00EC409F" w:rsidRPr="00FF5CD8">
        <w:rPr>
          <w:rFonts w:ascii="Calibri" w:eastAsia="Calibri" w:hAnsi="Calibri" w:cs="Calibri" w:hint="default"/>
        </w:rPr>
        <w:t xml:space="preserve"> short gradient is feasible for </w:t>
      </w:r>
      <w:proofErr w:type="spellStart"/>
      <w:r w:rsidR="00EC409F" w:rsidRPr="00FF5CD8">
        <w:rPr>
          <w:rFonts w:ascii="Calibri" w:eastAsia="Calibri" w:hAnsi="Calibri" w:cs="Calibri" w:hint="default"/>
        </w:rPr>
        <w:t>cLC</w:t>
      </w:r>
      <w:proofErr w:type="spellEnd"/>
      <w:r w:rsidR="00EC409F" w:rsidRPr="00FF5CD8">
        <w:rPr>
          <w:rFonts w:ascii="Calibri" w:eastAsia="Calibri" w:hAnsi="Calibri" w:cs="Calibri" w:hint="default"/>
        </w:rPr>
        <w:t xml:space="preserve">-SRM presumably </w:t>
      </w:r>
      <w:r w:rsidR="00C25AC4" w:rsidRPr="00FF5CD8">
        <w:rPr>
          <w:rFonts w:ascii="Calibri" w:eastAsia="Calibri" w:hAnsi="Calibri" w:cs="Calibri" w:hint="default"/>
        </w:rPr>
        <w:t>because</w:t>
      </w:r>
      <w:r w:rsidR="00EC409F" w:rsidRPr="00FF5CD8">
        <w:rPr>
          <w:rFonts w:ascii="Calibri" w:eastAsia="Calibri" w:hAnsi="Calibri" w:cs="Calibri" w:hint="default"/>
        </w:rPr>
        <w:t xml:space="preserve"> </w:t>
      </w:r>
      <w:r w:rsidR="00C25AC4" w:rsidRPr="00FF5CD8">
        <w:rPr>
          <w:rFonts w:ascii="Calibri" w:eastAsia="Calibri" w:hAnsi="Calibri" w:cs="Calibri" w:hint="default"/>
        </w:rPr>
        <w:t xml:space="preserve">sample complexity for ≤20 ng of tryptic peptides </w:t>
      </w:r>
      <w:r w:rsidR="003B0921" w:rsidRPr="00FF5CD8">
        <w:rPr>
          <w:rFonts w:ascii="Calibri" w:eastAsia="Calibri" w:hAnsi="Calibri" w:cs="Calibri" w:hint="default"/>
        </w:rPr>
        <w:t xml:space="preserve">(10 ng BSA and ≤100 human cells ≈ 10 ng proteins) </w:t>
      </w:r>
      <w:r w:rsidR="00C25AC4" w:rsidRPr="00FF5CD8">
        <w:rPr>
          <w:rFonts w:ascii="Calibri" w:eastAsia="Calibri" w:hAnsi="Calibri" w:cs="Calibri" w:hint="default"/>
        </w:rPr>
        <w:t>from carrier-assisted small numbers of cells can be effectively address</w:t>
      </w:r>
      <w:r w:rsidR="00437A24" w:rsidRPr="00FF5CD8">
        <w:rPr>
          <w:rFonts w:ascii="Calibri" w:eastAsia="Calibri" w:hAnsi="Calibri" w:cs="Calibri" w:hint="default"/>
        </w:rPr>
        <w:t>ed</w:t>
      </w:r>
      <w:r w:rsidR="00C25AC4" w:rsidRPr="00FF5CD8">
        <w:rPr>
          <w:rFonts w:ascii="Calibri" w:eastAsia="Calibri" w:hAnsi="Calibri" w:cs="Calibri" w:hint="default"/>
        </w:rPr>
        <w:t xml:space="preserve"> by high-resolution capillary RPLC separation with high loading capacity of ≥200 ng. </w:t>
      </w:r>
      <w:r w:rsidR="00155B4F" w:rsidRPr="00FF5CD8">
        <w:rPr>
          <w:rFonts w:ascii="Calibri" w:eastAsia="Calibri" w:hAnsi="Calibri" w:cs="Calibri" w:hint="default"/>
        </w:rPr>
        <w:t xml:space="preserve">Taken together, these results have shown that </w:t>
      </w:r>
      <w:proofErr w:type="spellStart"/>
      <w:r w:rsidR="00155B4F" w:rsidRPr="00FF5CD8">
        <w:rPr>
          <w:rFonts w:ascii="Calibri" w:eastAsia="Calibri" w:hAnsi="Calibri" w:cs="Calibri" w:hint="default"/>
        </w:rPr>
        <w:t>cLC</w:t>
      </w:r>
      <w:proofErr w:type="spellEnd"/>
      <w:r w:rsidR="00155B4F" w:rsidRPr="00FF5CD8">
        <w:rPr>
          <w:rFonts w:ascii="Calibri" w:eastAsia="Calibri" w:hAnsi="Calibri" w:cs="Calibri" w:hint="default"/>
        </w:rPr>
        <w:t>-SRM can be used for multiplexed, sensitive, absolute quantification of target proteins in small numbers of human cells including single cells.</w:t>
      </w:r>
    </w:p>
    <w:p w14:paraId="26D7F495" w14:textId="77777777" w:rsidR="009A43D3" w:rsidRPr="00FF5CD8" w:rsidRDefault="009A43D3" w:rsidP="003B575B">
      <w:pPr>
        <w:spacing w:after="0"/>
        <w:contextualSpacing/>
        <w:mirrorIndents/>
        <w:jc w:val="both"/>
        <w:rPr>
          <w:bCs/>
        </w:rPr>
      </w:pPr>
    </w:p>
    <w:p w14:paraId="6ACAFB4D" w14:textId="488EBC3B" w:rsidR="003E1796" w:rsidRPr="00613584" w:rsidRDefault="003E1796" w:rsidP="003B575B">
      <w:pPr>
        <w:spacing w:after="0"/>
        <w:contextualSpacing/>
        <w:mirrorIndents/>
        <w:jc w:val="both"/>
        <w:rPr>
          <w:bCs/>
        </w:rPr>
      </w:pPr>
      <w:r w:rsidRPr="00FF5CD8">
        <w:rPr>
          <w:bCs/>
        </w:rPr>
        <w:t xml:space="preserve">[Place </w:t>
      </w:r>
      <w:r w:rsidRPr="00FF5CD8">
        <w:rPr>
          <w:b/>
        </w:rPr>
        <w:t>Figure 3</w:t>
      </w:r>
      <w:r w:rsidRPr="00FF5CD8">
        <w:rPr>
          <w:bCs/>
        </w:rPr>
        <w:t xml:space="preserve"> here]</w:t>
      </w:r>
    </w:p>
    <w:p w14:paraId="261F0AC9" w14:textId="232ACAD2" w:rsidR="00B42E7F" w:rsidRDefault="00B42E7F" w:rsidP="003B575B">
      <w:pPr>
        <w:pStyle w:val="HTMLPreformatted"/>
        <w:shd w:val="clear" w:color="auto" w:fill="FFFFFF"/>
        <w:spacing w:after="0" w:line="240" w:lineRule="auto"/>
        <w:contextualSpacing/>
        <w:mirrorIndents/>
        <w:jc w:val="both"/>
        <w:rPr>
          <w:rFonts w:ascii="Calibri" w:eastAsia="Calibri" w:hAnsi="Calibri" w:cs="Calibri" w:hint="default"/>
        </w:rPr>
      </w:pPr>
    </w:p>
    <w:p w14:paraId="1DD783EF" w14:textId="411DE68C" w:rsidR="009E555F" w:rsidRPr="00E57335" w:rsidRDefault="00E57335" w:rsidP="009E555F">
      <w:pPr>
        <w:spacing w:after="0"/>
        <w:contextualSpacing/>
        <w:mirrorIndents/>
        <w:jc w:val="both"/>
        <w:rPr>
          <w:b/>
          <w:bCs/>
          <w:color w:val="auto"/>
        </w:rPr>
      </w:pPr>
      <w:r>
        <w:rPr>
          <w:b/>
          <w:bCs/>
          <w:color w:val="auto"/>
        </w:rPr>
        <w:t>FIGURE LEGENDS</w:t>
      </w:r>
      <w:r w:rsidR="00F16080">
        <w:rPr>
          <w:b/>
          <w:bCs/>
          <w:color w:val="auto"/>
        </w:rPr>
        <w:t>:</w:t>
      </w:r>
    </w:p>
    <w:p w14:paraId="28C1C2A3" w14:textId="6B24A3C3" w:rsidR="009E555F" w:rsidRPr="00613584" w:rsidRDefault="009E555F" w:rsidP="009E555F">
      <w:pPr>
        <w:spacing w:after="0"/>
        <w:contextualSpacing/>
        <w:mirrorIndents/>
        <w:jc w:val="both"/>
      </w:pPr>
      <w:r w:rsidRPr="00613584">
        <w:rPr>
          <w:b/>
          <w:bCs/>
        </w:rPr>
        <w:t xml:space="preserve">Figure 1:  Overview of all steps in </w:t>
      </w:r>
      <w:proofErr w:type="spellStart"/>
      <w:r w:rsidRPr="00613584">
        <w:rPr>
          <w:b/>
          <w:bCs/>
        </w:rPr>
        <w:t>cLC</w:t>
      </w:r>
      <w:proofErr w:type="spellEnd"/>
      <w:r w:rsidRPr="00613584">
        <w:rPr>
          <w:b/>
          <w:bCs/>
        </w:rPr>
        <w:t>-SRM (</w:t>
      </w:r>
      <w:r w:rsidRPr="00613584">
        <w:rPr>
          <w:b/>
          <w:bCs/>
          <w:u w:val="single"/>
        </w:rPr>
        <w:t>c</w:t>
      </w:r>
      <w:r w:rsidRPr="00613584">
        <w:rPr>
          <w:b/>
          <w:bCs/>
        </w:rPr>
        <w:t xml:space="preserve">arried-assisted one-pot sample preparation coupled with </w:t>
      </w:r>
      <w:r w:rsidRPr="00613584">
        <w:rPr>
          <w:b/>
          <w:bCs/>
          <w:u w:val="single"/>
        </w:rPr>
        <w:t>l</w:t>
      </w:r>
      <w:r w:rsidRPr="00613584">
        <w:rPr>
          <w:b/>
          <w:bCs/>
        </w:rPr>
        <w:t xml:space="preserve">iquid </w:t>
      </w:r>
      <w:r w:rsidRPr="00613584">
        <w:rPr>
          <w:b/>
          <w:bCs/>
          <w:u w:val="single"/>
        </w:rPr>
        <w:t>c</w:t>
      </w:r>
      <w:r w:rsidRPr="00613584">
        <w:rPr>
          <w:b/>
          <w:bCs/>
        </w:rPr>
        <w:t xml:space="preserve">hromatography – </w:t>
      </w:r>
      <w:r w:rsidRPr="00613584">
        <w:rPr>
          <w:b/>
          <w:bCs/>
          <w:u w:val="single"/>
        </w:rPr>
        <w:t>s</w:t>
      </w:r>
      <w:r w:rsidRPr="00613584">
        <w:rPr>
          <w:b/>
          <w:bCs/>
        </w:rPr>
        <w:t xml:space="preserve">elected </w:t>
      </w:r>
      <w:r w:rsidRPr="00613584">
        <w:rPr>
          <w:b/>
          <w:bCs/>
          <w:u w:val="single"/>
        </w:rPr>
        <w:t>r</w:t>
      </w:r>
      <w:r w:rsidRPr="00613584">
        <w:rPr>
          <w:b/>
          <w:bCs/>
        </w:rPr>
        <w:t xml:space="preserve">eaction </w:t>
      </w:r>
      <w:r w:rsidRPr="00613584">
        <w:rPr>
          <w:b/>
          <w:bCs/>
          <w:u w:val="single"/>
        </w:rPr>
        <w:t>m</w:t>
      </w:r>
      <w:r w:rsidRPr="00613584">
        <w:rPr>
          <w:b/>
          <w:bCs/>
        </w:rPr>
        <w:t xml:space="preserve">onitoring). </w:t>
      </w:r>
      <w:r w:rsidRPr="00613584">
        <w:t xml:space="preserve">Nonhuman cell lysate digests (e.g., </w:t>
      </w:r>
      <w:proofErr w:type="spellStart"/>
      <w:r w:rsidRPr="00EB08BF">
        <w:rPr>
          <w:i/>
          <w:iCs/>
        </w:rPr>
        <w:t>Shewanella</w:t>
      </w:r>
      <w:proofErr w:type="spellEnd"/>
      <w:r w:rsidRPr="00613584">
        <w:t xml:space="preserve"> </w:t>
      </w:r>
      <w:proofErr w:type="spellStart"/>
      <w:r w:rsidRPr="00613584">
        <w:rPr>
          <w:i/>
          <w:iCs/>
        </w:rPr>
        <w:t>oneidensis</w:t>
      </w:r>
      <w:proofErr w:type="spellEnd"/>
      <w:r w:rsidRPr="00613584">
        <w:t xml:space="preserve">) </w:t>
      </w:r>
      <w:r w:rsidR="00E57335">
        <w:t>are</w:t>
      </w:r>
      <w:r w:rsidRPr="00613584">
        <w:t xml:space="preserve"> used to pretreat PCR tubes for coating tube surface. Small numbers of human cells or single cells sorted by FACS are collected into pretreated PCR tubes. BSA protein (or nonhuman cell lysate proteome) carrier, heavy internal standar</w:t>
      </w:r>
      <w:r>
        <w:t>d (IS)</w:t>
      </w:r>
      <w:r w:rsidRPr="00613584">
        <w:t>, and TFE (or DDM) are added into sample tubes sequentially for facilitating cell lysis and reducing surface adsorption losses. Conceptually</w:t>
      </w:r>
      <w:r w:rsidR="00E57335">
        <w:t>,</w:t>
      </w:r>
      <w:r w:rsidRPr="00613584">
        <w:t xml:space="preserve"> the combined DDM and nonhuman cell lysate proteome carrier will work well for </w:t>
      </w:r>
      <w:proofErr w:type="spellStart"/>
      <w:r w:rsidRPr="00613584">
        <w:t>cLC</w:t>
      </w:r>
      <w:proofErr w:type="spellEnd"/>
      <w:r w:rsidRPr="00613584">
        <w:t>-SRM. Cell lysis is conducted by sonication</w:t>
      </w:r>
      <w:r>
        <w:t>,</w:t>
      </w:r>
      <w:r w:rsidRPr="00613584">
        <w:t xml:space="preserve"> and protein denaturation is achieved by heating at high temperature. D</w:t>
      </w:r>
      <w:r>
        <w:t>T</w:t>
      </w:r>
      <w:r w:rsidRPr="00613584">
        <w:t xml:space="preserve">T and IAA reagents are used for reduction and </w:t>
      </w:r>
      <w:r w:rsidRPr="00613584">
        <w:lastRenderedPageBreak/>
        <w:t>alkylation, respectively (th</w:t>
      </w:r>
      <w:r>
        <w:t>is</w:t>
      </w:r>
      <w:r w:rsidRPr="00613584">
        <w:t xml:space="preserve"> step is optional). Trypsin is added for digestion with much higher ratios of trypsin</w:t>
      </w:r>
      <w:r>
        <w:t xml:space="preserve"> over</w:t>
      </w:r>
      <w:r w:rsidRPr="00613584">
        <w:t xml:space="preserve"> protein </w:t>
      </w:r>
      <w:r>
        <w:t xml:space="preserve">amount </w:t>
      </w:r>
      <w:r w:rsidRPr="00613584">
        <w:t>than that for standard trypsin digestion. The cap of sample tube is removed and then PCR tube is inserted into LC vial for direct LC-SRM analysis. Collected SRM data are analy</w:t>
      </w:r>
      <w:r>
        <w:t>zed</w:t>
      </w:r>
      <w:r w:rsidRPr="00613584">
        <w:t xml:space="preserve"> </w:t>
      </w:r>
      <w:r>
        <w:t xml:space="preserve">by </w:t>
      </w:r>
      <w:r w:rsidRPr="00613584">
        <w:t xml:space="preserve">using publicly available Skyline software.     </w:t>
      </w:r>
    </w:p>
    <w:p w14:paraId="2C54A5EE" w14:textId="77777777" w:rsidR="009E555F" w:rsidRPr="00613584" w:rsidRDefault="009E555F" w:rsidP="009E555F">
      <w:pPr>
        <w:spacing w:after="0"/>
        <w:contextualSpacing/>
        <w:mirrorIndents/>
        <w:jc w:val="both"/>
        <w:rPr>
          <w:b/>
          <w:bCs/>
        </w:rPr>
      </w:pPr>
    </w:p>
    <w:p w14:paraId="466E7693" w14:textId="3985C229" w:rsidR="009E555F" w:rsidRPr="00613584" w:rsidRDefault="009E555F" w:rsidP="009E555F">
      <w:pPr>
        <w:spacing w:after="0"/>
        <w:contextualSpacing/>
        <w:mirrorIndents/>
        <w:jc w:val="both"/>
      </w:pPr>
      <w:r w:rsidRPr="00613584">
        <w:rPr>
          <w:b/>
          <w:bCs/>
        </w:rPr>
        <w:t>Figure 2:</w:t>
      </w:r>
      <w:r w:rsidRPr="00613584">
        <w:t xml:space="preserve">  </w:t>
      </w:r>
      <w:r w:rsidRPr="00613584">
        <w:rPr>
          <w:b/>
          <w:bCs/>
        </w:rPr>
        <w:t xml:space="preserve">Sensitivity and accuracy of </w:t>
      </w:r>
      <w:proofErr w:type="spellStart"/>
      <w:r w:rsidRPr="00613584">
        <w:rPr>
          <w:b/>
          <w:bCs/>
        </w:rPr>
        <w:t>cLC</w:t>
      </w:r>
      <w:proofErr w:type="spellEnd"/>
      <w:r w:rsidRPr="00613584">
        <w:rPr>
          <w:b/>
          <w:bCs/>
        </w:rPr>
        <w:t>-SRM for multiplexed quantification of EGFR/MAPK pathway proteins</w:t>
      </w:r>
      <w:r w:rsidRPr="00613584">
        <w:t>. (</w:t>
      </w:r>
      <w:r w:rsidRPr="00613584">
        <w:rPr>
          <w:b/>
          <w:bCs/>
        </w:rPr>
        <w:t>A</w:t>
      </w:r>
      <w:r w:rsidRPr="00613584">
        <w:t>) Extracted ion chromatograms (XICs) of transitions monitored for ATADDELSFK derived from GRB2 at different numbers of MCF7 cell equivalents: 548.8/924.4 (</w:t>
      </w:r>
      <w:r w:rsidRPr="00613584">
        <w:rPr>
          <w:i/>
          <w:iCs/>
        </w:rPr>
        <w:t>blue</w:t>
      </w:r>
      <w:r w:rsidRPr="00613584">
        <w:t>), 548.8/853.4 (</w:t>
      </w:r>
      <w:r w:rsidRPr="00613584">
        <w:rPr>
          <w:i/>
          <w:iCs/>
        </w:rPr>
        <w:t>purple</w:t>
      </w:r>
      <w:r w:rsidRPr="00613584">
        <w:t>), 548.8/738.4 (</w:t>
      </w:r>
      <w:r w:rsidRPr="00613584">
        <w:rPr>
          <w:i/>
          <w:iCs/>
        </w:rPr>
        <w:t>chestnut</w:t>
      </w:r>
      <w:r w:rsidRPr="00613584">
        <w:t>). (</w:t>
      </w:r>
      <w:r w:rsidRPr="00613584">
        <w:rPr>
          <w:b/>
          <w:bCs/>
        </w:rPr>
        <w:t>B</w:t>
      </w:r>
      <w:r w:rsidRPr="00613584">
        <w:t>) Calibration curves for quantifying high abundance GRB2 and moderate-abundance PTPN11 with the use of the best responsive interference-free transitions, ATADDELSFK (548.8/924.4) for GRB2 and SNPGDFTLSVR (596.9/496.3) for PTPN11. Three and two SRM replicates were performed for 0-10 and 20-200 MCF7 cell equivalents, respectively. (</w:t>
      </w:r>
      <w:r w:rsidRPr="00613584">
        <w:rPr>
          <w:b/>
          <w:bCs/>
        </w:rPr>
        <w:t>C</w:t>
      </w:r>
      <w:r w:rsidRPr="00613584">
        <w:t xml:space="preserve">)  Comparison of SRM signal between 10 and 100 MCF7 cells sorted by FACS. Each sample consists of two biological replicates with the addition of ~30 </w:t>
      </w:r>
      <w:proofErr w:type="spellStart"/>
      <w:r w:rsidRPr="00613584">
        <w:t>fmol</w:t>
      </w:r>
      <w:proofErr w:type="spellEnd"/>
      <w:r w:rsidRPr="00613584">
        <w:t xml:space="preserve"> of heavy peptide standards per replicate. XICs of transitions monitored for ATADDELSFK derived from GRB2: 548.8/924.4 (</w:t>
      </w:r>
      <w:r w:rsidRPr="00613584">
        <w:rPr>
          <w:i/>
          <w:iCs/>
        </w:rPr>
        <w:t>blue</w:t>
      </w:r>
      <w:r w:rsidRPr="00613584">
        <w:t>), 548.8/853.4 (</w:t>
      </w:r>
      <w:r w:rsidRPr="00613584">
        <w:rPr>
          <w:i/>
          <w:iCs/>
        </w:rPr>
        <w:t>purple</w:t>
      </w:r>
      <w:r w:rsidRPr="00613584">
        <w:t>), 548.8/738.4 (</w:t>
      </w:r>
      <w:r w:rsidRPr="00613584">
        <w:rPr>
          <w:i/>
          <w:iCs/>
        </w:rPr>
        <w:t>chestnut</w:t>
      </w:r>
      <w:r w:rsidRPr="00613584">
        <w:t>); XICs of transitions monitored for FYGAEIVSALDYLHSEK derived from AKT1: 648.0/897.9 (</w:t>
      </w:r>
      <w:r w:rsidRPr="00613584">
        <w:rPr>
          <w:i/>
          <w:iCs/>
        </w:rPr>
        <w:t>blue</w:t>
      </w:r>
      <w:r w:rsidRPr="00613584">
        <w:t>), 648.0/816.4 (</w:t>
      </w:r>
      <w:r w:rsidRPr="00613584">
        <w:rPr>
          <w:i/>
          <w:iCs/>
        </w:rPr>
        <w:t>purple</w:t>
      </w:r>
      <w:r w:rsidRPr="00613584">
        <w:t>), 648.0/283.1 (</w:t>
      </w:r>
      <w:r w:rsidRPr="00613584">
        <w:rPr>
          <w:i/>
          <w:iCs/>
        </w:rPr>
        <w:t>chestnut</w:t>
      </w:r>
      <w:r w:rsidRPr="00613584">
        <w:t>); XICs of transitions monitored for LPSADVYR derived from SOS1: 460.7/807.4 (</w:t>
      </w:r>
      <w:r w:rsidRPr="00613584">
        <w:rPr>
          <w:i/>
          <w:iCs/>
        </w:rPr>
        <w:t>blue</w:t>
      </w:r>
      <w:r w:rsidRPr="00613584">
        <w:t>), 460.7/710.3 (</w:t>
      </w:r>
      <w:r w:rsidRPr="00613584">
        <w:rPr>
          <w:i/>
          <w:iCs/>
        </w:rPr>
        <w:t>purple</w:t>
      </w:r>
      <w:r w:rsidRPr="00613584">
        <w:t>), 460.7/404.2 (</w:t>
      </w:r>
      <w:r w:rsidRPr="00613584">
        <w:rPr>
          <w:i/>
          <w:iCs/>
        </w:rPr>
        <w:t>chestnut</w:t>
      </w:r>
      <w:r w:rsidRPr="00613584">
        <w:t xml:space="preserve">). </w:t>
      </w:r>
      <w:r>
        <w:t xml:space="preserve">This figure has been modified </w:t>
      </w:r>
      <w:r w:rsidRPr="00FF5CD8">
        <w:t>from Zhang et al</w:t>
      </w:r>
      <w:r w:rsidRPr="00E230F9">
        <w:fldChar w:fldCharType="begin"/>
      </w:r>
      <w:r w:rsidRPr="00E230F9">
        <w:instrText xml:space="preserve"> ADDIN EN.CITE &lt;EndNote&gt;&lt;Cite&gt;&lt;Author&gt;Zhang&lt;/Author&gt;&lt;Year&gt;2019&lt;/Year&gt;&lt;RecNum&gt;2462&lt;/RecNum&gt;&lt;DisplayText&gt;&lt;style face="superscript"&gt;30&lt;/style&gt;&lt;/DisplayText&gt;&lt;record&gt;&lt;rec-number&gt;2462&lt;/rec-number&gt;&lt;foreign-keys&gt;&lt;key app="EN" db-id="v9rwe2szor9e2oev2215vdsa0rarfwdrf0wz" timestamp="0"&gt;2462&lt;/key&gt;&lt;/foreign-keys&gt;&lt;ref-type name="Journal Article"&gt;17&lt;/ref-type&gt;&lt;contributors&gt;&lt;authors&gt;&lt;author&gt;Zhang, P.&lt;/author&gt;&lt;author&gt;Gaffrey, M. J.&lt;/author&gt;&lt;author&gt;Zhu, Y.&lt;/author&gt;&lt;author&gt;Chrisler, W. B.&lt;/author&gt;&lt;author&gt;Fillmore, T. L.&lt;/author&gt;&lt;author&gt;Yi, L.&lt;/author&gt;&lt;author&gt;Nicora, C. D.&lt;/author&gt;&lt;author&gt;Zhang, T.&lt;/author&gt;&lt;author&gt;Wu, H.&lt;/author&gt;&lt;author&gt;Jacobs, J.&lt;/author&gt;&lt;author&gt;Tang, K.&lt;/author&gt;&lt;author&gt;Kagan, J.&lt;/author&gt;&lt;author&gt;Srivastava, S.&lt;/author&gt;&lt;author&gt;Rodland, K. D.&lt;/author&gt;&lt;author&gt;Qian, W. J.&lt;/author&gt;&lt;author&gt;Smith, R. D.&lt;/author&gt;&lt;author&gt;Liu, T.&lt;/author&gt;&lt;author&gt;Wiley, H. S.&lt;/author&gt;&lt;author&gt;Shi, T.&lt;/author&gt;&lt;/authors&gt;&lt;/contributors&gt;&lt;auth-address&gt;Key Laboratory of Cancer Proteomics of Chinese Ministry of Health, Xiangya Hospital , Central South University , Changsha , Hunan 410008 , People&amp;apos;s Republic of China.&amp;#xD;Cancer Biomarkers Research Group, Division of Cancer Prevention , National Cancer Institute , Bethesda , Maryland 20892 , United States.&lt;/auth-address&gt;&lt;titles&gt;&lt;title&gt;Carrier-Assisted Single-Tube Processing Approach for Targeted Proteomics Analysis of Low Numbers of Mammalian Cells&lt;/title&gt;&lt;secondary-title&gt;Anal Chem&lt;/secondary-title&gt;&lt;/titles&gt;&lt;periodical&gt;&lt;full-title&gt;Anal Chem&lt;/full-title&gt;&lt;/periodical&gt;&lt;pages&gt;1441-1451&lt;/pages&gt;&lt;volume&gt;91&lt;/volume&gt;&lt;number&gt;2&lt;/number&gt;&lt;dates&gt;&lt;year&gt;2019&lt;/year&gt;&lt;pub-dates&gt;&lt;date&gt;Jan 15&lt;/date&gt;&lt;/pub-dates&gt;&lt;/dates&gt;&lt;isbn&gt;1520-6882 (Electronic)&amp;#xD;0003-2700 (Linking)&lt;/isbn&gt;&lt;accession-num&gt;30557009&lt;/accession-num&gt;&lt;urls&gt;&lt;related-urls&gt;&lt;url&gt;http://www.ncbi.nlm.nih.gov/pubmed/30557009&lt;/url&gt;&lt;/related-urls&gt;&lt;/urls&gt;&lt;electronic-resource-num&gt;10.1021/acs.analchem.8b04258&lt;/electronic-resource-num&gt;&lt;/record&gt;&lt;/Cite&gt;&lt;/EndNote&gt;</w:instrText>
      </w:r>
      <w:r w:rsidRPr="00E230F9">
        <w:fldChar w:fldCharType="separate"/>
      </w:r>
      <w:r w:rsidRPr="00E230F9">
        <w:rPr>
          <w:noProof/>
          <w:vertAlign w:val="superscript"/>
        </w:rPr>
        <w:t>30</w:t>
      </w:r>
      <w:r w:rsidRPr="00E230F9">
        <w:fldChar w:fldCharType="end"/>
      </w:r>
      <w:r w:rsidR="00872CA6">
        <w:t xml:space="preserve"> with the explicit permission from ACS publisher</w:t>
      </w:r>
      <w:r w:rsidRPr="00FF5CD8">
        <w:t>.</w:t>
      </w:r>
    </w:p>
    <w:p w14:paraId="16C7BA73" w14:textId="77777777" w:rsidR="009E555F" w:rsidRPr="00613584" w:rsidRDefault="009E555F" w:rsidP="009E555F">
      <w:pPr>
        <w:spacing w:after="0"/>
        <w:contextualSpacing/>
        <w:mirrorIndents/>
        <w:jc w:val="both"/>
        <w:rPr>
          <w:b/>
          <w:bCs/>
        </w:rPr>
      </w:pPr>
    </w:p>
    <w:p w14:paraId="0748877A" w14:textId="77777777" w:rsidR="009E555F" w:rsidRPr="00613584" w:rsidRDefault="009E555F" w:rsidP="009E555F">
      <w:pPr>
        <w:spacing w:after="0"/>
        <w:contextualSpacing/>
        <w:mirrorIndents/>
        <w:jc w:val="both"/>
      </w:pPr>
      <w:r w:rsidRPr="00613584">
        <w:rPr>
          <w:b/>
          <w:bCs/>
        </w:rPr>
        <w:t xml:space="preserve">Figure 3: An example of targeted proteomics analysis of small numbers of MCF10A cells including single cells with </w:t>
      </w:r>
      <w:proofErr w:type="spellStart"/>
      <w:r w:rsidRPr="00613584">
        <w:rPr>
          <w:b/>
          <w:bCs/>
        </w:rPr>
        <w:t>cLC</w:t>
      </w:r>
      <w:proofErr w:type="spellEnd"/>
      <w:r w:rsidRPr="00613584">
        <w:rPr>
          <w:b/>
          <w:bCs/>
        </w:rPr>
        <w:t>-SRM at short LC gradient</w:t>
      </w:r>
      <w:r w:rsidRPr="00613584">
        <w:t xml:space="preserve">. </w:t>
      </w:r>
      <w:r w:rsidRPr="00E230F9">
        <w:rPr>
          <w:b/>
          <w:bCs/>
        </w:rPr>
        <w:t>(A)</w:t>
      </w:r>
      <w:r>
        <w:t xml:space="preserve"> </w:t>
      </w:r>
      <w:r w:rsidRPr="00613584">
        <w:t xml:space="preserve">Comparison of SRM signal among 1, 50 and 75 MCF10A cells sorted by FACS. ~30 </w:t>
      </w:r>
      <w:proofErr w:type="spellStart"/>
      <w:r w:rsidRPr="00613584">
        <w:t>fmol</w:t>
      </w:r>
      <w:proofErr w:type="spellEnd"/>
      <w:r w:rsidRPr="00613584">
        <w:t xml:space="preserve"> of internal standard was added to each sample.  XICs of transitions monitored for VLTPTQVK derived from PEBP1: 443.3/673.4 (</w:t>
      </w:r>
      <w:r w:rsidRPr="00613584">
        <w:rPr>
          <w:i/>
          <w:iCs/>
        </w:rPr>
        <w:t>blue</w:t>
      </w:r>
      <w:r w:rsidRPr="00613584">
        <w:t>), 443.3/572.3 (</w:t>
      </w:r>
      <w:r w:rsidRPr="00613584">
        <w:rPr>
          <w:i/>
          <w:iCs/>
        </w:rPr>
        <w:t>purple</w:t>
      </w:r>
      <w:r w:rsidRPr="00613584">
        <w:t xml:space="preserve">), </w:t>
      </w:r>
      <w:bookmarkStart w:id="26" w:name="_Hlk43564296"/>
      <w:r w:rsidRPr="00613584">
        <w:t>443.3/213.2 (</w:t>
      </w:r>
      <w:r w:rsidRPr="00613584">
        <w:rPr>
          <w:i/>
          <w:iCs/>
        </w:rPr>
        <w:t>chestnut</w:t>
      </w:r>
      <w:r w:rsidRPr="00613584">
        <w:t>)</w:t>
      </w:r>
      <w:bookmarkEnd w:id="26"/>
      <w:r w:rsidRPr="00613584">
        <w:t>. For single cells, the transition 443.3/213.2 was removed due to severe matrix interference. (</w:t>
      </w:r>
      <w:r w:rsidRPr="00613584">
        <w:rPr>
          <w:b/>
          <w:bCs/>
        </w:rPr>
        <w:t>B</w:t>
      </w:r>
      <w:r w:rsidRPr="00613584">
        <w:t xml:space="preserve">) Calibration curve for quantifying </w:t>
      </w:r>
      <w:r>
        <w:t>PEBP1</w:t>
      </w:r>
      <w:r w:rsidRPr="00613584">
        <w:t xml:space="preserve"> with the use of the best responsive interference-free transition, </w:t>
      </w:r>
      <w:r w:rsidRPr="00146156">
        <w:t>VLTPTQVK</w:t>
      </w:r>
      <w:r w:rsidRPr="00613584">
        <w:t xml:space="preserve"> (</w:t>
      </w:r>
      <w:r w:rsidRPr="00146156">
        <w:t>443.3/673.4</w:t>
      </w:r>
      <w:r w:rsidRPr="00613584">
        <w:t>).</w:t>
      </w:r>
    </w:p>
    <w:p w14:paraId="0482018E" w14:textId="77777777" w:rsidR="009E555F" w:rsidRPr="00613584" w:rsidRDefault="009E555F" w:rsidP="009E555F">
      <w:pPr>
        <w:spacing w:after="0"/>
        <w:contextualSpacing/>
        <w:mirrorIndents/>
        <w:jc w:val="both"/>
        <w:rPr>
          <w:color w:val="auto"/>
        </w:rPr>
      </w:pPr>
    </w:p>
    <w:p w14:paraId="10111183" w14:textId="0145B3BC" w:rsidR="002174D9" w:rsidRPr="00497B11" w:rsidRDefault="00A03F67" w:rsidP="003B575B">
      <w:pPr>
        <w:spacing w:after="0"/>
        <w:contextualSpacing/>
        <w:mirrorIndents/>
        <w:jc w:val="both"/>
        <w:rPr>
          <w:b/>
        </w:rPr>
      </w:pPr>
      <w:r w:rsidRPr="00613584">
        <w:rPr>
          <w:b/>
        </w:rPr>
        <w:t>DISCUSSION</w:t>
      </w:r>
      <w:r w:rsidR="00F16080">
        <w:rPr>
          <w:b/>
        </w:rPr>
        <w:t>:</w:t>
      </w:r>
      <w:r w:rsidRPr="00613584">
        <w:rPr>
          <w:b/>
        </w:rPr>
        <w:t xml:space="preserve"> </w:t>
      </w:r>
    </w:p>
    <w:p w14:paraId="52BF4DBF" w14:textId="445EA6BB" w:rsidR="009A1DAD" w:rsidRPr="00613584" w:rsidRDefault="009A1DAD" w:rsidP="003B575B">
      <w:pPr>
        <w:spacing w:after="0"/>
        <w:contextualSpacing/>
        <w:mirrorIndents/>
        <w:jc w:val="both"/>
      </w:pPr>
      <w:proofErr w:type="spellStart"/>
      <w:r w:rsidRPr="00613584">
        <w:t>cLC</w:t>
      </w:r>
      <w:proofErr w:type="spellEnd"/>
      <w:r w:rsidRPr="00613584">
        <w:t xml:space="preserve">-SRM is a convenient targeted proteomics method </w:t>
      </w:r>
      <w:r w:rsidR="007A0AD3" w:rsidRPr="00613584">
        <w:t>that</w:t>
      </w:r>
      <w:r w:rsidRPr="00613584">
        <w:t xml:space="preserve"> enabl</w:t>
      </w:r>
      <w:r w:rsidR="007A0AD3" w:rsidRPr="00613584">
        <w:t>es</w:t>
      </w:r>
      <w:r w:rsidRPr="00613584">
        <w:t xml:space="preserve"> accurate multiplexed protein analysis of small numbers of cells</w:t>
      </w:r>
      <w:r w:rsidR="007A0AD3" w:rsidRPr="00613584">
        <w:t xml:space="preserve"> including single cells</w:t>
      </w:r>
      <w:r w:rsidRPr="00613584">
        <w:t xml:space="preserve">. </w:t>
      </w:r>
      <w:r w:rsidR="007A0AD3" w:rsidRPr="00613584">
        <w:t>This method capitalizes on protein carrier-assisted one-pot sample preparation</w:t>
      </w:r>
      <w:r w:rsidR="00CF3B13">
        <w:t>, in which</w:t>
      </w:r>
      <w:r w:rsidR="007A0AD3" w:rsidRPr="00613584">
        <w:t xml:space="preserve"> all steps including cell collection, multistep cell lysis and digestion, </w:t>
      </w:r>
      <w:r w:rsidR="00E57335">
        <w:t xml:space="preserve">and </w:t>
      </w:r>
      <w:r w:rsidR="007A0AD3" w:rsidRPr="00613584">
        <w:t xml:space="preserve">transfer of peptide digests to capillary LC column for MS analysis </w:t>
      </w:r>
      <w:r w:rsidR="00CF3B13">
        <w:t xml:space="preserve">are performed in one pot </w:t>
      </w:r>
      <w:r w:rsidR="00CF3B13" w:rsidRPr="00613584">
        <w:t xml:space="preserve">(e.g., single tube or single well) </w:t>
      </w:r>
      <w:r w:rsidR="007A0AD3" w:rsidRPr="00613584">
        <w:t>(</w:t>
      </w:r>
      <w:r w:rsidR="007A0AD3" w:rsidRPr="00613584">
        <w:rPr>
          <w:b/>
          <w:bCs/>
        </w:rPr>
        <w:t>Figure 1</w:t>
      </w:r>
      <w:r w:rsidR="007A0AD3" w:rsidRPr="00613584">
        <w:t xml:space="preserve">). This ‘all-in-one’ </w:t>
      </w:r>
      <w:r w:rsidR="00F91BB4" w:rsidRPr="00613584">
        <w:t xml:space="preserve">low-volume </w:t>
      </w:r>
      <w:r w:rsidR="007A0AD3" w:rsidRPr="00613584">
        <w:t xml:space="preserve">one-pot processing </w:t>
      </w:r>
      <w:r w:rsidR="00CF3B13">
        <w:t>effectively</w:t>
      </w:r>
      <w:r w:rsidR="007A0AD3" w:rsidRPr="00613584">
        <w:t xml:space="preserve"> maximizes </w:t>
      </w:r>
      <w:r w:rsidR="00CF3B13">
        <w:t xml:space="preserve">the </w:t>
      </w:r>
      <w:r w:rsidR="007A0AD3" w:rsidRPr="00613584">
        <w:t xml:space="preserve">recovery </w:t>
      </w:r>
      <w:r w:rsidR="00F91BB4" w:rsidRPr="00613584">
        <w:t xml:space="preserve">of small numbers of cells </w:t>
      </w:r>
      <w:r w:rsidR="007A0AD3" w:rsidRPr="00613584">
        <w:t xml:space="preserve">for </w:t>
      </w:r>
      <w:r w:rsidR="00F91BB4" w:rsidRPr="00613584">
        <w:t>targeted</w:t>
      </w:r>
      <w:r w:rsidR="007A0AD3" w:rsidRPr="00613584">
        <w:t xml:space="preserve"> proteomics analysis by greatly reducing possible surface absorption losses.  </w:t>
      </w:r>
    </w:p>
    <w:p w14:paraId="03FC952A" w14:textId="5AF7FDCC" w:rsidR="00F91BB4" w:rsidRPr="00613584" w:rsidRDefault="00F91BB4" w:rsidP="003B575B">
      <w:pPr>
        <w:spacing w:after="0"/>
        <w:contextualSpacing/>
        <w:mirrorIndents/>
        <w:jc w:val="both"/>
      </w:pPr>
    </w:p>
    <w:p w14:paraId="7E5AD874" w14:textId="18B716AA" w:rsidR="00AC7200" w:rsidRPr="00E230F9" w:rsidRDefault="00AC7200" w:rsidP="003B575B">
      <w:pPr>
        <w:spacing w:after="0"/>
        <w:contextualSpacing/>
        <w:mirrorIndents/>
        <w:jc w:val="both"/>
      </w:pPr>
      <w:r w:rsidRPr="00FF5CD8">
        <w:t xml:space="preserve">There are </w:t>
      </w:r>
      <w:r w:rsidR="00413D9A" w:rsidRPr="00FF5CD8">
        <w:t>two</w:t>
      </w:r>
      <w:r w:rsidRPr="00FF5CD8">
        <w:t xml:space="preserve"> critical steps for </w:t>
      </w:r>
      <w:proofErr w:type="spellStart"/>
      <w:r w:rsidRPr="00FF5CD8">
        <w:t>cLC</w:t>
      </w:r>
      <w:proofErr w:type="spellEnd"/>
      <w:r w:rsidRPr="00FF5CD8">
        <w:t xml:space="preserve">-SRM analysis: 1) </w:t>
      </w:r>
      <w:r w:rsidR="00DC2C80" w:rsidRPr="00FF5CD8">
        <w:t>after FACS sorting</w:t>
      </w:r>
      <w:r w:rsidR="00FC5E2C" w:rsidRPr="00FF5CD8">
        <w:t>,</w:t>
      </w:r>
      <w:r w:rsidR="00DC2C80" w:rsidRPr="00FF5CD8">
        <w:t xml:space="preserve"> immediate centrifugation is required to </w:t>
      </w:r>
      <w:r w:rsidRPr="00FF5CD8">
        <w:t>ensur</w:t>
      </w:r>
      <w:r w:rsidR="00DC2C80" w:rsidRPr="00FF5CD8">
        <w:t>e</w:t>
      </w:r>
      <w:r w:rsidRPr="00FF5CD8">
        <w:t xml:space="preserve"> </w:t>
      </w:r>
      <w:r w:rsidR="00CF3B13" w:rsidRPr="00FF5CD8">
        <w:t xml:space="preserve">that the </w:t>
      </w:r>
      <w:r w:rsidRPr="00FF5CD8">
        <w:t xml:space="preserve">collected cells </w:t>
      </w:r>
      <w:r w:rsidR="00CF3B13" w:rsidRPr="00FF5CD8">
        <w:t xml:space="preserve">are </w:t>
      </w:r>
      <w:r w:rsidRPr="00FF5CD8">
        <w:t xml:space="preserve">at the bottom of tubes or wells because </w:t>
      </w:r>
      <w:r w:rsidR="00E57335">
        <w:t xml:space="preserve">a </w:t>
      </w:r>
      <w:r w:rsidRPr="00FF5CD8">
        <w:t>low volume</w:t>
      </w:r>
      <w:r w:rsidR="00DC2C80" w:rsidRPr="00FF5CD8">
        <w:t xml:space="preserve"> (~15 µL) is used to process small numbers of cells</w:t>
      </w:r>
      <w:r w:rsidRPr="00FF5CD8">
        <w:t>; 2)</w:t>
      </w:r>
      <w:r w:rsidR="00DC2C80" w:rsidRPr="00FF5CD8">
        <w:t xml:space="preserve"> prior to the addition of trypsin</w:t>
      </w:r>
      <w:r w:rsidR="003B72AF" w:rsidRPr="00E230F9">
        <w:t xml:space="preserve"> for digestion</w:t>
      </w:r>
      <w:r w:rsidR="00DC2C80" w:rsidRPr="00FF5CD8">
        <w:t xml:space="preserve">, the TFE levels </w:t>
      </w:r>
      <w:r w:rsidR="003B72AF" w:rsidRPr="00E230F9">
        <w:t xml:space="preserve">need to be reduced down </w:t>
      </w:r>
      <w:r w:rsidR="00DC2C80" w:rsidRPr="00FF5CD8">
        <w:t xml:space="preserve">to ≤10% for effective digestion. To avoid drying out samples </w:t>
      </w:r>
      <w:r w:rsidR="003B72AF" w:rsidRPr="00E230F9">
        <w:t>resulting in</w:t>
      </w:r>
      <w:r w:rsidR="003B72AF" w:rsidRPr="00FF5CD8">
        <w:t xml:space="preserve"> </w:t>
      </w:r>
      <w:r w:rsidR="00DC2C80" w:rsidRPr="00FF5CD8">
        <w:t>unrecoverable loss, frequent</w:t>
      </w:r>
      <w:r w:rsidR="003B72AF" w:rsidRPr="00E230F9">
        <w:t>ly</w:t>
      </w:r>
      <w:r w:rsidR="00DC2C80" w:rsidRPr="00FF5CD8">
        <w:t xml:space="preserve"> check</w:t>
      </w:r>
      <w:r w:rsidR="003B72AF" w:rsidRPr="00E230F9">
        <w:t>ing</w:t>
      </w:r>
      <w:r w:rsidR="00DC2C80" w:rsidRPr="00FF5CD8">
        <w:t xml:space="preserve"> the sample volume (~4 µL of the remaining volume) </w:t>
      </w:r>
      <w:r w:rsidR="003B72AF" w:rsidRPr="00E230F9">
        <w:t xml:space="preserve">is suggested </w:t>
      </w:r>
      <w:r w:rsidR="00DC2C80" w:rsidRPr="00FF5CD8">
        <w:t xml:space="preserve">during Speed Vac concentrating. </w:t>
      </w:r>
      <w:r w:rsidR="008C79B2" w:rsidRPr="00FF5CD8">
        <w:t xml:space="preserve">One-pot sample preparation </w:t>
      </w:r>
      <w:r w:rsidR="008C79B2" w:rsidRPr="00FF5CD8">
        <w:lastRenderedPageBreak/>
        <w:t xml:space="preserve">can be further </w:t>
      </w:r>
      <w:r w:rsidR="00B422EF" w:rsidRPr="00FF5CD8">
        <w:t>simplified by removal of reduction and alkylation steps with negl</w:t>
      </w:r>
      <w:r w:rsidR="00E57335">
        <w:t>igi</w:t>
      </w:r>
      <w:r w:rsidR="00B422EF" w:rsidRPr="00FF5CD8">
        <w:t>ble effect on digestion</w:t>
      </w:r>
      <w:r w:rsidR="00B422EF" w:rsidRPr="00613584">
        <w:t xml:space="preserve"> efficiency. </w:t>
      </w:r>
      <w:bookmarkStart w:id="27" w:name="_Hlk48943733"/>
      <w:r w:rsidR="00B422EF" w:rsidRPr="00613584">
        <w:t xml:space="preserve">One drawback is that cysteine containing peptides cannot be selected as surrogate peptides for </w:t>
      </w:r>
      <w:r w:rsidR="00413D9A" w:rsidRPr="00613584">
        <w:t>target</w:t>
      </w:r>
      <w:r w:rsidR="00B422EF" w:rsidRPr="00613584">
        <w:t xml:space="preserve"> proteins. </w:t>
      </w:r>
      <w:bookmarkEnd w:id="27"/>
      <w:r w:rsidR="00602EEB" w:rsidRPr="00613584">
        <w:t xml:space="preserve">To avoid </w:t>
      </w:r>
      <w:r w:rsidR="00497B11">
        <w:t xml:space="preserve">the </w:t>
      </w:r>
      <w:r w:rsidR="00602EEB" w:rsidRPr="00613584">
        <w:t xml:space="preserve">Speed Vac concentrating step </w:t>
      </w:r>
      <w:r w:rsidR="009A43D3" w:rsidRPr="00613584">
        <w:t xml:space="preserve">for TFE removal </w:t>
      </w:r>
      <w:r w:rsidR="00602EEB" w:rsidRPr="00613584">
        <w:t>we</w:t>
      </w:r>
      <w:r w:rsidR="00B422EF" w:rsidRPr="00613584">
        <w:t xml:space="preserve"> consider</w:t>
      </w:r>
      <w:r w:rsidR="00497B11">
        <w:t>ed</w:t>
      </w:r>
      <w:r w:rsidR="00B422EF" w:rsidRPr="00613584">
        <w:t xml:space="preserve"> </w:t>
      </w:r>
      <w:r w:rsidR="00413D9A" w:rsidRPr="00613584">
        <w:t>replacing</w:t>
      </w:r>
      <w:r w:rsidR="00B422EF" w:rsidRPr="00613584">
        <w:t xml:space="preserve"> TFE with </w:t>
      </w:r>
      <w:r w:rsidR="00413D9A" w:rsidRPr="00613584">
        <w:t xml:space="preserve">MS-compatible </w:t>
      </w:r>
      <w:r w:rsidR="00B422EF" w:rsidRPr="00613584">
        <w:t>surfactant</w:t>
      </w:r>
      <w:r w:rsidR="00413D9A" w:rsidRPr="00613584">
        <w:t>s</w:t>
      </w:r>
      <w:r w:rsidR="00B422EF" w:rsidRPr="00613584">
        <w:t xml:space="preserve"> </w:t>
      </w:r>
      <w:r w:rsidR="00413D9A" w:rsidRPr="00613584">
        <w:t xml:space="preserve">(e.g., </w:t>
      </w:r>
      <w:r w:rsidR="00B422EF" w:rsidRPr="00613584">
        <w:t>DDM</w:t>
      </w:r>
      <w:r w:rsidR="00413D9A" w:rsidRPr="00613584">
        <w:t xml:space="preserve">: </w:t>
      </w:r>
      <w:r w:rsidR="00B422EF" w:rsidRPr="00613584">
        <w:t>n-Dodecyl β-D-</w:t>
      </w:r>
      <w:proofErr w:type="spellStart"/>
      <w:r w:rsidR="00B422EF" w:rsidRPr="00613584">
        <w:t>maltoside</w:t>
      </w:r>
      <w:proofErr w:type="spellEnd"/>
      <w:r w:rsidR="00B422EF" w:rsidRPr="00613584">
        <w:t>)</w:t>
      </w:r>
      <w:r w:rsidR="00413D9A" w:rsidRPr="00613584">
        <w:t xml:space="preserve"> </w:t>
      </w:r>
      <w:r w:rsidR="009A43D3" w:rsidRPr="00613584">
        <w:t xml:space="preserve">for cell lysis </w:t>
      </w:r>
      <w:r w:rsidR="00413D9A" w:rsidRPr="00613584">
        <w:t>because frequent</w:t>
      </w:r>
      <w:r w:rsidR="00497B11">
        <w:t>ly</w:t>
      </w:r>
      <w:r w:rsidR="00413D9A" w:rsidRPr="00613584">
        <w:t xml:space="preserve"> checking </w:t>
      </w:r>
      <w:r w:rsidR="00497B11">
        <w:t xml:space="preserve">the </w:t>
      </w:r>
      <w:r w:rsidR="00413D9A" w:rsidRPr="00613584">
        <w:t xml:space="preserve">sample volume </w:t>
      </w:r>
      <w:r w:rsidR="00602EEB" w:rsidRPr="00613584">
        <w:t xml:space="preserve">severely </w:t>
      </w:r>
      <w:r w:rsidR="009A43D3" w:rsidRPr="00613584">
        <w:t>prevents</w:t>
      </w:r>
      <w:r w:rsidR="00602EEB" w:rsidRPr="00613584">
        <w:t xml:space="preserve"> automation of sample processing with low</w:t>
      </w:r>
      <w:r w:rsidR="00413D9A" w:rsidRPr="00613584">
        <w:t xml:space="preserve"> throughput. </w:t>
      </w:r>
      <w:r w:rsidR="00EE72A4">
        <w:t>This was evidenced by o</w:t>
      </w:r>
      <w:r w:rsidR="00482B38">
        <w:t xml:space="preserve">ur recent </w:t>
      </w:r>
      <w:r w:rsidR="00EE72A4">
        <w:t xml:space="preserve">data for </w:t>
      </w:r>
      <w:r w:rsidR="00D62D4F">
        <w:t xml:space="preserve">DDM-assisted </w:t>
      </w:r>
      <w:r w:rsidR="00EE72A4">
        <w:t>global single-cell proteomics analysis</w:t>
      </w:r>
      <w:r w:rsidR="00482B38">
        <w:t xml:space="preserve"> </w:t>
      </w:r>
      <w:r w:rsidR="00EE72A4">
        <w:t xml:space="preserve">(unpublished). </w:t>
      </w:r>
      <w:r w:rsidR="000C7A46" w:rsidRPr="00613584">
        <w:t xml:space="preserve">In addition, </w:t>
      </w:r>
      <w:bookmarkStart w:id="28" w:name="_Hlk48944416"/>
      <w:r w:rsidR="00497B11">
        <w:t xml:space="preserve">a </w:t>
      </w:r>
      <w:r w:rsidR="000C7A46" w:rsidRPr="00613584">
        <w:t xml:space="preserve">single carrier protein (e.g., BSA) may not be </w:t>
      </w:r>
      <w:r w:rsidR="00101204" w:rsidRPr="00613584">
        <w:t>sufficient to reduce surface adsorption losses for every protein</w:t>
      </w:r>
      <w:bookmarkEnd w:id="28"/>
      <w:r w:rsidR="00497B11">
        <w:t xml:space="preserve"> without bias</w:t>
      </w:r>
      <w:r w:rsidR="00101204" w:rsidRPr="00613584">
        <w:t xml:space="preserve">. </w:t>
      </w:r>
      <w:r w:rsidR="00101204" w:rsidRPr="00613584">
        <w:rPr>
          <w:rFonts w:eastAsia="SimSun"/>
          <w:color w:val="auto"/>
        </w:rPr>
        <w:t>This was evidenced by a few undetected proteins at &gt;30,000 copies per cell (e.g., MAP2K1) in 10 MCF7 cells that should have been detected</w:t>
      </w:r>
      <w:r w:rsidR="00101204" w:rsidRPr="00613584">
        <w:rPr>
          <w:rFonts w:eastAsia="SimSun"/>
          <w:color w:val="auto"/>
        </w:rPr>
        <w:fldChar w:fldCharType="begin"/>
      </w:r>
      <w:r w:rsidR="000F12F1">
        <w:rPr>
          <w:rFonts w:eastAsia="SimSun"/>
          <w:color w:val="auto"/>
        </w:rPr>
        <w:instrText xml:space="preserve"> ADDIN EN.CITE &lt;EndNote&gt;&lt;Cite&gt;&lt;Author&gt;Zhang&lt;/Author&gt;&lt;Year&gt;2019&lt;/Year&gt;&lt;RecNum&gt;2462&lt;/RecNum&gt;&lt;DisplayText&gt;&lt;style face="superscript"&gt;30&lt;/style&gt;&lt;/DisplayText&gt;&lt;record&gt;&lt;rec-number&gt;2462&lt;/rec-number&gt;&lt;foreign-keys&gt;&lt;key app="EN" db-id="v9rwe2szor9e2oev2215vdsa0rarfwdrf0wz" timestamp="0"&gt;2462&lt;/key&gt;&lt;/foreign-keys&gt;&lt;ref-type name="Journal Article"&gt;17&lt;/ref-type&gt;&lt;contributors&gt;&lt;authors&gt;&lt;author&gt;Zhang, P.&lt;/author&gt;&lt;author&gt;Gaffrey, M. J.&lt;/author&gt;&lt;author&gt;Zhu, Y.&lt;/author&gt;&lt;author&gt;Chrisler, W. B.&lt;/author&gt;&lt;author&gt;Fillmore, T. L.&lt;/author&gt;&lt;author&gt;Yi, L.&lt;/author&gt;&lt;author&gt;Nicora, C. D.&lt;/author&gt;&lt;author&gt;Zhang, T.&lt;/author&gt;&lt;author&gt;Wu, H.&lt;/author&gt;&lt;author&gt;Jacobs, J.&lt;/author&gt;&lt;author&gt;Tang, K.&lt;/author&gt;&lt;author&gt;Kagan, J.&lt;/author&gt;&lt;author&gt;Srivastava, S.&lt;/author&gt;&lt;author&gt;Rodland, K. D.&lt;/author&gt;&lt;author&gt;Qian, W. J.&lt;/author&gt;&lt;author&gt;Smith, R. D.&lt;/author&gt;&lt;author&gt;Liu, T.&lt;/author&gt;&lt;author&gt;Wiley, H. S.&lt;/author&gt;&lt;author&gt;Shi, T.&lt;/author&gt;&lt;/authors&gt;&lt;/contributors&gt;&lt;auth-address&gt;Key Laboratory of Cancer Proteomics of Chinese Ministry of Health, Xiangya Hospital , Central South University , Changsha , Hunan 410008 , People&amp;apos;s Republic of China.&amp;#xD;Cancer Biomarkers Research Group, Division of Cancer Prevention , National Cancer Institute , Bethesda , Maryland 20892 , United States.&lt;/auth-address&gt;&lt;titles&gt;&lt;title&gt;Carrier-Assisted Single-Tube Processing Approach for Targeted Proteomics Analysis of Low Numbers of Mammalian Cells&lt;/title&gt;&lt;secondary-title&gt;Anal Chem&lt;/secondary-title&gt;&lt;/titles&gt;&lt;periodical&gt;&lt;full-title&gt;Anal Chem&lt;/full-title&gt;&lt;/periodical&gt;&lt;pages&gt;1441-1451&lt;/pages&gt;&lt;volume&gt;91&lt;/volume&gt;&lt;number&gt;2&lt;/number&gt;&lt;dates&gt;&lt;year&gt;2019&lt;/year&gt;&lt;pub-dates&gt;&lt;date&gt;Jan 15&lt;/date&gt;&lt;/pub-dates&gt;&lt;/dates&gt;&lt;isbn&gt;1520-6882 (Electronic)&amp;#xD;0003-2700 (Linking)&lt;/isbn&gt;&lt;accession-num&gt;30557009&lt;/accession-num&gt;&lt;urls&gt;&lt;related-urls&gt;&lt;url&gt;http://www.ncbi.nlm.nih.gov/pubmed/30557009&lt;/url&gt;&lt;/related-urls&gt;&lt;/urls&gt;&lt;electronic-resource-num&gt;10.1021/acs.analchem.8b04258&lt;/electronic-resource-num&gt;&lt;/record&gt;&lt;/Cite&gt;&lt;/EndNote&gt;</w:instrText>
      </w:r>
      <w:r w:rsidR="00101204" w:rsidRPr="00613584">
        <w:rPr>
          <w:rFonts w:eastAsia="SimSun"/>
          <w:color w:val="auto"/>
        </w:rPr>
        <w:fldChar w:fldCharType="separate"/>
      </w:r>
      <w:r w:rsidR="000F12F1" w:rsidRPr="000F12F1">
        <w:rPr>
          <w:rFonts w:eastAsia="SimSun"/>
          <w:noProof/>
          <w:color w:val="auto"/>
          <w:vertAlign w:val="superscript"/>
        </w:rPr>
        <w:t>30</w:t>
      </w:r>
      <w:r w:rsidR="00101204" w:rsidRPr="00613584">
        <w:rPr>
          <w:rFonts w:eastAsia="SimSun"/>
          <w:color w:val="auto"/>
        </w:rPr>
        <w:fldChar w:fldCharType="end"/>
      </w:r>
      <w:r w:rsidR="00101204" w:rsidRPr="00613584">
        <w:rPr>
          <w:rFonts w:eastAsia="SimSun"/>
          <w:color w:val="auto"/>
        </w:rPr>
        <w:t xml:space="preserve">. </w:t>
      </w:r>
      <w:r w:rsidR="00101204" w:rsidRPr="00613584">
        <w:t xml:space="preserve">Non-human cell lysates </w:t>
      </w:r>
      <w:r w:rsidR="00602EEB" w:rsidRPr="00613584">
        <w:t xml:space="preserve">presumably </w:t>
      </w:r>
      <w:r w:rsidR="006C67AF">
        <w:t>can</w:t>
      </w:r>
      <w:r w:rsidR="00EE72A4" w:rsidRPr="00613584">
        <w:t xml:space="preserve"> </w:t>
      </w:r>
      <w:r w:rsidR="00101204" w:rsidRPr="00613584">
        <w:t xml:space="preserve">be used as a </w:t>
      </w:r>
      <w:r w:rsidR="009A43D3" w:rsidRPr="00613584">
        <w:t xml:space="preserve">more effective </w:t>
      </w:r>
      <w:r w:rsidR="00101204" w:rsidRPr="00613584">
        <w:t xml:space="preserve">proteome carrier </w:t>
      </w:r>
      <w:r w:rsidR="009A43D3" w:rsidRPr="00613584">
        <w:t>in contrast to</w:t>
      </w:r>
      <w:r w:rsidR="00101204" w:rsidRPr="00613584">
        <w:t xml:space="preserve"> our current BSA carrier because </w:t>
      </w:r>
      <w:r w:rsidR="00602EEB" w:rsidRPr="00613584">
        <w:t>there are</w:t>
      </w:r>
      <w:r w:rsidR="00101204" w:rsidRPr="00613584">
        <w:t xml:space="preserve"> </w:t>
      </w:r>
      <w:r w:rsidR="00602EEB" w:rsidRPr="00613584">
        <w:t xml:space="preserve">many different types of nonhuman proteins </w:t>
      </w:r>
      <w:r w:rsidR="006C67AF">
        <w:t>(e.g.,</w:t>
      </w:r>
      <w:r w:rsidR="000F68F7">
        <w:t xml:space="preserve"> </w:t>
      </w:r>
      <w:r w:rsidR="006C67AF">
        <w:t xml:space="preserve">&gt;3000 proteins for </w:t>
      </w:r>
      <w:proofErr w:type="spellStart"/>
      <w:r w:rsidR="006C67AF" w:rsidRPr="00E230F9">
        <w:rPr>
          <w:i/>
          <w:iCs/>
        </w:rPr>
        <w:t>Shewanella</w:t>
      </w:r>
      <w:proofErr w:type="spellEnd"/>
      <w:r w:rsidR="006C67AF" w:rsidRPr="00E230F9">
        <w:rPr>
          <w:i/>
          <w:iCs/>
        </w:rPr>
        <w:t xml:space="preserve"> </w:t>
      </w:r>
      <w:proofErr w:type="spellStart"/>
      <w:r w:rsidR="006C67AF" w:rsidRPr="00E230F9">
        <w:rPr>
          <w:i/>
          <w:iCs/>
        </w:rPr>
        <w:t>oneidensis</w:t>
      </w:r>
      <w:proofErr w:type="spellEnd"/>
      <w:r w:rsidR="006C67AF">
        <w:t xml:space="preserve">) </w:t>
      </w:r>
      <w:r w:rsidR="00602EEB" w:rsidRPr="00613584">
        <w:t xml:space="preserve">with </w:t>
      </w:r>
      <w:r w:rsidR="00101204" w:rsidRPr="00613584">
        <w:t xml:space="preserve">less interference for </w:t>
      </w:r>
      <w:r w:rsidR="00602EEB" w:rsidRPr="00613584">
        <w:t>SRM detection of human proteins</w:t>
      </w:r>
      <w:r w:rsidR="00101204" w:rsidRPr="00613584">
        <w:t xml:space="preserve">. </w:t>
      </w:r>
      <w:bookmarkStart w:id="29" w:name="_Hlk48943975"/>
      <w:r w:rsidR="00EE72A4">
        <w:t xml:space="preserve">We are working </w:t>
      </w:r>
      <w:r w:rsidR="00D62D4F">
        <w:t xml:space="preserve">on several different ways to further improve </w:t>
      </w:r>
      <w:proofErr w:type="spellStart"/>
      <w:r w:rsidR="00D62D4F">
        <w:t>cLC</w:t>
      </w:r>
      <w:proofErr w:type="spellEnd"/>
      <w:r w:rsidR="00D62D4F">
        <w:t xml:space="preserve">-SRM performance </w:t>
      </w:r>
      <w:r w:rsidR="00E8416D">
        <w:t xml:space="preserve">with the potential of </w:t>
      </w:r>
      <w:r w:rsidR="00D62D4F">
        <w:t>moving towards sensitive targeted single-cell proteomics.</w:t>
      </w:r>
      <w:bookmarkEnd w:id="29"/>
    </w:p>
    <w:p w14:paraId="04B93A1B" w14:textId="1D022926" w:rsidR="005B3F3C" w:rsidRPr="00613584" w:rsidRDefault="005B3F3C" w:rsidP="003B575B">
      <w:pPr>
        <w:spacing w:after="0"/>
        <w:contextualSpacing/>
        <w:mirrorIndents/>
        <w:jc w:val="both"/>
      </w:pPr>
    </w:p>
    <w:p w14:paraId="78728D18" w14:textId="0D45883F" w:rsidR="00014314" w:rsidRPr="00613584" w:rsidRDefault="00F34E11" w:rsidP="003B575B">
      <w:pPr>
        <w:spacing w:after="0"/>
        <w:contextualSpacing/>
        <w:mirrorIndents/>
        <w:jc w:val="both"/>
        <w:rPr>
          <w:rFonts w:eastAsia="SimSun"/>
          <w:bCs/>
          <w:color w:val="auto"/>
          <w:lang w:eastAsia="zh-CN"/>
        </w:rPr>
      </w:pPr>
      <w:r w:rsidRPr="00613584">
        <w:t xml:space="preserve">When compared to other MS-based single-cell proteomics methods that require specific devices, </w:t>
      </w:r>
      <w:proofErr w:type="spellStart"/>
      <w:r w:rsidRPr="00613584">
        <w:t>cLC</w:t>
      </w:r>
      <w:proofErr w:type="spellEnd"/>
      <w:r w:rsidRPr="00613584">
        <w:t xml:space="preserve">-SRM </w:t>
      </w:r>
      <w:r w:rsidR="00CF3B13">
        <w:t>can be</w:t>
      </w:r>
      <w:r w:rsidRPr="00613584">
        <w:t xml:space="preserve"> readily implemented in any MS proteomics laboratory without additional </w:t>
      </w:r>
      <w:r w:rsidR="00A7330F">
        <w:t>investment on specific devices for sample processing</w:t>
      </w:r>
      <w:r w:rsidR="0059652D">
        <w:t>. But it can only be used for quantitative analysis of target proteins of interest</w:t>
      </w:r>
      <w:r w:rsidRPr="00613584">
        <w:t xml:space="preserve">. </w:t>
      </w:r>
      <w:r w:rsidR="00CF3B13" w:rsidRPr="00F63FAB">
        <w:t>U</w:t>
      </w:r>
      <w:r w:rsidRPr="00F63FAB">
        <w:t xml:space="preserve">nlike global single-cell proteomics </w:t>
      </w:r>
      <w:r w:rsidR="00995551" w:rsidRPr="00F63FAB">
        <w:t>methods f</w:t>
      </w:r>
      <w:r w:rsidR="00CF3B13" w:rsidRPr="00F63FAB">
        <w:t>or relative</w:t>
      </w:r>
      <w:r w:rsidR="00995551" w:rsidRPr="00F63FAB">
        <w:t xml:space="preserve"> untargeted</w:t>
      </w:r>
      <w:r w:rsidR="00CF3B13" w:rsidRPr="00F63FAB">
        <w:t xml:space="preserve"> quantification</w:t>
      </w:r>
      <w:r w:rsidRPr="00F63FAB">
        <w:t xml:space="preserve">, </w:t>
      </w:r>
      <w:proofErr w:type="spellStart"/>
      <w:r w:rsidRPr="00F63FAB">
        <w:t>cLC</w:t>
      </w:r>
      <w:proofErr w:type="spellEnd"/>
      <w:r w:rsidRPr="00F63FAB">
        <w:t xml:space="preserve">-SRM </w:t>
      </w:r>
      <w:r w:rsidR="00995551" w:rsidRPr="00F63FAB">
        <w:t xml:space="preserve">can provide </w:t>
      </w:r>
      <w:r w:rsidR="00CF3B13" w:rsidRPr="00F63FAB">
        <w:t xml:space="preserve">accurate or absolute quantification </w:t>
      </w:r>
      <w:r w:rsidR="00123506" w:rsidRPr="00F63FAB">
        <w:t xml:space="preserve">of target proteins </w:t>
      </w:r>
      <w:r w:rsidR="00CF3B13" w:rsidRPr="00F63FAB">
        <w:t>in small numbers of cells including single cells</w:t>
      </w:r>
      <w:r w:rsidR="00B545FF" w:rsidRPr="00F63FAB">
        <w:t xml:space="preserve">. </w:t>
      </w:r>
      <w:r w:rsidR="00406DBC" w:rsidRPr="00F63FAB">
        <w:t>Furthermore</w:t>
      </w:r>
      <w:r w:rsidR="00B545FF" w:rsidRPr="00F63FAB">
        <w:t xml:space="preserve">, </w:t>
      </w:r>
      <w:bookmarkStart w:id="30" w:name="_Hlk43534297"/>
      <w:proofErr w:type="spellStart"/>
      <w:r w:rsidR="00B545FF" w:rsidRPr="00F63FAB">
        <w:t>cLC</w:t>
      </w:r>
      <w:proofErr w:type="spellEnd"/>
      <w:r w:rsidR="00B545FF" w:rsidRPr="00F63FAB">
        <w:t xml:space="preserve">-SRM </w:t>
      </w:r>
      <w:bookmarkEnd w:id="30"/>
      <w:r w:rsidR="00B545FF" w:rsidRPr="00F63FAB">
        <w:t>has significant advantages over conventional targeted single-cell proteomics using antibody-based immunoassays in terms of multiplexing and quantitation</w:t>
      </w:r>
      <w:r w:rsidR="00B545FF" w:rsidRPr="00613584">
        <w:t xml:space="preserve"> specificity</w:t>
      </w:r>
      <w:r w:rsidR="00872F13" w:rsidRPr="00613584">
        <w:t xml:space="preserve"> and accuracy</w:t>
      </w:r>
      <w:r w:rsidR="00B545FF" w:rsidRPr="00613584">
        <w:t xml:space="preserve">. </w:t>
      </w:r>
      <w:r w:rsidR="00B545FF" w:rsidRPr="00613584">
        <w:rPr>
          <w:rFonts w:eastAsia="SimSun"/>
          <w:bCs/>
          <w:color w:val="auto"/>
          <w:lang w:eastAsia="zh-CN"/>
        </w:rPr>
        <w:t xml:space="preserve">Future developments will focus on significant improvements in detection sensitivity and sample throughput for </w:t>
      </w:r>
      <w:r w:rsidR="0037604B" w:rsidRPr="00613584">
        <w:rPr>
          <w:rFonts w:eastAsia="SimSun"/>
          <w:bCs/>
          <w:color w:val="auto"/>
          <w:lang w:eastAsia="zh-CN"/>
        </w:rPr>
        <w:t xml:space="preserve">enabling </w:t>
      </w:r>
      <w:r w:rsidR="00B545FF" w:rsidRPr="00613584">
        <w:rPr>
          <w:rFonts w:eastAsia="SimSun"/>
          <w:bCs/>
          <w:color w:val="auto"/>
          <w:lang w:eastAsia="zh-CN"/>
        </w:rPr>
        <w:t xml:space="preserve">rapid </w:t>
      </w:r>
      <w:r w:rsidR="0037604B" w:rsidRPr="00613584">
        <w:rPr>
          <w:rFonts w:eastAsia="SimSun"/>
          <w:bCs/>
          <w:color w:val="auto"/>
          <w:lang w:eastAsia="zh-CN"/>
        </w:rPr>
        <w:t xml:space="preserve">absolute quantification of </w:t>
      </w:r>
      <w:r w:rsidR="00872F13" w:rsidRPr="00613584">
        <w:rPr>
          <w:rFonts w:eastAsia="SimSun"/>
          <w:bCs/>
          <w:color w:val="auto"/>
          <w:lang w:eastAsia="zh-CN"/>
        </w:rPr>
        <w:t>most</w:t>
      </w:r>
      <w:r w:rsidR="0037604B" w:rsidRPr="00613584">
        <w:rPr>
          <w:rFonts w:eastAsia="SimSun"/>
          <w:bCs/>
          <w:color w:val="auto"/>
          <w:lang w:eastAsia="zh-CN"/>
        </w:rPr>
        <w:t xml:space="preserve"> proteins </w:t>
      </w:r>
      <w:r w:rsidR="00872F13" w:rsidRPr="00613584">
        <w:rPr>
          <w:rFonts w:eastAsia="SimSun"/>
          <w:bCs/>
          <w:color w:val="auto"/>
          <w:lang w:eastAsia="zh-CN"/>
        </w:rPr>
        <w:t xml:space="preserve">(e.g., important negative feedback regulators) </w:t>
      </w:r>
      <w:r w:rsidR="0037604B" w:rsidRPr="00613584">
        <w:rPr>
          <w:rFonts w:eastAsia="SimSun"/>
          <w:bCs/>
          <w:color w:val="auto"/>
          <w:lang w:eastAsia="zh-CN"/>
        </w:rPr>
        <w:t xml:space="preserve">in </w:t>
      </w:r>
      <w:r w:rsidR="00B545FF" w:rsidRPr="00613584">
        <w:rPr>
          <w:rFonts w:eastAsia="SimSun"/>
          <w:bCs/>
          <w:color w:val="auto"/>
          <w:lang w:eastAsia="zh-CN"/>
        </w:rPr>
        <w:t xml:space="preserve">single </w:t>
      </w:r>
      <w:r w:rsidR="0037604B" w:rsidRPr="00613584">
        <w:rPr>
          <w:rFonts w:eastAsia="SimSun"/>
          <w:bCs/>
          <w:color w:val="auto"/>
          <w:lang w:eastAsia="zh-CN"/>
        </w:rPr>
        <w:t>human</w:t>
      </w:r>
      <w:r w:rsidR="00B545FF" w:rsidRPr="00613584">
        <w:rPr>
          <w:rFonts w:eastAsia="SimSun"/>
          <w:bCs/>
          <w:color w:val="auto"/>
          <w:lang w:eastAsia="zh-CN"/>
        </w:rPr>
        <w:t xml:space="preserve"> cells.</w:t>
      </w:r>
      <w:r w:rsidR="0037604B" w:rsidRPr="00613584">
        <w:rPr>
          <w:rFonts w:eastAsia="SimSun"/>
          <w:bCs/>
          <w:color w:val="auto"/>
          <w:lang w:eastAsia="zh-CN"/>
        </w:rPr>
        <w:t xml:space="preserve"> </w:t>
      </w:r>
      <w:r w:rsidR="00E0117C" w:rsidRPr="00613584">
        <w:rPr>
          <w:rFonts w:eastAsia="SimSun"/>
          <w:bCs/>
          <w:color w:val="auto"/>
          <w:lang w:eastAsia="zh-CN"/>
        </w:rPr>
        <w:t xml:space="preserve">Automation of </w:t>
      </w:r>
      <w:proofErr w:type="spellStart"/>
      <w:r w:rsidR="00E0117C" w:rsidRPr="00613584">
        <w:t>cLC</w:t>
      </w:r>
      <w:proofErr w:type="spellEnd"/>
      <w:r w:rsidR="00E0117C" w:rsidRPr="00613584">
        <w:t xml:space="preserve">-SRM is another direction to improve its robustness, reproducibility, and the overall sample </w:t>
      </w:r>
      <w:r w:rsidR="00837BCA" w:rsidRPr="00613584">
        <w:t>throughput</w:t>
      </w:r>
      <w:r w:rsidR="00F63FAB">
        <w:t xml:space="preserve"> with commercially available liquid handlers</w:t>
      </w:r>
      <w:r w:rsidR="00837BCA" w:rsidRPr="00613584">
        <w:rPr>
          <w:rFonts w:eastAsia="SimSun"/>
          <w:bCs/>
          <w:color w:val="auto"/>
          <w:lang w:eastAsia="zh-CN"/>
        </w:rPr>
        <w:t>.</w:t>
      </w:r>
      <w:r w:rsidR="00406DBC" w:rsidRPr="00613584">
        <w:rPr>
          <w:rFonts w:eastAsia="SimSun"/>
          <w:bCs/>
          <w:color w:val="auto"/>
          <w:lang w:eastAsia="zh-CN"/>
        </w:rPr>
        <w:t xml:space="preserve"> </w:t>
      </w:r>
      <w:r w:rsidR="0037604B" w:rsidRPr="00613584">
        <w:rPr>
          <w:rFonts w:eastAsia="SimSun"/>
          <w:bCs/>
          <w:color w:val="auto"/>
          <w:lang w:eastAsia="zh-CN"/>
        </w:rPr>
        <w:t xml:space="preserve">We anticipate that </w:t>
      </w:r>
      <w:proofErr w:type="spellStart"/>
      <w:r w:rsidR="0037604B" w:rsidRPr="00613584">
        <w:t>cLC</w:t>
      </w:r>
      <w:proofErr w:type="spellEnd"/>
      <w:r w:rsidR="0037604B" w:rsidRPr="00613584">
        <w:t>-SRM</w:t>
      </w:r>
      <w:r w:rsidR="0037604B" w:rsidRPr="00613584">
        <w:rPr>
          <w:rFonts w:eastAsia="SimSun"/>
          <w:bCs/>
          <w:color w:val="auto"/>
          <w:lang w:eastAsia="zh-CN"/>
        </w:rPr>
        <w:t xml:space="preserve"> </w:t>
      </w:r>
      <w:r w:rsidR="00934C29">
        <w:rPr>
          <w:rFonts w:eastAsia="SimSun"/>
          <w:bCs/>
          <w:color w:val="auto"/>
          <w:lang w:eastAsia="zh-CN"/>
        </w:rPr>
        <w:t>will</w:t>
      </w:r>
      <w:r w:rsidR="0037604B" w:rsidRPr="00613584">
        <w:rPr>
          <w:rFonts w:eastAsia="SimSun"/>
          <w:bCs/>
          <w:color w:val="auto"/>
          <w:lang w:eastAsia="zh-CN"/>
        </w:rPr>
        <w:t xml:space="preserve"> be broadly used for multiplexed accurate quantification of target proteins in small subpopulations of cells and rare tumor cells as well as </w:t>
      </w:r>
      <w:r w:rsidR="00DE0C41">
        <w:rPr>
          <w:rFonts w:eastAsia="SimSun"/>
          <w:bCs/>
          <w:color w:val="auto"/>
          <w:lang w:eastAsia="zh-CN"/>
        </w:rPr>
        <w:t>mass-limited samples</w:t>
      </w:r>
      <w:r w:rsidR="0037604B" w:rsidRPr="00613584">
        <w:rPr>
          <w:rFonts w:eastAsia="SimSun"/>
          <w:bCs/>
          <w:color w:val="auto"/>
          <w:lang w:eastAsia="zh-CN"/>
        </w:rPr>
        <w:t>. In turn, it wil</w:t>
      </w:r>
      <w:r w:rsidR="00497B11">
        <w:rPr>
          <w:rFonts w:eastAsia="SimSun"/>
          <w:bCs/>
          <w:color w:val="auto"/>
          <w:lang w:eastAsia="zh-CN"/>
        </w:rPr>
        <w:t>l</w:t>
      </w:r>
      <w:r w:rsidR="0037604B" w:rsidRPr="00613584">
        <w:rPr>
          <w:rFonts w:eastAsia="SimSun"/>
          <w:bCs/>
          <w:color w:val="auto"/>
          <w:lang w:eastAsia="zh-CN"/>
        </w:rPr>
        <w:t xml:space="preserve"> greatly benefi</w:t>
      </w:r>
      <w:r w:rsidR="00497B11">
        <w:rPr>
          <w:rFonts w:eastAsia="SimSun"/>
          <w:bCs/>
          <w:color w:val="auto"/>
          <w:lang w:eastAsia="zh-CN"/>
        </w:rPr>
        <w:t>t</w:t>
      </w:r>
      <w:r w:rsidR="0037604B" w:rsidRPr="00613584">
        <w:rPr>
          <w:rFonts w:eastAsia="SimSun"/>
          <w:bCs/>
          <w:color w:val="auto"/>
          <w:lang w:eastAsia="zh-CN"/>
        </w:rPr>
        <w:t xml:space="preserve"> current biomedical research and systems biology.   </w:t>
      </w:r>
      <w:r w:rsidR="00FA0120" w:rsidRPr="00613584">
        <w:rPr>
          <w:rFonts w:eastAsia="SimSun"/>
          <w:bCs/>
          <w:color w:val="auto"/>
          <w:lang w:eastAsia="zh-CN"/>
        </w:rPr>
        <w:t xml:space="preserve">                                                                                   </w:t>
      </w:r>
    </w:p>
    <w:p w14:paraId="2A0B4325" w14:textId="74FD9965" w:rsidR="00203BB4" w:rsidRDefault="00203BB4" w:rsidP="003B575B">
      <w:pPr>
        <w:pStyle w:val="NormalWeb"/>
        <w:spacing w:before="0" w:beforeAutospacing="0" w:after="0" w:afterAutospacing="0"/>
        <w:contextualSpacing/>
        <w:mirrorIndents/>
        <w:jc w:val="both"/>
        <w:rPr>
          <w:b/>
          <w:bCs/>
        </w:rPr>
      </w:pPr>
    </w:p>
    <w:p w14:paraId="1287BFA8" w14:textId="130CB8C3" w:rsidR="002174D9" w:rsidRPr="00497B11" w:rsidRDefault="00497B11" w:rsidP="00497B11">
      <w:pPr>
        <w:pStyle w:val="NormalWeb"/>
        <w:spacing w:before="0" w:beforeAutospacing="0" w:after="0" w:afterAutospacing="0"/>
        <w:contextualSpacing/>
        <w:mirrorIndents/>
        <w:jc w:val="both"/>
        <w:rPr>
          <w:b/>
          <w:bCs/>
          <w:color w:val="808080"/>
        </w:rPr>
      </w:pPr>
      <w:r w:rsidRPr="00613584">
        <w:rPr>
          <w:b/>
          <w:bCs/>
        </w:rPr>
        <w:t>ACKNOWLEDGMENTS</w:t>
      </w:r>
      <w:r w:rsidR="00F16080">
        <w:rPr>
          <w:b/>
          <w:bCs/>
        </w:rPr>
        <w:t>:</w:t>
      </w:r>
    </w:p>
    <w:p w14:paraId="2D96E92E" w14:textId="32CDDB0E" w:rsidR="00AA03DF" w:rsidRPr="00EB50DE" w:rsidRDefault="006B2CBC" w:rsidP="00EB50DE">
      <w:pPr>
        <w:spacing w:after="0"/>
        <w:contextualSpacing/>
        <w:mirrorIndents/>
        <w:jc w:val="both"/>
        <w:rPr>
          <w:color w:val="auto"/>
        </w:rPr>
      </w:pPr>
      <w:r w:rsidRPr="00613584">
        <w:rPr>
          <w:color w:val="auto"/>
        </w:rPr>
        <w:t>This work was supported by NIH Grant R21CA223715 (TS)</w:t>
      </w:r>
      <w:r w:rsidR="00EB50DE">
        <w:rPr>
          <w:color w:val="auto"/>
        </w:rPr>
        <w:t xml:space="preserve"> and </w:t>
      </w:r>
      <w:r w:rsidR="00EB50DE" w:rsidRPr="00EB50DE">
        <w:rPr>
          <w:color w:val="auto"/>
        </w:rPr>
        <w:t>UG3CA256967</w:t>
      </w:r>
      <w:r w:rsidR="00EB50DE">
        <w:rPr>
          <w:color w:val="auto"/>
        </w:rPr>
        <w:t xml:space="preserve"> (TS and HL)</w:t>
      </w:r>
      <w:r w:rsidRPr="00995551">
        <w:rPr>
          <w:color w:val="auto"/>
        </w:rPr>
        <w:t>.</w:t>
      </w:r>
      <w:r w:rsidRPr="00613584">
        <w:rPr>
          <w:color w:val="auto"/>
        </w:rPr>
        <w:t xml:space="preserve"> The experimental work described herein was performed in the Environmental Molecular Sciences Laboratory, Pacific Northwest National Laboratory, a national scientific user facility sponsored by the United States of America Department of Energy under Contract DE-AC05-76RL0 1830.</w:t>
      </w:r>
    </w:p>
    <w:p w14:paraId="5313D116" w14:textId="77777777" w:rsidR="006B2CBC" w:rsidRPr="00613584" w:rsidRDefault="006B2CBC" w:rsidP="003B575B">
      <w:pPr>
        <w:pStyle w:val="NormalWeb"/>
        <w:spacing w:before="0" w:beforeAutospacing="0" w:after="0" w:afterAutospacing="0"/>
        <w:contextualSpacing/>
        <w:mirrorIndents/>
        <w:jc w:val="both"/>
        <w:rPr>
          <w:b/>
        </w:rPr>
      </w:pPr>
    </w:p>
    <w:p w14:paraId="3B5C0FB0" w14:textId="5A79331C" w:rsidR="002174D9" w:rsidRPr="00497B11" w:rsidRDefault="00497B11" w:rsidP="00497B11">
      <w:pPr>
        <w:pStyle w:val="NormalWeb"/>
        <w:spacing w:before="0" w:beforeAutospacing="0" w:after="0" w:afterAutospacing="0"/>
        <w:contextualSpacing/>
        <w:mirrorIndents/>
        <w:jc w:val="both"/>
        <w:rPr>
          <w:color w:val="808080"/>
        </w:rPr>
      </w:pPr>
      <w:r w:rsidRPr="00613584">
        <w:rPr>
          <w:b/>
        </w:rPr>
        <w:t>DISCLOSURES</w:t>
      </w:r>
      <w:r w:rsidR="00F16080">
        <w:rPr>
          <w:b/>
        </w:rPr>
        <w:t>:</w:t>
      </w:r>
    </w:p>
    <w:p w14:paraId="1A02B1E2" w14:textId="0CE596E0" w:rsidR="00A03F67" w:rsidRDefault="008F42A7" w:rsidP="003B575B">
      <w:pPr>
        <w:spacing w:after="0"/>
        <w:contextualSpacing/>
        <w:mirrorIndents/>
        <w:jc w:val="both"/>
        <w:rPr>
          <w:color w:val="auto"/>
        </w:rPr>
      </w:pPr>
      <w:r w:rsidRPr="00613584">
        <w:rPr>
          <w:color w:val="auto"/>
        </w:rPr>
        <w:t>The authors have nothing to disclose.</w:t>
      </w:r>
    </w:p>
    <w:p w14:paraId="5ED9D98D" w14:textId="77777777" w:rsidR="00497B11" w:rsidRDefault="00497B11" w:rsidP="003B575B">
      <w:pPr>
        <w:spacing w:after="0"/>
        <w:contextualSpacing/>
        <w:mirrorIndents/>
        <w:jc w:val="both"/>
        <w:rPr>
          <w:color w:val="auto"/>
        </w:rPr>
      </w:pPr>
    </w:p>
    <w:p w14:paraId="315B4FAD" w14:textId="425D58CB" w:rsidR="00B32616" w:rsidRPr="00A03F67" w:rsidRDefault="00497B11" w:rsidP="003B575B">
      <w:pPr>
        <w:spacing w:after="0"/>
        <w:contextualSpacing/>
        <w:mirrorIndents/>
        <w:jc w:val="both"/>
        <w:rPr>
          <w:color w:val="auto"/>
        </w:rPr>
      </w:pPr>
      <w:r w:rsidRPr="00613584">
        <w:rPr>
          <w:b/>
          <w:bCs/>
        </w:rPr>
        <w:t>REFERENCES</w:t>
      </w:r>
      <w:r w:rsidR="00F16080">
        <w:rPr>
          <w:b/>
          <w:bCs/>
        </w:rPr>
        <w:t>:</w:t>
      </w:r>
    </w:p>
    <w:p w14:paraId="078E9A69" w14:textId="51FC0EFE" w:rsidR="00E33B04" w:rsidRPr="00E33B04" w:rsidRDefault="00A9354D" w:rsidP="003B575B">
      <w:pPr>
        <w:pStyle w:val="EndNoteBibliography"/>
        <w:spacing w:after="0"/>
        <w:jc w:val="both"/>
      </w:pPr>
      <w:r w:rsidRPr="00613584">
        <w:rPr>
          <w:b/>
          <w:color w:val="808080"/>
        </w:rPr>
        <w:lastRenderedPageBreak/>
        <w:fldChar w:fldCharType="begin"/>
      </w:r>
      <w:r w:rsidRPr="00613584">
        <w:rPr>
          <w:b/>
          <w:color w:val="808080"/>
        </w:rPr>
        <w:instrText xml:space="preserve"> ADDIN EN.REFLIST </w:instrText>
      </w:r>
      <w:r w:rsidRPr="00613584">
        <w:rPr>
          <w:b/>
          <w:color w:val="808080"/>
        </w:rPr>
        <w:fldChar w:fldCharType="separate"/>
      </w:r>
      <w:r w:rsidR="00E33B04" w:rsidRPr="00E33B04">
        <w:t>1</w:t>
      </w:r>
      <w:r w:rsidR="00E33B04" w:rsidRPr="00E33B04">
        <w:tab/>
        <w:t>Wang, Z., Gerstein, M.</w:t>
      </w:r>
      <w:r w:rsidR="00497B11">
        <w:t>,</w:t>
      </w:r>
      <w:r w:rsidR="00E33B04" w:rsidRPr="00E33B04">
        <w:t xml:space="preserve"> Snyder, M. RNA-Seq: a revolutionary tool for transcriptomics. </w:t>
      </w:r>
      <w:r w:rsidR="00473424" w:rsidRPr="00473424">
        <w:rPr>
          <w:i/>
        </w:rPr>
        <w:t>Nature Reviews Genetics</w:t>
      </w:r>
      <w:r w:rsidR="00E33B04" w:rsidRPr="00E33B04">
        <w:rPr>
          <w:i/>
        </w:rPr>
        <w:t>.</w:t>
      </w:r>
      <w:r w:rsidR="00E33B04" w:rsidRPr="00E33B04">
        <w:t xml:space="preserve"> </w:t>
      </w:r>
      <w:r w:rsidR="00E33B04" w:rsidRPr="00E33B04">
        <w:rPr>
          <w:b/>
        </w:rPr>
        <w:t>10</w:t>
      </w:r>
      <w:r w:rsidR="00E33B04" w:rsidRPr="00E33B04">
        <w:t xml:space="preserve"> (1), 57-63, (2009).</w:t>
      </w:r>
    </w:p>
    <w:p w14:paraId="398F5CBA" w14:textId="77777777" w:rsidR="00E33B04" w:rsidRPr="00E33B04" w:rsidRDefault="00E33B04" w:rsidP="003B575B">
      <w:pPr>
        <w:pStyle w:val="EndNoteBibliography"/>
        <w:spacing w:after="0"/>
        <w:jc w:val="both"/>
      </w:pPr>
      <w:r w:rsidRPr="00E33B04">
        <w:t>2</w:t>
      </w:r>
      <w:r w:rsidRPr="00E33B04">
        <w:tab/>
        <w:t>Miyamoto, D. T.</w:t>
      </w:r>
      <w:r w:rsidRPr="00E33B04">
        <w:rPr>
          <w:i/>
        </w:rPr>
        <w:t xml:space="preserve"> et al.</w:t>
      </w:r>
      <w:r w:rsidRPr="00E33B04">
        <w:t xml:space="preserve"> RNA-Seq of single prostate CTCs implicates noncanonical Wnt signaling in antiandrogen resistance. </w:t>
      </w:r>
      <w:r w:rsidRPr="00E33B04">
        <w:rPr>
          <w:i/>
        </w:rPr>
        <w:t>Science.</w:t>
      </w:r>
      <w:r w:rsidRPr="00E33B04">
        <w:t xml:space="preserve"> </w:t>
      </w:r>
      <w:r w:rsidRPr="00E33B04">
        <w:rPr>
          <w:b/>
        </w:rPr>
        <w:t>349</w:t>
      </w:r>
      <w:r w:rsidRPr="00E33B04">
        <w:t xml:space="preserve"> (6254), 1351-1356, (2015).</w:t>
      </w:r>
    </w:p>
    <w:p w14:paraId="6CDE6446" w14:textId="091EC56F" w:rsidR="00473424" w:rsidRPr="00473424" w:rsidRDefault="00E33B04" w:rsidP="00473424">
      <w:pPr>
        <w:pStyle w:val="EndNoteBibliography"/>
        <w:spacing w:after="0"/>
        <w:jc w:val="both"/>
        <w:rPr>
          <w:i/>
        </w:rPr>
      </w:pPr>
      <w:r w:rsidRPr="00E33B04">
        <w:t>3</w:t>
      </w:r>
      <w:r w:rsidRPr="00E33B04">
        <w:tab/>
        <w:t>Wang, Y.</w:t>
      </w:r>
      <w:r w:rsidR="00497B11">
        <w:t>,</w:t>
      </w:r>
      <w:r w:rsidRPr="00E33B04">
        <w:t xml:space="preserve"> Navin, N. E. Advances and applications of single-cell sequencing technologies. </w:t>
      </w:r>
    </w:p>
    <w:p w14:paraId="2E2CDD99" w14:textId="2AB9B7DC" w:rsidR="00E33B04" w:rsidRPr="00E33B04" w:rsidRDefault="00473424" w:rsidP="00473424">
      <w:pPr>
        <w:pStyle w:val="EndNoteBibliography"/>
        <w:spacing w:after="0"/>
        <w:jc w:val="both"/>
      </w:pPr>
      <w:r w:rsidRPr="00473424">
        <w:rPr>
          <w:i/>
        </w:rPr>
        <w:t>Molecular Cell</w:t>
      </w:r>
      <w:r w:rsidR="00E33B04" w:rsidRPr="00E33B04">
        <w:rPr>
          <w:i/>
        </w:rPr>
        <w:t>.</w:t>
      </w:r>
      <w:r w:rsidR="00E33B04" w:rsidRPr="00E33B04">
        <w:t xml:space="preserve"> </w:t>
      </w:r>
      <w:r w:rsidR="00E33B04" w:rsidRPr="00E33B04">
        <w:rPr>
          <w:b/>
        </w:rPr>
        <w:t>58</w:t>
      </w:r>
      <w:r w:rsidR="00E33B04" w:rsidRPr="00E33B04">
        <w:t xml:space="preserve"> (4), 598-609, (2015).</w:t>
      </w:r>
    </w:p>
    <w:p w14:paraId="588CDE99" w14:textId="49F5A0E2" w:rsidR="00E33B04" w:rsidRPr="00473424" w:rsidRDefault="00E33B04" w:rsidP="00473424">
      <w:pPr>
        <w:pStyle w:val="EndNoteBibliography"/>
        <w:spacing w:after="0"/>
        <w:jc w:val="both"/>
        <w:rPr>
          <w:i/>
        </w:rPr>
      </w:pPr>
      <w:r w:rsidRPr="00E33B04">
        <w:t>4</w:t>
      </w:r>
      <w:r w:rsidRPr="00E33B04">
        <w:tab/>
        <w:t>Macaulay, I. C., Ponting, C. P.</w:t>
      </w:r>
      <w:r w:rsidR="00497B11">
        <w:t>,</w:t>
      </w:r>
      <w:r w:rsidRPr="00E33B04">
        <w:t xml:space="preserve"> Voet, T. Single-Cell Multiomics: Multiple Measurements from Single Cells. </w:t>
      </w:r>
      <w:r w:rsidR="00473424" w:rsidRPr="00473424">
        <w:rPr>
          <w:i/>
        </w:rPr>
        <w:t>Trends in Genetics</w:t>
      </w:r>
      <w:r w:rsidRPr="00E33B04">
        <w:rPr>
          <w:i/>
        </w:rPr>
        <w:t>.</w:t>
      </w:r>
      <w:r w:rsidRPr="00E33B04">
        <w:t xml:space="preserve"> </w:t>
      </w:r>
      <w:r w:rsidRPr="00E33B04">
        <w:rPr>
          <w:b/>
        </w:rPr>
        <w:t>33</w:t>
      </w:r>
      <w:r w:rsidRPr="00E33B04">
        <w:t xml:space="preserve"> (2), 155-168, (2017).</w:t>
      </w:r>
    </w:p>
    <w:p w14:paraId="71DB5ABC" w14:textId="22F2D33D" w:rsidR="00E33B04" w:rsidRPr="00E33B04" w:rsidRDefault="00E33B04" w:rsidP="003B575B">
      <w:pPr>
        <w:pStyle w:val="EndNoteBibliography"/>
        <w:spacing w:after="0"/>
        <w:jc w:val="both"/>
      </w:pPr>
      <w:r w:rsidRPr="00E33B04">
        <w:t>5</w:t>
      </w:r>
      <w:r w:rsidRPr="00E33B04">
        <w:tab/>
        <w:t>Gavasso, S., Gullaksen, S. E., Skavland, J.</w:t>
      </w:r>
      <w:r w:rsidR="00497B11">
        <w:t>,</w:t>
      </w:r>
      <w:r w:rsidRPr="00E33B04">
        <w:t xml:space="preserve"> Gjertsen, B. T. Single-cell proteomics: potential implications for cancer diagnostics. </w:t>
      </w:r>
      <w:r w:rsidR="00473424" w:rsidRPr="00473424">
        <w:rPr>
          <w:i/>
        </w:rPr>
        <w:t>Expert Review of Molecular Diagnostics</w:t>
      </w:r>
      <w:r w:rsidRPr="00E33B04">
        <w:rPr>
          <w:i/>
        </w:rPr>
        <w:t>.</w:t>
      </w:r>
      <w:r w:rsidRPr="00E33B04">
        <w:t xml:space="preserve"> </w:t>
      </w:r>
      <w:r w:rsidRPr="00E33B04">
        <w:rPr>
          <w:b/>
        </w:rPr>
        <w:t>16</w:t>
      </w:r>
      <w:r w:rsidRPr="00E33B04">
        <w:t xml:space="preserve"> (5), 579-589, (2016).</w:t>
      </w:r>
    </w:p>
    <w:p w14:paraId="0028978B" w14:textId="584C74A2" w:rsidR="00E33B04" w:rsidRPr="00E33B04" w:rsidRDefault="00E33B04" w:rsidP="003B575B">
      <w:pPr>
        <w:pStyle w:val="EndNoteBibliography"/>
        <w:spacing w:after="0"/>
        <w:jc w:val="both"/>
      </w:pPr>
      <w:r w:rsidRPr="00E33B04">
        <w:t>6</w:t>
      </w:r>
      <w:r w:rsidRPr="00E33B04">
        <w:tab/>
        <w:t>Wu, M.</w:t>
      </w:r>
      <w:r w:rsidR="00497B11">
        <w:t>,</w:t>
      </w:r>
      <w:r w:rsidRPr="00E33B04">
        <w:t xml:space="preserve"> Singh, A. K. Single-cell protein analysis. </w:t>
      </w:r>
      <w:r w:rsidR="00473424" w:rsidRPr="00473424">
        <w:rPr>
          <w:i/>
        </w:rPr>
        <w:t>Current Opinion in Biotechnology</w:t>
      </w:r>
      <w:r w:rsidRPr="00E33B04">
        <w:rPr>
          <w:i/>
        </w:rPr>
        <w:t>.</w:t>
      </w:r>
      <w:r w:rsidRPr="00E33B04">
        <w:t xml:space="preserve"> </w:t>
      </w:r>
      <w:r w:rsidRPr="00E33B04">
        <w:rPr>
          <w:b/>
        </w:rPr>
        <w:t>23</w:t>
      </w:r>
      <w:r w:rsidRPr="00E33B04">
        <w:t xml:space="preserve"> (1), 83-88, (2012).</w:t>
      </w:r>
    </w:p>
    <w:p w14:paraId="30A6FD6D" w14:textId="71191E55" w:rsidR="00E33B04" w:rsidRPr="00E33B04" w:rsidRDefault="00E33B04" w:rsidP="003B575B">
      <w:pPr>
        <w:pStyle w:val="EndNoteBibliography"/>
        <w:spacing w:after="0"/>
        <w:jc w:val="both"/>
      </w:pPr>
      <w:r w:rsidRPr="00E33B04">
        <w:t>7</w:t>
      </w:r>
      <w:r w:rsidRPr="00E33B04">
        <w:tab/>
        <w:t>Hughes, A. J.</w:t>
      </w:r>
      <w:r w:rsidRPr="00E33B04">
        <w:rPr>
          <w:i/>
        </w:rPr>
        <w:t xml:space="preserve"> et al.</w:t>
      </w:r>
      <w:r w:rsidRPr="00E33B04">
        <w:t xml:space="preserve"> Single-cell western blotting. </w:t>
      </w:r>
      <w:r w:rsidRPr="00E33B04">
        <w:rPr>
          <w:i/>
        </w:rPr>
        <w:t>Nature Methods.</w:t>
      </w:r>
      <w:r w:rsidRPr="00E33B04">
        <w:t xml:space="preserve"> </w:t>
      </w:r>
      <w:r w:rsidRPr="00E33B04">
        <w:rPr>
          <w:b/>
        </w:rPr>
        <w:t>11</w:t>
      </w:r>
      <w:r w:rsidRPr="00E33B04">
        <w:t xml:space="preserve"> (7), 749-</w:t>
      </w:r>
      <w:r w:rsidR="00AB49DF">
        <w:t>755</w:t>
      </w:r>
      <w:r w:rsidRPr="00E33B04">
        <w:t>, (2014).</w:t>
      </w:r>
    </w:p>
    <w:p w14:paraId="21084C4D" w14:textId="69B0AE5E" w:rsidR="00E33B04" w:rsidRPr="00E33B04" w:rsidRDefault="00E33B04" w:rsidP="003B575B">
      <w:pPr>
        <w:pStyle w:val="EndNoteBibliography"/>
        <w:spacing w:after="0"/>
        <w:jc w:val="both"/>
      </w:pPr>
      <w:r w:rsidRPr="00E33B04">
        <w:t>8</w:t>
      </w:r>
      <w:r w:rsidRPr="00E33B04">
        <w:tab/>
        <w:t>Peterson, V. M.</w:t>
      </w:r>
      <w:r w:rsidRPr="00E33B04">
        <w:rPr>
          <w:i/>
        </w:rPr>
        <w:t xml:space="preserve"> et al.</w:t>
      </w:r>
      <w:r w:rsidRPr="00E33B04">
        <w:t xml:space="preserve"> Multiplexed quantification of proteins and transcripts in single cells. </w:t>
      </w:r>
      <w:r w:rsidRPr="00E33B04">
        <w:rPr>
          <w:i/>
        </w:rPr>
        <w:t>Nat</w:t>
      </w:r>
      <w:r w:rsidR="00473424">
        <w:rPr>
          <w:i/>
        </w:rPr>
        <w:t>ure</w:t>
      </w:r>
      <w:r w:rsidRPr="00E33B04">
        <w:rPr>
          <w:i/>
        </w:rPr>
        <w:t xml:space="preserve"> Biotechnol</w:t>
      </w:r>
      <w:r w:rsidR="00473424">
        <w:rPr>
          <w:i/>
        </w:rPr>
        <w:t>ogy</w:t>
      </w:r>
      <w:r w:rsidRPr="00E33B04">
        <w:rPr>
          <w:i/>
        </w:rPr>
        <w:t>.</w:t>
      </w:r>
      <w:r w:rsidRPr="00E33B04">
        <w:t xml:space="preserve"> </w:t>
      </w:r>
      <w:r w:rsidR="00AB49DF" w:rsidRPr="00AB49DF">
        <w:rPr>
          <w:b/>
          <w:bCs/>
        </w:rPr>
        <w:t>35</w:t>
      </w:r>
      <w:r w:rsidR="00AB49DF">
        <w:t xml:space="preserve"> </w:t>
      </w:r>
      <w:r w:rsidR="00AB49DF" w:rsidRPr="00AB49DF">
        <w:t>(10)</w:t>
      </w:r>
      <w:r w:rsidR="00AB49DF">
        <w:t xml:space="preserve">, </w:t>
      </w:r>
      <w:r w:rsidR="00AB49DF" w:rsidRPr="00AB49DF">
        <w:t>936-939</w:t>
      </w:r>
      <w:r w:rsidRPr="00E33B04">
        <w:t>, (2017).</w:t>
      </w:r>
    </w:p>
    <w:p w14:paraId="54B007DD" w14:textId="6AE04AB5" w:rsidR="00E33B04" w:rsidRPr="00E33B04" w:rsidRDefault="00E33B04" w:rsidP="003B575B">
      <w:pPr>
        <w:pStyle w:val="EndNoteBibliography"/>
        <w:spacing w:after="0"/>
        <w:jc w:val="both"/>
      </w:pPr>
      <w:r w:rsidRPr="00E33B04">
        <w:t>9</w:t>
      </w:r>
      <w:r w:rsidRPr="00E33B04">
        <w:tab/>
        <w:t>Liu, Y., Beyer, A.</w:t>
      </w:r>
      <w:r w:rsidR="00497B11">
        <w:t>,</w:t>
      </w:r>
      <w:r w:rsidRPr="00E33B04">
        <w:t xml:space="preserve"> Aebersold, R. On the Dependency of Cellular Protein Levels on mRNA Abundance. </w:t>
      </w:r>
      <w:r w:rsidRPr="00E33B04">
        <w:rPr>
          <w:i/>
        </w:rPr>
        <w:t>Cell.</w:t>
      </w:r>
      <w:r w:rsidRPr="00E33B04">
        <w:t xml:space="preserve"> </w:t>
      </w:r>
      <w:r w:rsidRPr="00E33B04">
        <w:rPr>
          <w:b/>
        </w:rPr>
        <w:t>165</w:t>
      </w:r>
      <w:r w:rsidRPr="00E33B04">
        <w:t xml:space="preserve"> (3), 535-550, (2016).</w:t>
      </w:r>
    </w:p>
    <w:p w14:paraId="3ED334BE" w14:textId="02785D15" w:rsidR="00E33B04" w:rsidRPr="00E33B04" w:rsidRDefault="00E33B04" w:rsidP="003B575B">
      <w:pPr>
        <w:pStyle w:val="EndNoteBibliography"/>
        <w:spacing w:after="0"/>
        <w:jc w:val="both"/>
      </w:pPr>
      <w:r w:rsidRPr="00E33B04">
        <w:t>10</w:t>
      </w:r>
      <w:r w:rsidRPr="00E33B04">
        <w:tab/>
        <w:t>Choudhary, C.</w:t>
      </w:r>
      <w:r w:rsidR="00497B11">
        <w:t>,</w:t>
      </w:r>
      <w:r w:rsidRPr="00E33B04">
        <w:t xml:space="preserve"> Mann, M. Decoding signalling networks by mass spectrometry-based proteomics. </w:t>
      </w:r>
      <w:r w:rsidR="00473424" w:rsidRPr="00473424">
        <w:rPr>
          <w:i/>
        </w:rPr>
        <w:t>Nature Reviews Molecular Cell Biology</w:t>
      </w:r>
      <w:r w:rsidRPr="00E33B04">
        <w:rPr>
          <w:i/>
        </w:rPr>
        <w:t>.</w:t>
      </w:r>
      <w:r w:rsidRPr="00E33B04">
        <w:t xml:space="preserve"> </w:t>
      </w:r>
      <w:r w:rsidRPr="00E33B04">
        <w:rPr>
          <w:b/>
        </w:rPr>
        <w:t>11</w:t>
      </w:r>
      <w:r w:rsidRPr="00E33B04">
        <w:t xml:space="preserve"> (6), 427-439, (2010).</w:t>
      </w:r>
    </w:p>
    <w:p w14:paraId="26DFA19E" w14:textId="77777777" w:rsidR="00E33B04" w:rsidRPr="00E33B04" w:rsidRDefault="00E33B04" w:rsidP="003B575B">
      <w:pPr>
        <w:pStyle w:val="EndNoteBibliography"/>
        <w:spacing w:after="0"/>
        <w:jc w:val="both"/>
      </w:pPr>
      <w:r w:rsidRPr="00E33B04">
        <w:t>11</w:t>
      </w:r>
      <w:r w:rsidRPr="00E33B04">
        <w:tab/>
        <w:t>Mertins, P.</w:t>
      </w:r>
      <w:r w:rsidRPr="00E33B04">
        <w:rPr>
          <w:i/>
        </w:rPr>
        <w:t xml:space="preserve"> et al.</w:t>
      </w:r>
      <w:r w:rsidRPr="00E33B04">
        <w:t xml:space="preserve"> Proteogenomics connects somatic mutations to signalling in breast cancer. </w:t>
      </w:r>
      <w:r w:rsidRPr="00E33B04">
        <w:rPr>
          <w:i/>
        </w:rPr>
        <w:t>Nature.</w:t>
      </w:r>
      <w:r w:rsidRPr="00E33B04">
        <w:t xml:space="preserve"> </w:t>
      </w:r>
      <w:r w:rsidRPr="00E33B04">
        <w:rPr>
          <w:b/>
        </w:rPr>
        <w:t>534</w:t>
      </w:r>
      <w:r w:rsidRPr="00E33B04">
        <w:t xml:space="preserve"> (7605), 55-62, (2016).</w:t>
      </w:r>
    </w:p>
    <w:p w14:paraId="1BBF240A" w14:textId="77777777" w:rsidR="00E33B04" w:rsidRPr="00E33B04" w:rsidRDefault="00E33B04" w:rsidP="003B575B">
      <w:pPr>
        <w:pStyle w:val="EndNoteBibliography"/>
        <w:spacing w:after="0"/>
        <w:jc w:val="both"/>
      </w:pPr>
      <w:r w:rsidRPr="00E33B04">
        <w:t>12</w:t>
      </w:r>
      <w:r w:rsidRPr="00E33B04">
        <w:tab/>
        <w:t>Zhang, H.</w:t>
      </w:r>
      <w:r w:rsidRPr="00E33B04">
        <w:rPr>
          <w:i/>
        </w:rPr>
        <w:t xml:space="preserve"> et al.</w:t>
      </w:r>
      <w:r w:rsidRPr="00E33B04">
        <w:t xml:space="preserve"> Integrated Proteogenomic Characterization of Human High-Grade Serous Ovarian Cancer. </w:t>
      </w:r>
      <w:r w:rsidRPr="00E33B04">
        <w:rPr>
          <w:i/>
        </w:rPr>
        <w:t>Cell.</w:t>
      </w:r>
      <w:r w:rsidRPr="00E33B04">
        <w:t xml:space="preserve"> </w:t>
      </w:r>
      <w:r w:rsidRPr="00E33B04">
        <w:rPr>
          <w:b/>
        </w:rPr>
        <w:t>166</w:t>
      </w:r>
      <w:r w:rsidRPr="00E33B04">
        <w:t xml:space="preserve"> (3), 755-765, (2016).</w:t>
      </w:r>
    </w:p>
    <w:p w14:paraId="4F0DDC59" w14:textId="77777777" w:rsidR="00E33B04" w:rsidRPr="00E33B04" w:rsidRDefault="00E33B04" w:rsidP="003B575B">
      <w:pPr>
        <w:pStyle w:val="EndNoteBibliography"/>
        <w:spacing w:after="0"/>
        <w:jc w:val="both"/>
      </w:pPr>
      <w:r w:rsidRPr="00E33B04">
        <w:t>13</w:t>
      </w:r>
      <w:r w:rsidRPr="00E33B04">
        <w:tab/>
        <w:t>Zhang, B.</w:t>
      </w:r>
      <w:r w:rsidRPr="00E33B04">
        <w:rPr>
          <w:i/>
        </w:rPr>
        <w:t xml:space="preserve"> et al.</w:t>
      </w:r>
      <w:r w:rsidRPr="00E33B04">
        <w:t xml:space="preserve"> Proteogenomic characterization of human colon and rectal cancer. </w:t>
      </w:r>
      <w:r w:rsidRPr="00E33B04">
        <w:rPr>
          <w:i/>
        </w:rPr>
        <w:t>Nature.</w:t>
      </w:r>
      <w:r w:rsidRPr="00E33B04">
        <w:t xml:space="preserve"> </w:t>
      </w:r>
      <w:r w:rsidRPr="00E33B04">
        <w:rPr>
          <w:b/>
        </w:rPr>
        <w:t>513</w:t>
      </w:r>
      <w:r w:rsidRPr="00E33B04">
        <w:t xml:space="preserve"> (7518), 382-387, (2014).</w:t>
      </w:r>
    </w:p>
    <w:p w14:paraId="3938EE53" w14:textId="3C460AF2" w:rsidR="00E33B04" w:rsidRPr="00E33B04" w:rsidRDefault="00E33B04" w:rsidP="003B575B">
      <w:pPr>
        <w:pStyle w:val="EndNoteBibliography"/>
        <w:spacing w:after="0"/>
        <w:jc w:val="both"/>
      </w:pPr>
      <w:r w:rsidRPr="00E33B04">
        <w:t>14</w:t>
      </w:r>
      <w:r w:rsidRPr="00E33B04">
        <w:tab/>
        <w:t>Gaudet, S.</w:t>
      </w:r>
      <w:r w:rsidR="00497B11">
        <w:t>,</w:t>
      </w:r>
      <w:r w:rsidRPr="00E33B04">
        <w:t xml:space="preserve"> Miller-Jensen, K. Redefining Signaling Pathways with an Expanding Single-Cell Toolbox. </w:t>
      </w:r>
      <w:r w:rsidR="00473424" w:rsidRPr="00473424">
        <w:rPr>
          <w:i/>
        </w:rPr>
        <w:t>Trends in Biotechnology</w:t>
      </w:r>
      <w:r w:rsidRPr="00E33B04">
        <w:rPr>
          <w:i/>
        </w:rPr>
        <w:t>.</w:t>
      </w:r>
      <w:r w:rsidRPr="00E33B04">
        <w:t xml:space="preserve"> </w:t>
      </w:r>
      <w:r w:rsidRPr="00E33B04">
        <w:rPr>
          <w:b/>
        </w:rPr>
        <w:t>34</w:t>
      </w:r>
      <w:r w:rsidRPr="00E33B04">
        <w:t xml:space="preserve"> (6), 458-469, (2016).</w:t>
      </w:r>
    </w:p>
    <w:p w14:paraId="29373EB5" w14:textId="6BA2A819" w:rsidR="00E33B04" w:rsidRPr="00E33B04" w:rsidRDefault="00E33B04" w:rsidP="003B575B">
      <w:pPr>
        <w:pStyle w:val="EndNoteBibliography"/>
        <w:spacing w:after="0"/>
        <w:jc w:val="both"/>
      </w:pPr>
      <w:r w:rsidRPr="00E33B04">
        <w:t>15</w:t>
      </w:r>
      <w:r w:rsidRPr="00E33B04">
        <w:tab/>
        <w:t>Giesen, C.</w:t>
      </w:r>
      <w:r w:rsidRPr="00E33B04">
        <w:rPr>
          <w:i/>
        </w:rPr>
        <w:t xml:space="preserve"> et al.</w:t>
      </w:r>
      <w:r w:rsidRPr="00E33B04">
        <w:t xml:space="preserve"> Highly multiplexed imaging of tumor tissues with subcellular resolution by mass cytometry. </w:t>
      </w:r>
      <w:r w:rsidRPr="00E33B04">
        <w:rPr>
          <w:i/>
        </w:rPr>
        <w:t>Nat</w:t>
      </w:r>
      <w:r w:rsidR="00AB49DF">
        <w:rPr>
          <w:i/>
        </w:rPr>
        <w:t>ure</w:t>
      </w:r>
      <w:r w:rsidRPr="00E33B04">
        <w:rPr>
          <w:i/>
        </w:rPr>
        <w:t xml:space="preserve"> Methods.</w:t>
      </w:r>
      <w:r w:rsidRPr="00E33B04">
        <w:t xml:space="preserve"> </w:t>
      </w:r>
      <w:r w:rsidRPr="00E33B04">
        <w:rPr>
          <w:b/>
        </w:rPr>
        <w:t>11</w:t>
      </w:r>
      <w:r w:rsidRPr="00E33B04">
        <w:t xml:space="preserve"> (4), 417-422, (2014).</w:t>
      </w:r>
    </w:p>
    <w:p w14:paraId="4DF2E555" w14:textId="55731A63" w:rsidR="00E33B04" w:rsidRPr="00E33B04" w:rsidRDefault="00E33B04" w:rsidP="003B575B">
      <w:pPr>
        <w:pStyle w:val="EndNoteBibliography"/>
        <w:spacing w:after="0"/>
        <w:jc w:val="both"/>
      </w:pPr>
      <w:r w:rsidRPr="00E33B04">
        <w:t>16</w:t>
      </w:r>
      <w:r w:rsidRPr="00E33B04">
        <w:tab/>
        <w:t>Di Palma, S.</w:t>
      </w:r>
      <w:r w:rsidR="00497B11">
        <w:t>,</w:t>
      </w:r>
      <w:r w:rsidRPr="00E33B04">
        <w:t xml:space="preserve"> Bodenmiller, B. Unraveling cell populations in tumors by single-cell mass cytometry. </w:t>
      </w:r>
      <w:r w:rsidR="00473424" w:rsidRPr="00473424">
        <w:rPr>
          <w:i/>
        </w:rPr>
        <w:t>Current Opinion in Biotechnolog</w:t>
      </w:r>
      <w:r w:rsidR="00473424">
        <w:rPr>
          <w:i/>
        </w:rPr>
        <w:t>y</w:t>
      </w:r>
      <w:r w:rsidRPr="00E33B04">
        <w:rPr>
          <w:i/>
        </w:rPr>
        <w:t>.</w:t>
      </w:r>
      <w:r w:rsidRPr="00E33B04">
        <w:t xml:space="preserve"> </w:t>
      </w:r>
      <w:r w:rsidRPr="00E33B04">
        <w:rPr>
          <w:b/>
        </w:rPr>
        <w:t>31</w:t>
      </w:r>
      <w:r w:rsidR="00C27EB7">
        <w:t xml:space="preserve">, </w:t>
      </w:r>
      <w:r w:rsidRPr="00E33B04">
        <w:t>122-129, (2015).</w:t>
      </w:r>
    </w:p>
    <w:p w14:paraId="1A3237EF" w14:textId="54A3F200" w:rsidR="00E33B04" w:rsidRPr="00E33B04" w:rsidRDefault="00E33B04" w:rsidP="003B575B">
      <w:pPr>
        <w:pStyle w:val="EndNoteBibliography"/>
        <w:spacing w:after="0"/>
        <w:jc w:val="both"/>
      </w:pPr>
      <w:r w:rsidRPr="00E33B04">
        <w:t>17</w:t>
      </w:r>
      <w:r w:rsidRPr="00E33B04">
        <w:tab/>
        <w:t>Schulz, K. R., Danna, E. A., Krutzik, P. O.</w:t>
      </w:r>
      <w:r w:rsidR="00497B11">
        <w:t>,</w:t>
      </w:r>
      <w:r w:rsidRPr="00E33B04">
        <w:t xml:space="preserve"> Nolan, G. P. Single-cell phospho-protein analysis by flow cytometry. </w:t>
      </w:r>
      <w:r w:rsidR="00473424" w:rsidRPr="00473424">
        <w:rPr>
          <w:i/>
        </w:rPr>
        <w:t>Current Protocols in Immunology</w:t>
      </w:r>
      <w:r w:rsidR="00473424">
        <w:rPr>
          <w:i/>
        </w:rPr>
        <w:t>.</w:t>
      </w:r>
      <w:r w:rsidRPr="00E33B04">
        <w:t xml:space="preserve"> </w:t>
      </w:r>
      <w:r w:rsidRPr="00E33B04">
        <w:rPr>
          <w:b/>
        </w:rPr>
        <w:t>Chapter 8</w:t>
      </w:r>
      <w:r w:rsidRPr="00E33B04">
        <w:t xml:space="preserve"> Unit 8 17 11-20, (2012).</w:t>
      </w:r>
    </w:p>
    <w:p w14:paraId="5C839CB4" w14:textId="30C3A3FE" w:rsidR="00E33B04" w:rsidRPr="00E33B04" w:rsidRDefault="00E33B04" w:rsidP="003B575B">
      <w:pPr>
        <w:pStyle w:val="EndNoteBibliography"/>
        <w:spacing w:after="0"/>
        <w:jc w:val="both"/>
      </w:pPr>
      <w:r w:rsidRPr="00E33B04">
        <w:t>18</w:t>
      </w:r>
      <w:r w:rsidRPr="00E33B04">
        <w:tab/>
        <w:t>Willison, K. R.</w:t>
      </w:r>
      <w:r w:rsidR="00497B11">
        <w:t>,</w:t>
      </w:r>
      <w:r w:rsidRPr="00E33B04">
        <w:t xml:space="preserve"> Klug, D. R. Quantitative single cell and single molecule proteomics for clinical studies. </w:t>
      </w:r>
      <w:r w:rsidR="00473424" w:rsidRPr="00473424">
        <w:rPr>
          <w:i/>
        </w:rPr>
        <w:t>Current Opinion in Biotechnology</w:t>
      </w:r>
      <w:r w:rsidRPr="00E33B04">
        <w:rPr>
          <w:i/>
        </w:rPr>
        <w:t>.</w:t>
      </w:r>
      <w:r w:rsidRPr="00E33B04">
        <w:t xml:space="preserve"> </w:t>
      </w:r>
      <w:r w:rsidRPr="00E33B04">
        <w:rPr>
          <w:b/>
        </w:rPr>
        <w:t>24</w:t>
      </w:r>
      <w:r w:rsidRPr="00E33B04">
        <w:t xml:space="preserve"> (4), 745-751, (2013).</w:t>
      </w:r>
    </w:p>
    <w:p w14:paraId="2698D619" w14:textId="55368237" w:rsidR="00E33B04" w:rsidRPr="00E33B04" w:rsidRDefault="00E33B04" w:rsidP="003B575B">
      <w:pPr>
        <w:pStyle w:val="EndNoteBibliography"/>
        <w:spacing w:after="0"/>
        <w:jc w:val="both"/>
      </w:pPr>
      <w:r w:rsidRPr="00E33B04">
        <w:t>19</w:t>
      </w:r>
      <w:r w:rsidRPr="00E33B04">
        <w:tab/>
        <w:t>Lee, J. Y.</w:t>
      </w:r>
      <w:r w:rsidRPr="00E33B04">
        <w:rPr>
          <w:i/>
        </w:rPr>
        <w:t xml:space="preserve"> et al.</w:t>
      </w:r>
      <w:r w:rsidRPr="00E33B04">
        <w:t xml:space="preserve"> Detection of Head and Neck Cancer Based on Longitudinal Changes in Serum Protein Abundance. </w:t>
      </w:r>
      <w:r w:rsidR="00473424" w:rsidRPr="00473424">
        <w:rPr>
          <w:i/>
        </w:rPr>
        <w:t>Cancer Epidemiology, Biomarkers &amp; Prevention</w:t>
      </w:r>
      <w:r w:rsidR="00473424">
        <w:rPr>
          <w:i/>
        </w:rPr>
        <w:t>.</w:t>
      </w:r>
      <w:r w:rsidRPr="00E33B04">
        <w:t xml:space="preserve"> </w:t>
      </w:r>
      <w:r w:rsidR="00C27EB7" w:rsidRPr="00C27EB7">
        <w:rPr>
          <w:b/>
          <w:bCs/>
        </w:rPr>
        <w:t>29</w:t>
      </w:r>
      <w:r w:rsidR="00C27EB7" w:rsidRPr="00C27EB7">
        <w:t xml:space="preserve"> (</w:t>
      </w:r>
      <w:r w:rsidR="00C27EB7">
        <w:t>8</w:t>
      </w:r>
      <w:r w:rsidR="00C27EB7" w:rsidRPr="00C27EB7">
        <w:t xml:space="preserve">), </w:t>
      </w:r>
      <w:r w:rsidR="00C27EB7">
        <w:t>1665</w:t>
      </w:r>
      <w:r w:rsidR="00C27EB7" w:rsidRPr="00C27EB7">
        <w:t>-</w:t>
      </w:r>
      <w:r w:rsidR="00C27EB7">
        <w:t>1672</w:t>
      </w:r>
      <w:r w:rsidRPr="00E33B04">
        <w:t>, (2020).</w:t>
      </w:r>
    </w:p>
    <w:p w14:paraId="66268391" w14:textId="77777777" w:rsidR="00E33B04" w:rsidRPr="00E33B04" w:rsidRDefault="00E33B04" w:rsidP="003B575B">
      <w:pPr>
        <w:pStyle w:val="EndNoteBibliography"/>
        <w:spacing w:after="0"/>
        <w:jc w:val="both"/>
      </w:pPr>
      <w:r w:rsidRPr="00E33B04">
        <w:t>20</w:t>
      </w:r>
      <w:r w:rsidRPr="00E33B04">
        <w:tab/>
        <w:t>Shi, T.</w:t>
      </w:r>
      <w:r w:rsidRPr="00E33B04">
        <w:rPr>
          <w:i/>
        </w:rPr>
        <w:t xml:space="preserve"> et al.</w:t>
      </w:r>
      <w:r w:rsidRPr="00E33B04">
        <w:t xml:space="preserve"> Advancing the sensitivity of selected reaction monitoring-based targeted quantitative proteomics. </w:t>
      </w:r>
      <w:r w:rsidRPr="00E33B04">
        <w:rPr>
          <w:i/>
        </w:rPr>
        <w:t>Proteomics.</w:t>
      </w:r>
      <w:r w:rsidRPr="00E33B04">
        <w:t xml:space="preserve"> </w:t>
      </w:r>
      <w:r w:rsidRPr="00E33B04">
        <w:rPr>
          <w:b/>
        </w:rPr>
        <w:t>12</w:t>
      </w:r>
      <w:r w:rsidRPr="00E33B04">
        <w:t xml:space="preserve"> (8), 1074-1092, (2012).</w:t>
      </w:r>
    </w:p>
    <w:p w14:paraId="7C1A3067" w14:textId="77777777" w:rsidR="00E33B04" w:rsidRPr="00E33B04" w:rsidRDefault="00E33B04" w:rsidP="003B575B">
      <w:pPr>
        <w:pStyle w:val="EndNoteBibliography"/>
        <w:spacing w:after="0"/>
        <w:jc w:val="both"/>
      </w:pPr>
      <w:r w:rsidRPr="00E33B04">
        <w:t>21</w:t>
      </w:r>
      <w:r w:rsidRPr="00E33B04">
        <w:tab/>
        <w:t>Shi, T.</w:t>
      </w:r>
      <w:r w:rsidRPr="00E33B04">
        <w:rPr>
          <w:i/>
        </w:rPr>
        <w:t xml:space="preserve"> et al.</w:t>
      </w:r>
      <w:r w:rsidRPr="00E33B04">
        <w:t xml:space="preserve"> Advances in targeted proteomics and applications to biomedical research. </w:t>
      </w:r>
      <w:r w:rsidRPr="00E33B04">
        <w:rPr>
          <w:i/>
        </w:rPr>
        <w:t>Proteomics.</w:t>
      </w:r>
      <w:r w:rsidRPr="00E33B04">
        <w:t xml:space="preserve"> </w:t>
      </w:r>
      <w:r w:rsidRPr="00E33B04">
        <w:rPr>
          <w:b/>
        </w:rPr>
        <w:t>16</w:t>
      </w:r>
      <w:r w:rsidRPr="00E33B04">
        <w:t xml:space="preserve"> (15-16), 2160-2182, (2016).</w:t>
      </w:r>
    </w:p>
    <w:p w14:paraId="435ADEFC" w14:textId="2F0AE9B3" w:rsidR="00E33B04" w:rsidRPr="00E33B04" w:rsidRDefault="00E33B04" w:rsidP="003B575B">
      <w:pPr>
        <w:pStyle w:val="EndNoteBibliography"/>
        <w:spacing w:after="0"/>
        <w:jc w:val="both"/>
      </w:pPr>
      <w:r w:rsidRPr="00E33B04">
        <w:lastRenderedPageBreak/>
        <w:t>22</w:t>
      </w:r>
      <w:r w:rsidRPr="00E33B04">
        <w:tab/>
        <w:t>Lange, V., Picotti, P., Domon, B.</w:t>
      </w:r>
      <w:r w:rsidR="00F43EA6">
        <w:t>,</w:t>
      </w:r>
      <w:r w:rsidRPr="00E33B04">
        <w:t xml:space="preserve"> Aebersold, R. Selected reaction monitoring for quantitative proteomics: a tutorial. </w:t>
      </w:r>
      <w:r w:rsidR="00473424" w:rsidRPr="00473424">
        <w:rPr>
          <w:i/>
        </w:rPr>
        <w:t>Molecular Systems Biolog</w:t>
      </w:r>
      <w:r w:rsidR="00473424">
        <w:rPr>
          <w:i/>
        </w:rPr>
        <w:t>y</w:t>
      </w:r>
      <w:r w:rsidRPr="00E33B04">
        <w:rPr>
          <w:i/>
        </w:rPr>
        <w:t>.</w:t>
      </w:r>
      <w:r w:rsidRPr="00E33B04">
        <w:t xml:space="preserve"> </w:t>
      </w:r>
      <w:r w:rsidRPr="00E33B04">
        <w:rPr>
          <w:b/>
        </w:rPr>
        <w:t>4</w:t>
      </w:r>
      <w:r w:rsidR="00C03325">
        <w:t xml:space="preserve">, </w:t>
      </w:r>
      <w:r w:rsidRPr="00E33B04">
        <w:t>222, (2008).</w:t>
      </w:r>
    </w:p>
    <w:p w14:paraId="6C6DA898" w14:textId="25B7D5FB" w:rsidR="00E33B04" w:rsidRPr="00E33B04" w:rsidRDefault="00E33B04" w:rsidP="003B575B">
      <w:pPr>
        <w:pStyle w:val="EndNoteBibliography"/>
        <w:spacing w:after="0"/>
        <w:jc w:val="both"/>
      </w:pPr>
      <w:r w:rsidRPr="00E33B04">
        <w:t>23</w:t>
      </w:r>
      <w:r w:rsidRPr="00E33B04">
        <w:tab/>
        <w:t>Picotti, P.</w:t>
      </w:r>
      <w:r w:rsidR="00F43EA6">
        <w:t>,</w:t>
      </w:r>
      <w:r w:rsidRPr="00E33B04">
        <w:t xml:space="preserve"> Aebersold, R. Selected reaction monitoring-based proteomics: workflows, potential, pitfalls and future directions. </w:t>
      </w:r>
      <w:r w:rsidRPr="00E33B04">
        <w:rPr>
          <w:i/>
        </w:rPr>
        <w:t>Nat</w:t>
      </w:r>
      <w:r w:rsidR="00473424">
        <w:rPr>
          <w:i/>
        </w:rPr>
        <w:t>ure</w:t>
      </w:r>
      <w:r w:rsidRPr="00E33B04">
        <w:rPr>
          <w:i/>
        </w:rPr>
        <w:t xml:space="preserve"> Meth</w:t>
      </w:r>
      <w:r w:rsidR="00473424">
        <w:rPr>
          <w:i/>
        </w:rPr>
        <w:t>ods</w:t>
      </w:r>
      <w:r w:rsidRPr="00E33B04">
        <w:rPr>
          <w:i/>
        </w:rPr>
        <w:t>.</w:t>
      </w:r>
      <w:r w:rsidRPr="00E33B04">
        <w:t xml:space="preserve"> </w:t>
      </w:r>
      <w:r w:rsidRPr="00E33B04">
        <w:rPr>
          <w:b/>
        </w:rPr>
        <w:t>9</w:t>
      </w:r>
      <w:r w:rsidRPr="00E33B04">
        <w:t xml:space="preserve"> (6), 555-566, (2012).</w:t>
      </w:r>
    </w:p>
    <w:p w14:paraId="3129C90F" w14:textId="278452B6" w:rsidR="00E33B04" w:rsidRPr="00E33B04" w:rsidRDefault="00E33B04" w:rsidP="003B575B">
      <w:pPr>
        <w:pStyle w:val="EndNoteBibliography"/>
        <w:spacing w:after="0"/>
        <w:jc w:val="both"/>
      </w:pPr>
      <w:r w:rsidRPr="00E33B04">
        <w:t>24</w:t>
      </w:r>
      <w:r w:rsidRPr="00E33B04">
        <w:tab/>
        <w:t>Zhu, Y.</w:t>
      </w:r>
      <w:r w:rsidRPr="00E33B04">
        <w:rPr>
          <w:i/>
        </w:rPr>
        <w:t xml:space="preserve"> et al.</w:t>
      </w:r>
      <w:r w:rsidRPr="00E33B04">
        <w:t xml:space="preserve"> Proteomic Analysis of Single Mammalian Cells Enabled by Microfluidic Nanodroplet Sample Preparation and Ultrasensitive NanoLC-MS. </w:t>
      </w:r>
      <w:r w:rsidR="00473424" w:rsidRPr="00473424">
        <w:rPr>
          <w:i/>
        </w:rPr>
        <w:t>Angewandte Chemie International Editio</w:t>
      </w:r>
      <w:r w:rsidR="00473424">
        <w:rPr>
          <w:i/>
        </w:rPr>
        <w:t>n.</w:t>
      </w:r>
      <w:r w:rsidRPr="00E33B04">
        <w:t xml:space="preserve"> </w:t>
      </w:r>
      <w:r w:rsidRPr="00E33B04">
        <w:rPr>
          <w:b/>
        </w:rPr>
        <w:t>57</w:t>
      </w:r>
      <w:r w:rsidRPr="00E33B04">
        <w:t xml:space="preserve"> (38), 12370-12374, (2018).</w:t>
      </w:r>
    </w:p>
    <w:p w14:paraId="65F15536" w14:textId="50BC1EBD" w:rsidR="00E33B04" w:rsidRPr="00E33B04" w:rsidRDefault="00E33B04" w:rsidP="003B575B">
      <w:pPr>
        <w:pStyle w:val="EndNoteBibliography"/>
        <w:spacing w:after="0"/>
        <w:jc w:val="both"/>
      </w:pPr>
      <w:r w:rsidRPr="00E33B04">
        <w:t>25</w:t>
      </w:r>
      <w:r w:rsidRPr="00E33B04">
        <w:tab/>
        <w:t>Cong, Y.</w:t>
      </w:r>
      <w:r w:rsidRPr="00E33B04">
        <w:rPr>
          <w:i/>
        </w:rPr>
        <w:t xml:space="preserve"> et al.</w:t>
      </w:r>
      <w:r w:rsidRPr="00E33B04">
        <w:t xml:space="preserve"> Improved Single-Cell Proteome Coverage Using Narrow-Bore Packed NanoLC Columns and Ultrasensitive Mass Spectrometry. </w:t>
      </w:r>
      <w:r w:rsidRPr="00E33B04">
        <w:rPr>
          <w:i/>
        </w:rPr>
        <w:t>Anal</w:t>
      </w:r>
      <w:r w:rsidR="00473424">
        <w:rPr>
          <w:i/>
        </w:rPr>
        <w:t>ytical</w:t>
      </w:r>
      <w:r w:rsidRPr="00E33B04">
        <w:rPr>
          <w:i/>
        </w:rPr>
        <w:t xml:space="preserve"> Chem</w:t>
      </w:r>
      <w:r w:rsidR="00473424">
        <w:rPr>
          <w:i/>
        </w:rPr>
        <w:t>istry</w:t>
      </w:r>
      <w:r w:rsidRPr="00E33B04">
        <w:rPr>
          <w:i/>
        </w:rPr>
        <w:t>.</w:t>
      </w:r>
      <w:r w:rsidRPr="00E33B04">
        <w:t xml:space="preserve"> </w:t>
      </w:r>
      <w:r w:rsidRPr="00E33B04">
        <w:rPr>
          <w:b/>
        </w:rPr>
        <w:t>92</w:t>
      </w:r>
      <w:r w:rsidRPr="00E33B04">
        <w:t xml:space="preserve"> (3), 2665-2671, (2020).</w:t>
      </w:r>
    </w:p>
    <w:p w14:paraId="3CF5E605" w14:textId="5B5C9B1B" w:rsidR="00E33B04" w:rsidRPr="00E33B04" w:rsidRDefault="00E33B04" w:rsidP="003B575B">
      <w:pPr>
        <w:pStyle w:val="EndNoteBibliography"/>
        <w:spacing w:after="0"/>
        <w:jc w:val="both"/>
      </w:pPr>
      <w:r w:rsidRPr="00E33B04">
        <w:t>26</w:t>
      </w:r>
      <w:r w:rsidRPr="00E33B04">
        <w:tab/>
        <w:t>Zhu, Y.</w:t>
      </w:r>
      <w:r w:rsidRPr="00E33B04">
        <w:rPr>
          <w:i/>
        </w:rPr>
        <w:t xml:space="preserve"> et al.</w:t>
      </w:r>
      <w:r w:rsidRPr="00E33B04">
        <w:t xml:space="preserve"> Nanodroplet processing platform for deep and quantitative proteome profiling of 10-100 mammalian cells. </w:t>
      </w:r>
      <w:r w:rsidRPr="00E33B04">
        <w:rPr>
          <w:i/>
        </w:rPr>
        <w:t>Nat</w:t>
      </w:r>
      <w:r w:rsidR="00473424">
        <w:rPr>
          <w:i/>
        </w:rPr>
        <w:t>ure</w:t>
      </w:r>
      <w:r w:rsidRPr="00E33B04">
        <w:rPr>
          <w:i/>
        </w:rPr>
        <w:t xml:space="preserve"> Commun</w:t>
      </w:r>
      <w:r w:rsidR="00473424">
        <w:rPr>
          <w:i/>
        </w:rPr>
        <w:t>ications</w:t>
      </w:r>
      <w:r w:rsidRPr="00E33B04">
        <w:rPr>
          <w:i/>
        </w:rPr>
        <w:t>.</w:t>
      </w:r>
      <w:r w:rsidRPr="00E33B04">
        <w:t xml:space="preserve"> </w:t>
      </w:r>
      <w:r w:rsidRPr="00E33B04">
        <w:rPr>
          <w:b/>
        </w:rPr>
        <w:t>9</w:t>
      </w:r>
      <w:r w:rsidRPr="00E33B04">
        <w:t xml:space="preserve"> (1), 882, (2018).</w:t>
      </w:r>
    </w:p>
    <w:p w14:paraId="75C048CB" w14:textId="75290917" w:rsidR="00E33B04" w:rsidRPr="00E33B04" w:rsidRDefault="00E33B04" w:rsidP="003B575B">
      <w:pPr>
        <w:pStyle w:val="EndNoteBibliography"/>
        <w:spacing w:after="0"/>
        <w:jc w:val="both"/>
      </w:pPr>
      <w:r w:rsidRPr="00E33B04">
        <w:t>27</w:t>
      </w:r>
      <w:r w:rsidRPr="00E33B04">
        <w:tab/>
        <w:t>Shao, X.</w:t>
      </w:r>
      <w:r w:rsidRPr="00E33B04">
        <w:rPr>
          <w:i/>
        </w:rPr>
        <w:t xml:space="preserve"> et al.</w:t>
      </w:r>
      <w:r w:rsidRPr="00E33B04">
        <w:t xml:space="preserve"> Integrated Proteome Analysis Device for Fast Single-Cell Protein Profiling. </w:t>
      </w:r>
      <w:r w:rsidRPr="00E33B04">
        <w:rPr>
          <w:i/>
        </w:rPr>
        <w:t>Anal</w:t>
      </w:r>
      <w:r w:rsidR="00473424">
        <w:rPr>
          <w:i/>
        </w:rPr>
        <w:t>ytical</w:t>
      </w:r>
      <w:r w:rsidRPr="00E33B04">
        <w:rPr>
          <w:i/>
        </w:rPr>
        <w:t xml:space="preserve"> Chem</w:t>
      </w:r>
      <w:r w:rsidR="00473424">
        <w:rPr>
          <w:i/>
        </w:rPr>
        <w:t>istry</w:t>
      </w:r>
      <w:r w:rsidRPr="00E33B04">
        <w:rPr>
          <w:i/>
        </w:rPr>
        <w:t>.</w:t>
      </w:r>
      <w:r w:rsidRPr="00E33B04">
        <w:t xml:space="preserve"> </w:t>
      </w:r>
      <w:r w:rsidRPr="00E33B04">
        <w:rPr>
          <w:b/>
        </w:rPr>
        <w:t>90</w:t>
      </w:r>
      <w:r w:rsidRPr="00E33B04">
        <w:t xml:space="preserve"> (23), 14003-14010, (2018).</w:t>
      </w:r>
    </w:p>
    <w:p w14:paraId="7F352A82" w14:textId="08147723" w:rsidR="00E33B04" w:rsidRPr="00E33B04" w:rsidRDefault="00E33B04" w:rsidP="003B575B">
      <w:pPr>
        <w:pStyle w:val="EndNoteBibliography"/>
        <w:spacing w:after="0"/>
        <w:jc w:val="both"/>
      </w:pPr>
      <w:r w:rsidRPr="00E33B04">
        <w:t>28</w:t>
      </w:r>
      <w:r w:rsidRPr="00E33B04">
        <w:tab/>
        <w:t>Li, Z. Y.</w:t>
      </w:r>
      <w:r w:rsidRPr="00E33B04">
        <w:rPr>
          <w:i/>
        </w:rPr>
        <w:t xml:space="preserve"> et al.</w:t>
      </w:r>
      <w:r w:rsidRPr="00E33B04">
        <w:t xml:space="preserve"> Nanoliter-Scale Oil-Air-Droplet Chip-Based Single Cell Proteomic Analysis. </w:t>
      </w:r>
      <w:r w:rsidRPr="00E33B04">
        <w:rPr>
          <w:i/>
        </w:rPr>
        <w:t>Anal</w:t>
      </w:r>
      <w:r w:rsidR="00473424">
        <w:rPr>
          <w:i/>
        </w:rPr>
        <w:t>ytical</w:t>
      </w:r>
      <w:r w:rsidRPr="00E33B04">
        <w:rPr>
          <w:i/>
        </w:rPr>
        <w:t xml:space="preserve"> Chem</w:t>
      </w:r>
      <w:r w:rsidR="00473424">
        <w:rPr>
          <w:i/>
        </w:rPr>
        <w:t>istry</w:t>
      </w:r>
      <w:r w:rsidRPr="00E33B04">
        <w:rPr>
          <w:i/>
        </w:rPr>
        <w:t>.</w:t>
      </w:r>
      <w:r w:rsidRPr="00E33B04">
        <w:t xml:space="preserve"> </w:t>
      </w:r>
      <w:r w:rsidRPr="00E33B04">
        <w:rPr>
          <w:b/>
        </w:rPr>
        <w:t>90</w:t>
      </w:r>
      <w:r w:rsidRPr="00E33B04">
        <w:t xml:space="preserve"> (8), 5430-5438, (2018).</w:t>
      </w:r>
    </w:p>
    <w:p w14:paraId="57EE1097" w14:textId="70562D9E" w:rsidR="00E33B04" w:rsidRPr="00E33B04" w:rsidRDefault="00E33B04" w:rsidP="003B575B">
      <w:pPr>
        <w:pStyle w:val="EndNoteBibliography"/>
        <w:spacing w:after="0"/>
        <w:jc w:val="both"/>
      </w:pPr>
      <w:r w:rsidRPr="00E33B04">
        <w:t>29</w:t>
      </w:r>
      <w:r w:rsidRPr="00E33B04">
        <w:tab/>
        <w:t>Budnik, B., Levy, E., Harmange, G.</w:t>
      </w:r>
      <w:r w:rsidR="00F43EA6">
        <w:t>,</w:t>
      </w:r>
      <w:r w:rsidRPr="00E33B04">
        <w:t xml:space="preserve"> Slavov, N. SCoPE-MS: mass spectrometry of single mammalian cells quantifies proteome heterogeneity during cell differentiation. </w:t>
      </w:r>
      <w:r w:rsidRPr="00E33B04">
        <w:rPr>
          <w:i/>
        </w:rPr>
        <w:t>Genome Biol</w:t>
      </w:r>
      <w:r w:rsidR="00473424">
        <w:rPr>
          <w:i/>
        </w:rPr>
        <w:t>ogy</w:t>
      </w:r>
      <w:r w:rsidRPr="00E33B04">
        <w:rPr>
          <w:i/>
        </w:rPr>
        <w:t>.</w:t>
      </w:r>
      <w:r w:rsidRPr="00E33B04">
        <w:t xml:space="preserve"> </w:t>
      </w:r>
      <w:r w:rsidRPr="00E33B04">
        <w:rPr>
          <w:b/>
        </w:rPr>
        <w:t>19</w:t>
      </w:r>
      <w:r w:rsidRPr="00E33B04">
        <w:t xml:space="preserve"> (1), 161, (2018).</w:t>
      </w:r>
    </w:p>
    <w:p w14:paraId="7B64EC58" w14:textId="7AF26930" w:rsidR="00E33B04" w:rsidRPr="00E33B04" w:rsidRDefault="00E33B04" w:rsidP="003B575B">
      <w:pPr>
        <w:pStyle w:val="EndNoteBibliography"/>
        <w:spacing w:after="0"/>
        <w:jc w:val="both"/>
      </w:pPr>
      <w:r w:rsidRPr="00E33B04">
        <w:t>30</w:t>
      </w:r>
      <w:r w:rsidRPr="00E33B04">
        <w:tab/>
        <w:t>Zhang, P.</w:t>
      </w:r>
      <w:r w:rsidRPr="00E33B04">
        <w:rPr>
          <w:i/>
        </w:rPr>
        <w:t xml:space="preserve"> et al.</w:t>
      </w:r>
      <w:r w:rsidRPr="00E33B04">
        <w:t xml:space="preserve"> Carrier-Assisted Single-Tube Processing Approach for Targeted Proteomics Analysis of Low Numbers of Mammalian Cells. </w:t>
      </w:r>
      <w:r w:rsidRPr="00E33B04">
        <w:rPr>
          <w:i/>
        </w:rPr>
        <w:t>Anal</w:t>
      </w:r>
      <w:r w:rsidR="00473424">
        <w:rPr>
          <w:i/>
        </w:rPr>
        <w:t>ytical</w:t>
      </w:r>
      <w:r w:rsidRPr="00E33B04">
        <w:rPr>
          <w:i/>
        </w:rPr>
        <w:t xml:space="preserve"> Chem</w:t>
      </w:r>
      <w:r w:rsidR="00473424">
        <w:rPr>
          <w:i/>
        </w:rPr>
        <w:t>istry</w:t>
      </w:r>
      <w:r w:rsidRPr="00E33B04">
        <w:rPr>
          <w:i/>
        </w:rPr>
        <w:t>.</w:t>
      </w:r>
      <w:r w:rsidRPr="00E33B04">
        <w:t xml:space="preserve"> </w:t>
      </w:r>
      <w:r w:rsidRPr="00E33B04">
        <w:rPr>
          <w:b/>
        </w:rPr>
        <w:t>91</w:t>
      </w:r>
      <w:r w:rsidRPr="00E33B04">
        <w:t xml:space="preserve"> (2), 1441-1451, (2019).</w:t>
      </w:r>
    </w:p>
    <w:p w14:paraId="71A2FA39" w14:textId="19A5FDBB" w:rsidR="00E33B04" w:rsidRPr="00E33B04" w:rsidRDefault="00E33B04" w:rsidP="003B575B">
      <w:pPr>
        <w:pStyle w:val="EndNoteBibliography"/>
        <w:spacing w:after="0"/>
        <w:jc w:val="both"/>
      </w:pPr>
      <w:r w:rsidRPr="00E33B04">
        <w:t>31</w:t>
      </w:r>
      <w:r w:rsidRPr="00E33B04">
        <w:tab/>
        <w:t>Shi, T.</w:t>
      </w:r>
      <w:r w:rsidRPr="00E33B04">
        <w:rPr>
          <w:i/>
        </w:rPr>
        <w:t xml:space="preserve"> et al.</w:t>
      </w:r>
      <w:r w:rsidRPr="00E33B04">
        <w:t xml:space="preserve"> Facile carrier-assisted targeted mass spectrometric approach for proteomic analysis of low numbers of mammalian cells. </w:t>
      </w:r>
      <w:r w:rsidRPr="00E33B04">
        <w:rPr>
          <w:i/>
        </w:rPr>
        <w:t>Commun</w:t>
      </w:r>
      <w:r w:rsidR="00473424">
        <w:rPr>
          <w:i/>
        </w:rPr>
        <w:t>ications</w:t>
      </w:r>
      <w:r w:rsidRPr="00E33B04">
        <w:rPr>
          <w:i/>
        </w:rPr>
        <w:t xml:space="preserve"> Biol</w:t>
      </w:r>
      <w:r w:rsidR="00473424">
        <w:rPr>
          <w:i/>
        </w:rPr>
        <w:t>ogy</w:t>
      </w:r>
      <w:r w:rsidRPr="00E33B04">
        <w:rPr>
          <w:i/>
        </w:rPr>
        <w:t>.</w:t>
      </w:r>
      <w:r w:rsidRPr="00E33B04">
        <w:t xml:space="preserve"> </w:t>
      </w:r>
      <w:r w:rsidRPr="00E33B04">
        <w:rPr>
          <w:b/>
        </w:rPr>
        <w:t>1</w:t>
      </w:r>
      <w:r w:rsidR="00C03325">
        <w:t xml:space="preserve">, </w:t>
      </w:r>
      <w:r w:rsidRPr="00E33B04">
        <w:t>103, (2018).</w:t>
      </w:r>
    </w:p>
    <w:p w14:paraId="012F7E57" w14:textId="33B78726" w:rsidR="00E33B04" w:rsidRPr="00E33B04" w:rsidRDefault="00E33B04" w:rsidP="003B575B">
      <w:pPr>
        <w:pStyle w:val="EndNoteBibliography"/>
        <w:spacing w:after="0"/>
        <w:jc w:val="both"/>
      </w:pPr>
      <w:r w:rsidRPr="00E33B04">
        <w:t>32</w:t>
      </w:r>
      <w:r w:rsidRPr="00E33B04">
        <w:tab/>
        <w:t>Vitrinel, B., Iannitelli, D. E., Mazzoni, E. O., Christiaen, L.</w:t>
      </w:r>
      <w:r w:rsidR="00F43EA6">
        <w:t>,</w:t>
      </w:r>
      <w:r w:rsidRPr="00E33B04">
        <w:t xml:space="preserve"> Vogel, C. Simple Method to Quantify Protein Abundances from 1000 Cells. </w:t>
      </w:r>
      <w:r w:rsidRPr="00E33B04">
        <w:rPr>
          <w:i/>
        </w:rPr>
        <w:t>ACS Omega.</w:t>
      </w:r>
      <w:r w:rsidRPr="00E33B04">
        <w:t xml:space="preserve"> </w:t>
      </w:r>
      <w:r w:rsidRPr="00E33B04">
        <w:rPr>
          <w:b/>
        </w:rPr>
        <w:t>5</w:t>
      </w:r>
      <w:r w:rsidRPr="00E33B04">
        <w:t xml:space="preserve"> (25), 15537-15546, (2020).</w:t>
      </w:r>
    </w:p>
    <w:p w14:paraId="43CDA510" w14:textId="77777777" w:rsidR="00E33B04" w:rsidRPr="00E33B04" w:rsidRDefault="00E33B04" w:rsidP="003B575B">
      <w:pPr>
        <w:pStyle w:val="EndNoteBibliography"/>
        <w:spacing w:after="0"/>
        <w:jc w:val="both"/>
      </w:pPr>
      <w:r w:rsidRPr="00E33B04">
        <w:t>33</w:t>
      </w:r>
      <w:r w:rsidRPr="00E33B04">
        <w:tab/>
        <w:t>MacLean, B.</w:t>
      </w:r>
      <w:r w:rsidRPr="00E33B04">
        <w:rPr>
          <w:i/>
        </w:rPr>
        <w:t xml:space="preserve"> et al.</w:t>
      </w:r>
      <w:r w:rsidRPr="00E33B04">
        <w:t xml:space="preserve"> Skyline: an open source document editor for creating and analyzing targeted proteomics experiments. </w:t>
      </w:r>
      <w:r w:rsidRPr="00E33B04">
        <w:rPr>
          <w:i/>
        </w:rPr>
        <w:t>Bioinformatics.</w:t>
      </w:r>
      <w:r w:rsidRPr="00E33B04">
        <w:t xml:space="preserve"> </w:t>
      </w:r>
      <w:r w:rsidRPr="00E33B04">
        <w:rPr>
          <w:b/>
        </w:rPr>
        <w:t>26</w:t>
      </w:r>
      <w:r w:rsidRPr="00E33B04">
        <w:t xml:space="preserve"> (7), 966-968, (2010).</w:t>
      </w:r>
    </w:p>
    <w:p w14:paraId="6EB0A30C" w14:textId="7EE645C1" w:rsidR="00E33B04" w:rsidRPr="00E33B04" w:rsidRDefault="00E33B04" w:rsidP="003B575B">
      <w:pPr>
        <w:pStyle w:val="EndNoteBibliography"/>
        <w:spacing w:after="0"/>
        <w:jc w:val="both"/>
      </w:pPr>
      <w:r w:rsidRPr="00E33B04">
        <w:t>34</w:t>
      </w:r>
      <w:r w:rsidRPr="00E33B04">
        <w:tab/>
        <w:t>Shi, T.</w:t>
      </w:r>
      <w:r w:rsidRPr="00E33B04">
        <w:rPr>
          <w:i/>
        </w:rPr>
        <w:t xml:space="preserve"> et al.</w:t>
      </w:r>
      <w:r w:rsidRPr="00E33B04">
        <w:t xml:space="preserve"> Conservation of protein abundance patterns reveals the regulatory architecture of the EGFR-MAPK pathway. </w:t>
      </w:r>
      <w:r w:rsidRPr="00E33B04">
        <w:rPr>
          <w:i/>
        </w:rPr>
        <w:t>Sci</w:t>
      </w:r>
      <w:r w:rsidR="00473424">
        <w:rPr>
          <w:i/>
        </w:rPr>
        <w:t>ence</w:t>
      </w:r>
      <w:r w:rsidRPr="00E33B04">
        <w:rPr>
          <w:i/>
        </w:rPr>
        <w:t xml:space="preserve"> Signal</w:t>
      </w:r>
      <w:r w:rsidR="00473424">
        <w:rPr>
          <w:i/>
        </w:rPr>
        <w:t>ing</w:t>
      </w:r>
      <w:r w:rsidRPr="00E33B04">
        <w:rPr>
          <w:i/>
        </w:rPr>
        <w:t>.</w:t>
      </w:r>
      <w:r w:rsidRPr="00E33B04">
        <w:t xml:space="preserve"> </w:t>
      </w:r>
      <w:r w:rsidRPr="00E33B04">
        <w:rPr>
          <w:b/>
        </w:rPr>
        <w:t>9</w:t>
      </w:r>
      <w:r w:rsidRPr="00E33B04">
        <w:t xml:space="preserve"> (436), rs6, (2016).</w:t>
      </w:r>
    </w:p>
    <w:p w14:paraId="5CF4D03A" w14:textId="345888A3" w:rsidR="00E33B04" w:rsidRPr="00E33B04" w:rsidRDefault="00E33B04" w:rsidP="003B575B">
      <w:pPr>
        <w:pStyle w:val="EndNoteBibliography"/>
        <w:spacing w:after="0"/>
        <w:jc w:val="both"/>
      </w:pPr>
      <w:r w:rsidRPr="00E33B04">
        <w:t>35</w:t>
      </w:r>
      <w:r w:rsidRPr="00E33B04">
        <w:tab/>
        <w:t>Addona, T. A.</w:t>
      </w:r>
      <w:r w:rsidRPr="00E33B04">
        <w:rPr>
          <w:i/>
        </w:rPr>
        <w:t xml:space="preserve"> et al.</w:t>
      </w:r>
      <w:r w:rsidRPr="00E33B04">
        <w:t xml:space="preserve"> Multi-site assessment of the precision and reproducibility of multiple reaction monitoring-based measurements of proteins in plasma. </w:t>
      </w:r>
      <w:r w:rsidRPr="00E33B04">
        <w:rPr>
          <w:i/>
        </w:rPr>
        <w:t>Nat</w:t>
      </w:r>
      <w:r w:rsidR="00473424">
        <w:rPr>
          <w:i/>
        </w:rPr>
        <w:t>ure</w:t>
      </w:r>
      <w:r w:rsidRPr="00E33B04">
        <w:rPr>
          <w:i/>
        </w:rPr>
        <w:t xml:space="preserve"> Biotechnol</w:t>
      </w:r>
      <w:r w:rsidR="00473424">
        <w:rPr>
          <w:i/>
        </w:rPr>
        <w:t>ogy</w:t>
      </w:r>
      <w:r w:rsidRPr="00E33B04">
        <w:rPr>
          <w:i/>
        </w:rPr>
        <w:t>.</w:t>
      </w:r>
      <w:r w:rsidRPr="00E33B04">
        <w:t xml:space="preserve"> </w:t>
      </w:r>
      <w:r w:rsidRPr="00E33B04">
        <w:rPr>
          <w:b/>
        </w:rPr>
        <w:t>27</w:t>
      </w:r>
      <w:r w:rsidRPr="00E33B04">
        <w:t xml:space="preserve"> (7), 633-641, (2009).</w:t>
      </w:r>
    </w:p>
    <w:p w14:paraId="0E9C6A71" w14:textId="6AF18B3E" w:rsidR="00E33B04" w:rsidRPr="00E33B04" w:rsidRDefault="00E33B04" w:rsidP="003B575B">
      <w:pPr>
        <w:pStyle w:val="EndNoteBibliography"/>
        <w:spacing w:after="0"/>
        <w:jc w:val="both"/>
      </w:pPr>
      <w:r w:rsidRPr="00E33B04">
        <w:t>36</w:t>
      </w:r>
      <w:r w:rsidRPr="00E33B04">
        <w:tab/>
        <w:t>He, J.</w:t>
      </w:r>
      <w:r w:rsidRPr="00E33B04">
        <w:rPr>
          <w:i/>
        </w:rPr>
        <w:t xml:space="preserve"> et al.</w:t>
      </w:r>
      <w:r w:rsidRPr="00E33B04">
        <w:t xml:space="preserve"> Analytical platform evaluation for quantification of ERG in prostate cancer using protein and mRNA detection methods. </w:t>
      </w:r>
      <w:r w:rsidR="00473424" w:rsidRPr="00473424">
        <w:rPr>
          <w:i/>
        </w:rPr>
        <w:t>Journal of Translational Medicine</w:t>
      </w:r>
      <w:r w:rsidRPr="00E33B04">
        <w:rPr>
          <w:i/>
        </w:rPr>
        <w:t>.</w:t>
      </w:r>
      <w:r w:rsidRPr="00E33B04">
        <w:t xml:space="preserve"> </w:t>
      </w:r>
      <w:r w:rsidRPr="00E33B04">
        <w:rPr>
          <w:b/>
        </w:rPr>
        <w:t>13</w:t>
      </w:r>
      <w:r w:rsidR="00C03325">
        <w:t xml:space="preserve">, </w:t>
      </w:r>
      <w:r w:rsidRPr="00E33B04">
        <w:t>54, (2015).</w:t>
      </w:r>
    </w:p>
    <w:p w14:paraId="0FAC42FE" w14:textId="73AF6E95" w:rsidR="00E33B04" w:rsidRPr="00E33B04" w:rsidRDefault="00E33B04" w:rsidP="003B575B">
      <w:pPr>
        <w:pStyle w:val="EndNoteBibliography"/>
        <w:spacing w:after="0"/>
        <w:jc w:val="both"/>
      </w:pPr>
      <w:r w:rsidRPr="00E33B04">
        <w:t>37</w:t>
      </w:r>
      <w:r w:rsidRPr="00E33B04">
        <w:tab/>
        <w:t>Shi, T.</w:t>
      </w:r>
      <w:r w:rsidRPr="00E33B04">
        <w:rPr>
          <w:i/>
        </w:rPr>
        <w:t xml:space="preserve"> et al.</w:t>
      </w:r>
      <w:r w:rsidRPr="00E33B04">
        <w:t xml:space="preserve"> Antibody-free, targeted mass-spectrometric approach for quantification of proteins at low picogram per milliliter levels in human plasma/serum. </w:t>
      </w:r>
      <w:r w:rsidR="00AB49DF" w:rsidRPr="00AB49DF">
        <w:rPr>
          <w:i/>
        </w:rPr>
        <w:t>Proceedings of the National Academy of Sciences</w:t>
      </w:r>
      <w:r w:rsidR="00AB49DF">
        <w:rPr>
          <w:i/>
        </w:rPr>
        <w:t xml:space="preserve">. </w:t>
      </w:r>
      <w:r w:rsidRPr="00E33B04">
        <w:rPr>
          <w:b/>
        </w:rPr>
        <w:t>109</w:t>
      </w:r>
      <w:r w:rsidRPr="00E33B04">
        <w:t xml:space="preserve"> (38), 15395-15400, (2012).</w:t>
      </w:r>
    </w:p>
    <w:p w14:paraId="1F5F8D37" w14:textId="253E19C5" w:rsidR="00E33B04" w:rsidRPr="00E33B04" w:rsidRDefault="00E33B04" w:rsidP="003B575B">
      <w:pPr>
        <w:pStyle w:val="EndNoteBibliography"/>
        <w:spacing w:after="0"/>
        <w:jc w:val="both"/>
      </w:pPr>
      <w:r w:rsidRPr="00E33B04">
        <w:t>38</w:t>
      </w:r>
      <w:r w:rsidRPr="00E33B04">
        <w:tab/>
        <w:t>Shi, T.</w:t>
      </w:r>
      <w:r w:rsidRPr="00E33B04">
        <w:rPr>
          <w:i/>
        </w:rPr>
        <w:t xml:space="preserve"> et al.</w:t>
      </w:r>
      <w:r w:rsidRPr="00E33B04">
        <w:t xml:space="preserve"> Targeted quantification of low ng/mL level proteins in human serum without immunoaffinity depletion. </w:t>
      </w:r>
      <w:r w:rsidR="00AB49DF" w:rsidRPr="00AB49DF">
        <w:rPr>
          <w:i/>
        </w:rPr>
        <w:t>Journal of Proteome Research</w:t>
      </w:r>
      <w:r w:rsidRPr="00E33B04">
        <w:rPr>
          <w:i/>
        </w:rPr>
        <w:t>.</w:t>
      </w:r>
      <w:r w:rsidRPr="00E33B04">
        <w:t xml:space="preserve"> </w:t>
      </w:r>
      <w:r w:rsidRPr="00E33B04">
        <w:rPr>
          <w:b/>
        </w:rPr>
        <w:t>12</w:t>
      </w:r>
      <w:r w:rsidRPr="00E33B04">
        <w:t xml:space="preserve"> (7), 3353-3361, (2013).</w:t>
      </w:r>
    </w:p>
    <w:p w14:paraId="0177408A" w14:textId="418B7DA2" w:rsidR="006E30E5" w:rsidRPr="00613584" w:rsidRDefault="00A9354D" w:rsidP="003B575B">
      <w:pPr>
        <w:spacing w:after="0"/>
        <w:contextualSpacing/>
        <w:mirrorIndents/>
        <w:jc w:val="both"/>
        <w:rPr>
          <w:b/>
          <w:color w:val="808080"/>
        </w:rPr>
      </w:pPr>
      <w:r w:rsidRPr="00613584">
        <w:rPr>
          <w:b/>
          <w:color w:val="808080"/>
        </w:rPr>
        <w:fldChar w:fldCharType="end"/>
      </w:r>
    </w:p>
    <w:sectPr w:rsidR="006E30E5" w:rsidRPr="00613584" w:rsidSect="002174D9">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59BC3C" w14:textId="77777777" w:rsidR="0058015D" w:rsidRDefault="0058015D" w:rsidP="00621C4E">
      <w:r>
        <w:separator/>
      </w:r>
    </w:p>
  </w:endnote>
  <w:endnote w:type="continuationSeparator" w:id="0">
    <w:p w14:paraId="4A215DC8" w14:textId="77777777" w:rsidR="0058015D" w:rsidRDefault="0058015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5888778A" w:rsidR="00CE3EEF" w:rsidRDefault="00CE3EEF">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13</w:t>
        </w:r>
        <w:r>
          <w:rPr>
            <w:noProof/>
          </w:rPr>
          <w:tab/>
        </w:r>
        <w:r>
          <w:rPr>
            <w:noProof/>
          </w:rPr>
          <w:tab/>
          <w:t>revised November 2019</w:t>
        </w:r>
      </w:p>
    </w:sdtContent>
  </w:sdt>
  <w:p w14:paraId="39947363" w14:textId="71AB2B06" w:rsidR="00CE3EEF" w:rsidRPr="00494F77" w:rsidRDefault="00CE3EE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E3EEF" w:rsidRDefault="00CE3EE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463213" w14:textId="77777777" w:rsidR="0058015D" w:rsidRDefault="0058015D" w:rsidP="00621C4E">
      <w:r>
        <w:separator/>
      </w:r>
    </w:p>
  </w:footnote>
  <w:footnote w:type="continuationSeparator" w:id="0">
    <w:p w14:paraId="7E10571C" w14:textId="77777777" w:rsidR="0058015D" w:rsidRDefault="0058015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E3EEF" w:rsidRPr="006F06E4" w:rsidRDefault="00CE3EE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27C19"/>
    <w:multiLevelType w:val="hybridMultilevel"/>
    <w:tmpl w:val="C108EBE6"/>
    <w:lvl w:ilvl="0" w:tplc="F05EC596">
      <w:start w:val="1"/>
      <w:numFmt w:val="decimal"/>
      <w:lvlText w:val="%1."/>
      <w:lvlJc w:val="left"/>
      <w:pPr>
        <w:ind w:left="1458" w:hanging="360"/>
      </w:pPr>
      <w:rPr>
        <w:rFonts w:hint="default"/>
      </w:rPr>
    </w:lvl>
    <w:lvl w:ilvl="1" w:tplc="04090019" w:tentative="1">
      <w:start w:val="1"/>
      <w:numFmt w:val="lowerLetter"/>
      <w:lvlText w:val="%2."/>
      <w:lvlJc w:val="left"/>
      <w:pPr>
        <w:ind w:left="2178" w:hanging="360"/>
      </w:pPr>
    </w:lvl>
    <w:lvl w:ilvl="2" w:tplc="0409001B" w:tentative="1">
      <w:start w:val="1"/>
      <w:numFmt w:val="lowerRoman"/>
      <w:lvlText w:val="%3."/>
      <w:lvlJc w:val="right"/>
      <w:pPr>
        <w:ind w:left="2898" w:hanging="180"/>
      </w:pPr>
    </w:lvl>
    <w:lvl w:ilvl="3" w:tplc="0409000F" w:tentative="1">
      <w:start w:val="1"/>
      <w:numFmt w:val="decimal"/>
      <w:lvlText w:val="%4."/>
      <w:lvlJc w:val="left"/>
      <w:pPr>
        <w:ind w:left="3618" w:hanging="360"/>
      </w:pPr>
    </w:lvl>
    <w:lvl w:ilvl="4" w:tplc="04090019" w:tentative="1">
      <w:start w:val="1"/>
      <w:numFmt w:val="lowerLetter"/>
      <w:lvlText w:val="%5."/>
      <w:lvlJc w:val="left"/>
      <w:pPr>
        <w:ind w:left="4338" w:hanging="360"/>
      </w:pPr>
    </w:lvl>
    <w:lvl w:ilvl="5" w:tplc="0409001B" w:tentative="1">
      <w:start w:val="1"/>
      <w:numFmt w:val="lowerRoman"/>
      <w:lvlText w:val="%6."/>
      <w:lvlJc w:val="right"/>
      <w:pPr>
        <w:ind w:left="5058" w:hanging="180"/>
      </w:pPr>
    </w:lvl>
    <w:lvl w:ilvl="6" w:tplc="0409000F" w:tentative="1">
      <w:start w:val="1"/>
      <w:numFmt w:val="decimal"/>
      <w:lvlText w:val="%7."/>
      <w:lvlJc w:val="left"/>
      <w:pPr>
        <w:ind w:left="5778" w:hanging="360"/>
      </w:pPr>
    </w:lvl>
    <w:lvl w:ilvl="7" w:tplc="04090019" w:tentative="1">
      <w:start w:val="1"/>
      <w:numFmt w:val="lowerLetter"/>
      <w:lvlText w:val="%8."/>
      <w:lvlJc w:val="left"/>
      <w:pPr>
        <w:ind w:left="6498" w:hanging="360"/>
      </w:pPr>
    </w:lvl>
    <w:lvl w:ilvl="8" w:tplc="0409001B" w:tentative="1">
      <w:start w:val="1"/>
      <w:numFmt w:val="lowerRoman"/>
      <w:lvlText w:val="%9."/>
      <w:lvlJc w:val="right"/>
      <w:pPr>
        <w:ind w:left="7218" w:hanging="180"/>
      </w:pPr>
    </w:lvl>
  </w:abstractNum>
  <w:abstractNum w:abstractNumId="1" w15:restartNumberingAfterBreak="0">
    <w:nsid w:val="0BF31FC5"/>
    <w:multiLevelType w:val="multilevel"/>
    <w:tmpl w:val="0646FAA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A7456D"/>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20367526"/>
    <w:multiLevelType w:val="hybridMultilevel"/>
    <w:tmpl w:val="A9746BCA"/>
    <w:lvl w:ilvl="0" w:tplc="B06EDFC2">
      <w:start w:val="1"/>
      <w:numFmt w:val="decimal"/>
      <w:lvlText w:val="%1."/>
      <w:lvlJc w:val="left"/>
      <w:pPr>
        <w:ind w:left="2148" w:hanging="360"/>
      </w:pPr>
      <w:rPr>
        <w:rFonts w:hint="default"/>
      </w:rPr>
    </w:lvl>
    <w:lvl w:ilvl="1" w:tplc="04090019" w:tentative="1">
      <w:start w:val="1"/>
      <w:numFmt w:val="lowerLetter"/>
      <w:lvlText w:val="%2."/>
      <w:lvlJc w:val="left"/>
      <w:pPr>
        <w:ind w:left="2868" w:hanging="360"/>
      </w:pPr>
    </w:lvl>
    <w:lvl w:ilvl="2" w:tplc="0409001B" w:tentative="1">
      <w:start w:val="1"/>
      <w:numFmt w:val="lowerRoman"/>
      <w:lvlText w:val="%3."/>
      <w:lvlJc w:val="right"/>
      <w:pPr>
        <w:ind w:left="3588" w:hanging="180"/>
      </w:pPr>
    </w:lvl>
    <w:lvl w:ilvl="3" w:tplc="0409000F" w:tentative="1">
      <w:start w:val="1"/>
      <w:numFmt w:val="decimal"/>
      <w:lvlText w:val="%4."/>
      <w:lvlJc w:val="left"/>
      <w:pPr>
        <w:ind w:left="4308" w:hanging="360"/>
      </w:pPr>
    </w:lvl>
    <w:lvl w:ilvl="4" w:tplc="04090019" w:tentative="1">
      <w:start w:val="1"/>
      <w:numFmt w:val="lowerLetter"/>
      <w:lvlText w:val="%5."/>
      <w:lvlJc w:val="left"/>
      <w:pPr>
        <w:ind w:left="5028" w:hanging="360"/>
      </w:pPr>
    </w:lvl>
    <w:lvl w:ilvl="5" w:tplc="0409001B" w:tentative="1">
      <w:start w:val="1"/>
      <w:numFmt w:val="lowerRoman"/>
      <w:lvlText w:val="%6."/>
      <w:lvlJc w:val="right"/>
      <w:pPr>
        <w:ind w:left="5748" w:hanging="180"/>
      </w:pPr>
    </w:lvl>
    <w:lvl w:ilvl="6" w:tplc="0409000F" w:tentative="1">
      <w:start w:val="1"/>
      <w:numFmt w:val="decimal"/>
      <w:lvlText w:val="%7."/>
      <w:lvlJc w:val="left"/>
      <w:pPr>
        <w:ind w:left="6468" w:hanging="360"/>
      </w:pPr>
    </w:lvl>
    <w:lvl w:ilvl="7" w:tplc="04090019" w:tentative="1">
      <w:start w:val="1"/>
      <w:numFmt w:val="lowerLetter"/>
      <w:lvlText w:val="%8."/>
      <w:lvlJc w:val="left"/>
      <w:pPr>
        <w:ind w:left="7188" w:hanging="360"/>
      </w:pPr>
    </w:lvl>
    <w:lvl w:ilvl="8" w:tplc="0409001B" w:tentative="1">
      <w:start w:val="1"/>
      <w:numFmt w:val="lowerRoman"/>
      <w:lvlText w:val="%9."/>
      <w:lvlJc w:val="right"/>
      <w:pPr>
        <w:ind w:left="7908" w:hanging="180"/>
      </w:pPr>
    </w:lvl>
  </w:abstractNum>
  <w:abstractNum w:abstractNumId="4" w15:restartNumberingAfterBreak="0">
    <w:nsid w:val="216267C5"/>
    <w:multiLevelType w:val="hybridMultilevel"/>
    <w:tmpl w:val="E924ACE6"/>
    <w:lvl w:ilvl="0" w:tplc="88A6B9E2">
      <w:start w:val="1"/>
      <w:numFmt w:val="decimal"/>
      <w:lvlText w:val="%1."/>
      <w:lvlJc w:val="left"/>
      <w:pPr>
        <w:ind w:left="720" w:hanging="360"/>
      </w:pPr>
      <w:rPr>
        <w:rFonts w:ascii="Calibri" w:eastAsia="Times New Roman" w:hAnsi="Calibri" w:cs="Calibr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3A1F3F"/>
    <w:multiLevelType w:val="multilevel"/>
    <w:tmpl w:val="128E1654"/>
    <w:lvl w:ilvl="0">
      <w:start w:val="1"/>
      <w:numFmt w:val="decimal"/>
      <w:lvlText w:val="%1."/>
      <w:lvlJc w:val="left"/>
      <w:pPr>
        <w:ind w:left="720" w:hanging="360"/>
      </w:pPr>
      <w:rPr>
        <w:rFonts w:ascii="Calibri" w:eastAsia="Times New Roman" w:hAnsi="Calibri" w:cs="Calibr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496624"/>
    <w:multiLevelType w:val="multilevel"/>
    <w:tmpl w:val="0DE08C0C"/>
    <w:lvl w:ilvl="0">
      <w:start w:val="1"/>
      <w:numFmt w:val="decimal"/>
      <w:lvlText w:val="%1."/>
      <w:lvlJc w:val="left"/>
      <w:pPr>
        <w:ind w:left="360" w:hanging="360"/>
      </w:pPr>
      <w:rPr>
        <w:rFonts w:ascii="Calibri" w:eastAsia="Times New Roman" w:hAnsi="Calibri" w:cs="Calibri"/>
      </w:rPr>
    </w:lvl>
    <w:lvl w:ilvl="1">
      <w:start w:val="1"/>
      <w:numFmt w:val="decimal"/>
      <w:lvlText w:val="%2."/>
      <w:lvlJc w:val="left"/>
      <w:pPr>
        <w:ind w:left="792" w:hanging="432"/>
      </w:pPr>
      <w:rPr>
        <w:rFonts w:asciiTheme="minorHAnsi" w:eastAsia="Times New Roman" w:hAnsiTheme="minorHAnsi" w:cstheme="minorHAnsi"/>
      </w:rPr>
    </w:lvl>
    <w:lvl w:ilvl="2">
      <w:start w:val="1"/>
      <w:numFmt w:val="decimal"/>
      <w:lvlText w:val="%3."/>
      <w:lvlJc w:val="left"/>
      <w:pPr>
        <w:ind w:left="1224" w:hanging="504"/>
      </w:pPr>
      <w:rPr>
        <w:rFonts w:asciiTheme="minorHAnsi" w:eastAsia="Times New Roman" w:hAnsiTheme="minorHAnsi" w:cstheme="minorHAns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050DF3"/>
    <w:multiLevelType w:val="multilevel"/>
    <w:tmpl w:val="9578C9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A33268D"/>
    <w:multiLevelType w:val="multilevel"/>
    <w:tmpl w:val="41CCBF4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06B35DE"/>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31C47962"/>
    <w:multiLevelType w:val="multilevel"/>
    <w:tmpl w:val="FC3051F2"/>
    <w:lvl w:ilvl="0">
      <w:start w:val="8"/>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2327551"/>
    <w:multiLevelType w:val="multilevel"/>
    <w:tmpl w:val="100884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3D52BE6"/>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3A7610C2"/>
    <w:multiLevelType w:val="hybridMultilevel"/>
    <w:tmpl w:val="68B0ABF2"/>
    <w:lvl w:ilvl="0" w:tplc="0409000F">
      <w:start w:val="1"/>
      <w:numFmt w:val="decimal"/>
      <w:lvlText w:val="%1."/>
      <w:lvlJc w:val="left"/>
      <w:pPr>
        <w:ind w:left="1098" w:hanging="360"/>
      </w:p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14" w15:restartNumberingAfterBreak="0">
    <w:nsid w:val="3D5F2650"/>
    <w:multiLevelType w:val="hybridMultilevel"/>
    <w:tmpl w:val="84DECDC0"/>
    <w:lvl w:ilvl="0" w:tplc="B9C2EA54">
      <w:start w:val="1"/>
      <w:numFmt w:val="decimal"/>
      <w:lvlText w:val="%1."/>
      <w:lvlJc w:val="left"/>
      <w:pPr>
        <w:ind w:left="720" w:hanging="360"/>
      </w:pPr>
      <w:rPr>
        <w:rFonts w:asciiTheme="minorHAnsi" w:eastAsia="Times New Roman"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AA2F31"/>
    <w:multiLevelType w:val="multilevel"/>
    <w:tmpl w:val="6A885842"/>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A92849"/>
    <w:multiLevelType w:val="multilevel"/>
    <w:tmpl w:val="0DE08C0C"/>
    <w:lvl w:ilvl="0">
      <w:start w:val="1"/>
      <w:numFmt w:val="decimal"/>
      <w:lvlText w:val="%1."/>
      <w:lvlJc w:val="left"/>
      <w:pPr>
        <w:ind w:left="360" w:hanging="360"/>
      </w:pPr>
      <w:rPr>
        <w:rFonts w:ascii="Calibri" w:eastAsia="Times New Roman" w:hAnsi="Calibri" w:cs="Calibri"/>
      </w:rPr>
    </w:lvl>
    <w:lvl w:ilvl="1">
      <w:start w:val="1"/>
      <w:numFmt w:val="decimal"/>
      <w:lvlText w:val="%2."/>
      <w:lvlJc w:val="left"/>
      <w:pPr>
        <w:ind w:left="792" w:hanging="432"/>
      </w:pPr>
      <w:rPr>
        <w:rFonts w:asciiTheme="minorHAnsi" w:eastAsia="Times New Roman" w:hAnsiTheme="minorHAnsi" w:cstheme="minorHAnsi"/>
      </w:rPr>
    </w:lvl>
    <w:lvl w:ilvl="2">
      <w:start w:val="1"/>
      <w:numFmt w:val="decimal"/>
      <w:lvlText w:val="%3."/>
      <w:lvlJc w:val="left"/>
      <w:pPr>
        <w:ind w:left="1224" w:hanging="504"/>
      </w:pPr>
      <w:rPr>
        <w:rFonts w:asciiTheme="minorHAnsi" w:eastAsia="Times New Roman" w:hAnsiTheme="minorHAnsi" w:cstheme="minorHAns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A153FDC"/>
    <w:multiLevelType w:val="hybridMultilevel"/>
    <w:tmpl w:val="C582B1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E25E24"/>
    <w:multiLevelType w:val="hybridMultilevel"/>
    <w:tmpl w:val="9BC0A20A"/>
    <w:lvl w:ilvl="0" w:tplc="7828FAE4">
      <w:start w:val="1"/>
      <w:numFmt w:val="decimal"/>
      <w:lvlText w:val="%1."/>
      <w:lvlJc w:val="left"/>
      <w:pPr>
        <w:ind w:left="2508" w:hanging="360"/>
      </w:pPr>
      <w:rPr>
        <w:rFonts w:hint="default"/>
      </w:rPr>
    </w:lvl>
    <w:lvl w:ilvl="1" w:tplc="04090019" w:tentative="1">
      <w:start w:val="1"/>
      <w:numFmt w:val="lowerLetter"/>
      <w:lvlText w:val="%2."/>
      <w:lvlJc w:val="left"/>
      <w:pPr>
        <w:ind w:left="3228" w:hanging="360"/>
      </w:pPr>
    </w:lvl>
    <w:lvl w:ilvl="2" w:tplc="0409001B" w:tentative="1">
      <w:start w:val="1"/>
      <w:numFmt w:val="lowerRoman"/>
      <w:lvlText w:val="%3."/>
      <w:lvlJc w:val="right"/>
      <w:pPr>
        <w:ind w:left="3948" w:hanging="180"/>
      </w:pPr>
    </w:lvl>
    <w:lvl w:ilvl="3" w:tplc="0409000F" w:tentative="1">
      <w:start w:val="1"/>
      <w:numFmt w:val="decimal"/>
      <w:lvlText w:val="%4."/>
      <w:lvlJc w:val="left"/>
      <w:pPr>
        <w:ind w:left="4668" w:hanging="360"/>
      </w:pPr>
    </w:lvl>
    <w:lvl w:ilvl="4" w:tplc="04090019" w:tentative="1">
      <w:start w:val="1"/>
      <w:numFmt w:val="lowerLetter"/>
      <w:lvlText w:val="%5."/>
      <w:lvlJc w:val="left"/>
      <w:pPr>
        <w:ind w:left="5388" w:hanging="360"/>
      </w:pPr>
    </w:lvl>
    <w:lvl w:ilvl="5" w:tplc="0409001B" w:tentative="1">
      <w:start w:val="1"/>
      <w:numFmt w:val="lowerRoman"/>
      <w:lvlText w:val="%6."/>
      <w:lvlJc w:val="right"/>
      <w:pPr>
        <w:ind w:left="6108" w:hanging="180"/>
      </w:pPr>
    </w:lvl>
    <w:lvl w:ilvl="6" w:tplc="0409000F" w:tentative="1">
      <w:start w:val="1"/>
      <w:numFmt w:val="decimal"/>
      <w:lvlText w:val="%7."/>
      <w:lvlJc w:val="left"/>
      <w:pPr>
        <w:ind w:left="6828" w:hanging="360"/>
      </w:pPr>
    </w:lvl>
    <w:lvl w:ilvl="7" w:tplc="04090019" w:tentative="1">
      <w:start w:val="1"/>
      <w:numFmt w:val="lowerLetter"/>
      <w:lvlText w:val="%8."/>
      <w:lvlJc w:val="left"/>
      <w:pPr>
        <w:ind w:left="7548" w:hanging="360"/>
      </w:pPr>
    </w:lvl>
    <w:lvl w:ilvl="8" w:tplc="0409001B" w:tentative="1">
      <w:start w:val="1"/>
      <w:numFmt w:val="lowerRoman"/>
      <w:lvlText w:val="%9."/>
      <w:lvlJc w:val="right"/>
      <w:pPr>
        <w:ind w:left="8268" w:hanging="180"/>
      </w:pPr>
    </w:lvl>
  </w:abstractNum>
  <w:abstractNum w:abstractNumId="19" w15:restartNumberingAfterBreak="0">
    <w:nsid w:val="541858A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A093537"/>
    <w:multiLevelType w:val="hybridMultilevel"/>
    <w:tmpl w:val="8A7C29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7C07FA"/>
    <w:multiLevelType w:val="multilevel"/>
    <w:tmpl w:val="9EDE2F82"/>
    <w:lvl w:ilvl="0">
      <w:start w:val="1"/>
      <w:numFmt w:val="decimal"/>
      <w:suff w:val="space"/>
      <w:lvlText w:val="%1."/>
      <w:lvlJc w:val="left"/>
      <w:pPr>
        <w:ind w:left="1440" w:firstLine="0"/>
      </w:pPr>
      <w:rPr>
        <w:rFonts w:hint="default"/>
      </w:rPr>
    </w:lvl>
    <w:lvl w:ilvl="1">
      <w:start w:val="1"/>
      <w:numFmt w:val="decimal"/>
      <w:lvlText w:val="%2."/>
      <w:lvlJc w:val="left"/>
      <w:pPr>
        <w:tabs>
          <w:tab w:val="num" w:pos="2880"/>
        </w:tabs>
        <w:ind w:left="2880" w:hanging="360"/>
      </w:pPr>
      <w:rPr>
        <w:rFonts w:hint="default"/>
      </w:rPr>
    </w:lvl>
    <w:lvl w:ilvl="2">
      <w:start w:val="1"/>
      <w:numFmt w:val="decimal"/>
      <w:lvlText w:val="%3."/>
      <w:lvlJc w:val="left"/>
      <w:pPr>
        <w:tabs>
          <w:tab w:val="num" w:pos="3600"/>
        </w:tabs>
        <w:ind w:left="3600" w:hanging="360"/>
      </w:pPr>
      <w:rPr>
        <w:rFonts w:hint="default"/>
      </w:rPr>
    </w:lvl>
    <w:lvl w:ilvl="3">
      <w:start w:val="1"/>
      <w:numFmt w:val="decimal"/>
      <w:lvlText w:val="%4."/>
      <w:lvlJc w:val="left"/>
      <w:pPr>
        <w:tabs>
          <w:tab w:val="num" w:pos="4320"/>
        </w:tabs>
        <w:ind w:left="4320" w:hanging="360"/>
      </w:pPr>
      <w:rPr>
        <w:rFonts w:hint="default"/>
      </w:rPr>
    </w:lvl>
    <w:lvl w:ilvl="4">
      <w:start w:val="1"/>
      <w:numFmt w:val="decimal"/>
      <w:lvlText w:val="%5."/>
      <w:lvlJc w:val="left"/>
      <w:pPr>
        <w:tabs>
          <w:tab w:val="num" w:pos="5040"/>
        </w:tabs>
        <w:ind w:left="5040" w:hanging="360"/>
      </w:pPr>
      <w:rPr>
        <w:rFonts w:hint="default"/>
      </w:rPr>
    </w:lvl>
    <w:lvl w:ilvl="5">
      <w:start w:val="1"/>
      <w:numFmt w:val="decimal"/>
      <w:lvlText w:val="%6."/>
      <w:lvlJc w:val="left"/>
      <w:pPr>
        <w:tabs>
          <w:tab w:val="num" w:pos="5760"/>
        </w:tabs>
        <w:ind w:left="5760" w:hanging="360"/>
      </w:pPr>
      <w:rPr>
        <w:rFonts w:hint="default"/>
      </w:rPr>
    </w:lvl>
    <w:lvl w:ilvl="6">
      <w:start w:val="1"/>
      <w:numFmt w:val="decimal"/>
      <w:lvlText w:val="%7."/>
      <w:lvlJc w:val="left"/>
      <w:pPr>
        <w:tabs>
          <w:tab w:val="num" w:pos="6480"/>
        </w:tabs>
        <w:ind w:left="6480" w:hanging="360"/>
      </w:pPr>
      <w:rPr>
        <w:rFonts w:hint="default"/>
      </w:rPr>
    </w:lvl>
    <w:lvl w:ilvl="7">
      <w:start w:val="1"/>
      <w:numFmt w:val="decimal"/>
      <w:lvlText w:val="%8."/>
      <w:lvlJc w:val="left"/>
      <w:pPr>
        <w:tabs>
          <w:tab w:val="num" w:pos="7200"/>
        </w:tabs>
        <w:ind w:left="7200" w:hanging="360"/>
      </w:pPr>
      <w:rPr>
        <w:rFonts w:hint="default"/>
      </w:rPr>
    </w:lvl>
    <w:lvl w:ilvl="8">
      <w:start w:val="1"/>
      <w:numFmt w:val="decimal"/>
      <w:lvlText w:val="%9."/>
      <w:lvlJc w:val="left"/>
      <w:pPr>
        <w:tabs>
          <w:tab w:val="num" w:pos="7920"/>
        </w:tabs>
        <w:ind w:left="7920" w:hanging="360"/>
      </w:pPr>
      <w:rPr>
        <w:rFonts w:hint="default"/>
      </w:rPr>
    </w:lvl>
  </w:abstractNum>
  <w:abstractNum w:abstractNumId="22" w15:restartNumberingAfterBreak="0">
    <w:nsid w:val="783A1DFC"/>
    <w:multiLevelType w:val="hybridMultilevel"/>
    <w:tmpl w:val="934A12CC"/>
    <w:lvl w:ilvl="0" w:tplc="98625A24">
      <w:start w:val="1"/>
      <w:numFmt w:val="decimal"/>
      <w:lvlText w:val="%1."/>
      <w:lvlJc w:val="left"/>
      <w:pPr>
        <w:ind w:left="1818" w:hanging="360"/>
      </w:pPr>
      <w:rPr>
        <w:rFonts w:hint="default"/>
      </w:rPr>
    </w:lvl>
    <w:lvl w:ilvl="1" w:tplc="04090019" w:tentative="1">
      <w:start w:val="1"/>
      <w:numFmt w:val="lowerLetter"/>
      <w:lvlText w:val="%2."/>
      <w:lvlJc w:val="left"/>
      <w:pPr>
        <w:ind w:left="2538" w:hanging="360"/>
      </w:pPr>
    </w:lvl>
    <w:lvl w:ilvl="2" w:tplc="0409001B" w:tentative="1">
      <w:start w:val="1"/>
      <w:numFmt w:val="lowerRoman"/>
      <w:lvlText w:val="%3."/>
      <w:lvlJc w:val="right"/>
      <w:pPr>
        <w:ind w:left="3258" w:hanging="180"/>
      </w:pPr>
    </w:lvl>
    <w:lvl w:ilvl="3" w:tplc="0409000F" w:tentative="1">
      <w:start w:val="1"/>
      <w:numFmt w:val="decimal"/>
      <w:lvlText w:val="%4."/>
      <w:lvlJc w:val="left"/>
      <w:pPr>
        <w:ind w:left="3978" w:hanging="360"/>
      </w:pPr>
    </w:lvl>
    <w:lvl w:ilvl="4" w:tplc="04090019" w:tentative="1">
      <w:start w:val="1"/>
      <w:numFmt w:val="lowerLetter"/>
      <w:lvlText w:val="%5."/>
      <w:lvlJc w:val="left"/>
      <w:pPr>
        <w:ind w:left="4698" w:hanging="360"/>
      </w:pPr>
    </w:lvl>
    <w:lvl w:ilvl="5" w:tplc="0409001B" w:tentative="1">
      <w:start w:val="1"/>
      <w:numFmt w:val="lowerRoman"/>
      <w:lvlText w:val="%6."/>
      <w:lvlJc w:val="right"/>
      <w:pPr>
        <w:ind w:left="5418" w:hanging="180"/>
      </w:pPr>
    </w:lvl>
    <w:lvl w:ilvl="6" w:tplc="0409000F" w:tentative="1">
      <w:start w:val="1"/>
      <w:numFmt w:val="decimal"/>
      <w:lvlText w:val="%7."/>
      <w:lvlJc w:val="left"/>
      <w:pPr>
        <w:ind w:left="6138" w:hanging="360"/>
      </w:pPr>
    </w:lvl>
    <w:lvl w:ilvl="7" w:tplc="04090019" w:tentative="1">
      <w:start w:val="1"/>
      <w:numFmt w:val="lowerLetter"/>
      <w:lvlText w:val="%8."/>
      <w:lvlJc w:val="left"/>
      <w:pPr>
        <w:ind w:left="6858" w:hanging="360"/>
      </w:pPr>
    </w:lvl>
    <w:lvl w:ilvl="8" w:tplc="0409001B" w:tentative="1">
      <w:start w:val="1"/>
      <w:numFmt w:val="lowerRoman"/>
      <w:lvlText w:val="%9."/>
      <w:lvlJc w:val="right"/>
      <w:pPr>
        <w:ind w:left="7578" w:hanging="180"/>
      </w:pPr>
    </w:lvl>
  </w:abstractNum>
  <w:abstractNum w:abstractNumId="23" w15:restartNumberingAfterBreak="0">
    <w:nsid w:val="7EB2480E"/>
    <w:multiLevelType w:val="hybridMultilevel"/>
    <w:tmpl w:val="19206A9E"/>
    <w:lvl w:ilvl="0" w:tplc="617405AC">
      <w:start w:val="1"/>
      <w:numFmt w:val="decimal"/>
      <w:lvlText w:val="%1."/>
      <w:lvlJc w:val="left"/>
      <w:pPr>
        <w:ind w:left="1818" w:hanging="360"/>
      </w:pPr>
      <w:rPr>
        <w:rFonts w:hint="default"/>
      </w:rPr>
    </w:lvl>
    <w:lvl w:ilvl="1" w:tplc="04090019" w:tentative="1">
      <w:start w:val="1"/>
      <w:numFmt w:val="lowerLetter"/>
      <w:lvlText w:val="%2."/>
      <w:lvlJc w:val="left"/>
      <w:pPr>
        <w:ind w:left="2538" w:hanging="360"/>
      </w:pPr>
    </w:lvl>
    <w:lvl w:ilvl="2" w:tplc="0409001B" w:tentative="1">
      <w:start w:val="1"/>
      <w:numFmt w:val="lowerRoman"/>
      <w:lvlText w:val="%3."/>
      <w:lvlJc w:val="right"/>
      <w:pPr>
        <w:ind w:left="3258" w:hanging="180"/>
      </w:pPr>
    </w:lvl>
    <w:lvl w:ilvl="3" w:tplc="0409000F" w:tentative="1">
      <w:start w:val="1"/>
      <w:numFmt w:val="decimal"/>
      <w:lvlText w:val="%4."/>
      <w:lvlJc w:val="left"/>
      <w:pPr>
        <w:ind w:left="3978" w:hanging="360"/>
      </w:pPr>
    </w:lvl>
    <w:lvl w:ilvl="4" w:tplc="04090019" w:tentative="1">
      <w:start w:val="1"/>
      <w:numFmt w:val="lowerLetter"/>
      <w:lvlText w:val="%5."/>
      <w:lvlJc w:val="left"/>
      <w:pPr>
        <w:ind w:left="4698" w:hanging="360"/>
      </w:pPr>
    </w:lvl>
    <w:lvl w:ilvl="5" w:tplc="0409001B" w:tentative="1">
      <w:start w:val="1"/>
      <w:numFmt w:val="lowerRoman"/>
      <w:lvlText w:val="%6."/>
      <w:lvlJc w:val="right"/>
      <w:pPr>
        <w:ind w:left="5418" w:hanging="180"/>
      </w:pPr>
    </w:lvl>
    <w:lvl w:ilvl="6" w:tplc="0409000F" w:tentative="1">
      <w:start w:val="1"/>
      <w:numFmt w:val="decimal"/>
      <w:lvlText w:val="%7."/>
      <w:lvlJc w:val="left"/>
      <w:pPr>
        <w:ind w:left="6138" w:hanging="360"/>
      </w:pPr>
    </w:lvl>
    <w:lvl w:ilvl="7" w:tplc="04090019" w:tentative="1">
      <w:start w:val="1"/>
      <w:numFmt w:val="lowerLetter"/>
      <w:lvlText w:val="%8."/>
      <w:lvlJc w:val="left"/>
      <w:pPr>
        <w:ind w:left="6858" w:hanging="360"/>
      </w:pPr>
    </w:lvl>
    <w:lvl w:ilvl="8" w:tplc="0409001B" w:tentative="1">
      <w:start w:val="1"/>
      <w:numFmt w:val="lowerRoman"/>
      <w:lvlText w:val="%9."/>
      <w:lvlJc w:val="right"/>
      <w:pPr>
        <w:ind w:left="7578" w:hanging="180"/>
      </w:pPr>
    </w:lvl>
  </w:abstractNum>
  <w:abstractNum w:abstractNumId="24" w15:restartNumberingAfterBreak="0">
    <w:nsid w:val="7F453BD6"/>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abstractNumId w:val="4"/>
  </w:num>
  <w:num w:numId="2">
    <w:abstractNumId w:val="19"/>
  </w:num>
  <w:num w:numId="3">
    <w:abstractNumId w:val="12"/>
  </w:num>
  <w:num w:numId="4">
    <w:abstractNumId w:val="17"/>
  </w:num>
  <w:num w:numId="5">
    <w:abstractNumId w:val="9"/>
  </w:num>
  <w:num w:numId="6">
    <w:abstractNumId w:val="2"/>
  </w:num>
  <w:num w:numId="7">
    <w:abstractNumId w:val="14"/>
  </w:num>
  <w:num w:numId="8">
    <w:abstractNumId w:val="21"/>
  </w:num>
  <w:num w:numId="9">
    <w:abstractNumId w:val="20"/>
  </w:num>
  <w:num w:numId="10">
    <w:abstractNumId w:val="6"/>
  </w:num>
  <w:num w:numId="11">
    <w:abstractNumId w:val="13"/>
  </w:num>
  <w:num w:numId="12">
    <w:abstractNumId w:val="0"/>
  </w:num>
  <w:num w:numId="13">
    <w:abstractNumId w:val="3"/>
  </w:num>
  <w:num w:numId="14">
    <w:abstractNumId w:val="18"/>
  </w:num>
  <w:num w:numId="15">
    <w:abstractNumId w:val="22"/>
  </w:num>
  <w:num w:numId="16">
    <w:abstractNumId w:val="23"/>
  </w:num>
  <w:num w:numId="17">
    <w:abstractNumId w:val="24"/>
  </w:num>
  <w:num w:numId="18">
    <w:abstractNumId w:val="16"/>
  </w:num>
  <w:num w:numId="19">
    <w:abstractNumId w:val="5"/>
  </w:num>
  <w:num w:numId="20">
    <w:abstractNumId w:val="7"/>
  </w:num>
  <w:num w:numId="21">
    <w:abstractNumId w:val="11"/>
  </w:num>
  <w:num w:numId="22">
    <w:abstractNumId w:val="8"/>
  </w:num>
  <w:num w:numId="23">
    <w:abstractNumId w:val="1"/>
  </w:num>
  <w:num w:numId="24">
    <w:abstractNumId w:val="10"/>
  </w:num>
  <w:num w:numId="25">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we2szor9e2oev2215vdsa0rarfwdrf0wz&quot;&gt;Proteomics EndNote Libray&lt;record-ids&gt;&lt;item&gt;1096&lt;/item&gt;&lt;item&gt;1406&lt;/item&gt;&lt;item&gt;1518&lt;/item&gt;&lt;item&gt;1594&lt;/item&gt;&lt;item&gt;1603&lt;/item&gt;&lt;item&gt;1775&lt;/item&gt;&lt;item&gt;1782&lt;/item&gt;&lt;item&gt;1820&lt;/item&gt;&lt;item&gt;1881&lt;/item&gt;&lt;item&gt;2000&lt;/item&gt;&lt;item&gt;2229&lt;/item&gt;&lt;item&gt;2230&lt;/item&gt;&lt;item&gt;2233&lt;/item&gt;&lt;item&gt;2237&lt;/item&gt;&lt;item&gt;2246&lt;/item&gt;&lt;item&gt;2262&lt;/item&gt;&lt;item&gt;2300&lt;/item&gt;&lt;item&gt;2310&lt;/item&gt;&lt;item&gt;2312&lt;/item&gt;&lt;item&gt;2313&lt;/item&gt;&lt;item&gt;2324&lt;/item&gt;&lt;item&gt;2379&lt;/item&gt;&lt;item&gt;2380&lt;/item&gt;&lt;item&gt;2406&lt;/item&gt;&lt;item&gt;2408&lt;/item&gt;&lt;item&gt;2410&lt;/item&gt;&lt;item&gt;2411&lt;/item&gt;&lt;item&gt;2412&lt;/item&gt;&lt;item&gt;2413&lt;/item&gt;&lt;item&gt;2462&lt;/item&gt;&lt;item&gt;2488&lt;/item&gt;&lt;item&gt;2489&lt;/item&gt;&lt;item&gt;2515&lt;/item&gt;&lt;item&gt;2517&lt;/item&gt;&lt;item&gt;2586&lt;/item&gt;&lt;item&gt;2646&lt;/item&gt;&lt;item&gt;2663&lt;/item&gt;&lt;item&gt;2664&lt;/item&gt;&lt;/record-ids&gt;&lt;/item&gt;&lt;/Libraries&gt;"/>
  </w:docVars>
  <w:rsids>
    <w:rsidRoot w:val="00EE705F"/>
    <w:rsid w:val="00000DD2"/>
    <w:rsid w:val="00001169"/>
    <w:rsid w:val="00001806"/>
    <w:rsid w:val="00005815"/>
    <w:rsid w:val="000058AE"/>
    <w:rsid w:val="00006E68"/>
    <w:rsid w:val="00007DBC"/>
    <w:rsid w:val="00007EA1"/>
    <w:rsid w:val="000100F0"/>
    <w:rsid w:val="000129B2"/>
    <w:rsid w:val="00012FF9"/>
    <w:rsid w:val="0001389C"/>
    <w:rsid w:val="00014314"/>
    <w:rsid w:val="0001705E"/>
    <w:rsid w:val="000177E6"/>
    <w:rsid w:val="00020ED6"/>
    <w:rsid w:val="000212AE"/>
    <w:rsid w:val="00021434"/>
    <w:rsid w:val="00021774"/>
    <w:rsid w:val="00021DF3"/>
    <w:rsid w:val="00023869"/>
    <w:rsid w:val="00024598"/>
    <w:rsid w:val="000255E8"/>
    <w:rsid w:val="000256FA"/>
    <w:rsid w:val="000279B0"/>
    <w:rsid w:val="00032769"/>
    <w:rsid w:val="0003311E"/>
    <w:rsid w:val="00037B58"/>
    <w:rsid w:val="00051B73"/>
    <w:rsid w:val="000575CF"/>
    <w:rsid w:val="00060ABE"/>
    <w:rsid w:val="00061A50"/>
    <w:rsid w:val="00061B6D"/>
    <w:rsid w:val="0006361B"/>
    <w:rsid w:val="00064104"/>
    <w:rsid w:val="00064F32"/>
    <w:rsid w:val="000652E3"/>
    <w:rsid w:val="00066025"/>
    <w:rsid w:val="00067A8F"/>
    <w:rsid w:val="000701D1"/>
    <w:rsid w:val="00070D29"/>
    <w:rsid w:val="000745A9"/>
    <w:rsid w:val="00080A20"/>
    <w:rsid w:val="00080C05"/>
    <w:rsid w:val="00082796"/>
    <w:rsid w:val="00082DF4"/>
    <w:rsid w:val="0008355E"/>
    <w:rsid w:val="000844C2"/>
    <w:rsid w:val="00086C6A"/>
    <w:rsid w:val="00086FF5"/>
    <w:rsid w:val="00087C0A"/>
    <w:rsid w:val="000900AE"/>
    <w:rsid w:val="00091788"/>
    <w:rsid w:val="00093BC4"/>
    <w:rsid w:val="000943E6"/>
    <w:rsid w:val="0009554F"/>
    <w:rsid w:val="00097929"/>
    <w:rsid w:val="000A0F2D"/>
    <w:rsid w:val="000A1E80"/>
    <w:rsid w:val="000A3B70"/>
    <w:rsid w:val="000A5153"/>
    <w:rsid w:val="000A6A54"/>
    <w:rsid w:val="000B02CE"/>
    <w:rsid w:val="000B10AE"/>
    <w:rsid w:val="000B30BF"/>
    <w:rsid w:val="000B3B8C"/>
    <w:rsid w:val="000B3B96"/>
    <w:rsid w:val="000B566B"/>
    <w:rsid w:val="000B595C"/>
    <w:rsid w:val="000B662E"/>
    <w:rsid w:val="000B7294"/>
    <w:rsid w:val="000B75D0"/>
    <w:rsid w:val="000C1CF8"/>
    <w:rsid w:val="000C3E3A"/>
    <w:rsid w:val="000C49CF"/>
    <w:rsid w:val="000C520F"/>
    <w:rsid w:val="000C52E9"/>
    <w:rsid w:val="000C5B8B"/>
    <w:rsid w:val="000C5CDC"/>
    <w:rsid w:val="000C65DC"/>
    <w:rsid w:val="000C66F3"/>
    <w:rsid w:val="000C6900"/>
    <w:rsid w:val="000C7A46"/>
    <w:rsid w:val="000D1937"/>
    <w:rsid w:val="000D27EC"/>
    <w:rsid w:val="000D28BF"/>
    <w:rsid w:val="000D31E8"/>
    <w:rsid w:val="000D4CD5"/>
    <w:rsid w:val="000D76B0"/>
    <w:rsid w:val="000D76E4"/>
    <w:rsid w:val="000E1C8C"/>
    <w:rsid w:val="000E3816"/>
    <w:rsid w:val="000E4F77"/>
    <w:rsid w:val="000E5C39"/>
    <w:rsid w:val="000F059F"/>
    <w:rsid w:val="000F108D"/>
    <w:rsid w:val="000F12F1"/>
    <w:rsid w:val="000F265C"/>
    <w:rsid w:val="000F3465"/>
    <w:rsid w:val="000F3AFA"/>
    <w:rsid w:val="000F5712"/>
    <w:rsid w:val="000F6611"/>
    <w:rsid w:val="000F68F7"/>
    <w:rsid w:val="000F7E22"/>
    <w:rsid w:val="000F7F4C"/>
    <w:rsid w:val="00101204"/>
    <w:rsid w:val="0010327E"/>
    <w:rsid w:val="00105495"/>
    <w:rsid w:val="00107554"/>
    <w:rsid w:val="001075E9"/>
    <w:rsid w:val="00107A2D"/>
    <w:rsid w:val="001104F3"/>
    <w:rsid w:val="00111358"/>
    <w:rsid w:val="00112EEB"/>
    <w:rsid w:val="00116FEA"/>
    <w:rsid w:val="001173FF"/>
    <w:rsid w:val="001209F3"/>
    <w:rsid w:val="00120D4A"/>
    <w:rsid w:val="00123506"/>
    <w:rsid w:val="0012563A"/>
    <w:rsid w:val="001264DE"/>
    <w:rsid w:val="001270FB"/>
    <w:rsid w:val="001313A7"/>
    <w:rsid w:val="0013276F"/>
    <w:rsid w:val="00132E1B"/>
    <w:rsid w:val="00132ED6"/>
    <w:rsid w:val="0013317B"/>
    <w:rsid w:val="001342B5"/>
    <w:rsid w:val="001353A0"/>
    <w:rsid w:val="0013621E"/>
    <w:rsid w:val="0013642E"/>
    <w:rsid w:val="00140739"/>
    <w:rsid w:val="00142EFE"/>
    <w:rsid w:val="00143056"/>
    <w:rsid w:val="0014384E"/>
    <w:rsid w:val="00146156"/>
    <w:rsid w:val="00152A23"/>
    <w:rsid w:val="0015586D"/>
    <w:rsid w:val="00155B4F"/>
    <w:rsid w:val="001560D9"/>
    <w:rsid w:val="00156B11"/>
    <w:rsid w:val="0016083A"/>
    <w:rsid w:val="00162CB7"/>
    <w:rsid w:val="00163921"/>
    <w:rsid w:val="00165C6C"/>
    <w:rsid w:val="001665C9"/>
    <w:rsid w:val="00166F32"/>
    <w:rsid w:val="001718C0"/>
    <w:rsid w:val="00171E5B"/>
    <w:rsid w:val="00171F94"/>
    <w:rsid w:val="001720FD"/>
    <w:rsid w:val="00173484"/>
    <w:rsid w:val="00175D4E"/>
    <w:rsid w:val="0017668A"/>
    <w:rsid w:val="001766FE"/>
    <w:rsid w:val="001771E7"/>
    <w:rsid w:val="00181215"/>
    <w:rsid w:val="0018218D"/>
    <w:rsid w:val="001911FF"/>
    <w:rsid w:val="00192006"/>
    <w:rsid w:val="00192670"/>
    <w:rsid w:val="00193180"/>
    <w:rsid w:val="001939D7"/>
    <w:rsid w:val="0019530C"/>
    <w:rsid w:val="00196792"/>
    <w:rsid w:val="001A049B"/>
    <w:rsid w:val="001A5E07"/>
    <w:rsid w:val="001B1519"/>
    <w:rsid w:val="001B2E2D"/>
    <w:rsid w:val="001B5CD2"/>
    <w:rsid w:val="001C0BEE"/>
    <w:rsid w:val="001C15B8"/>
    <w:rsid w:val="001C1E49"/>
    <w:rsid w:val="001C27C1"/>
    <w:rsid w:val="001C2A98"/>
    <w:rsid w:val="001C3943"/>
    <w:rsid w:val="001C3B86"/>
    <w:rsid w:val="001C4D95"/>
    <w:rsid w:val="001D087D"/>
    <w:rsid w:val="001D3D7D"/>
    <w:rsid w:val="001D3FFF"/>
    <w:rsid w:val="001D4997"/>
    <w:rsid w:val="001D625F"/>
    <w:rsid w:val="001D68A4"/>
    <w:rsid w:val="001D7576"/>
    <w:rsid w:val="001E0E3F"/>
    <w:rsid w:val="001E14A0"/>
    <w:rsid w:val="001E29D7"/>
    <w:rsid w:val="001E7376"/>
    <w:rsid w:val="001E7720"/>
    <w:rsid w:val="001F225C"/>
    <w:rsid w:val="00200792"/>
    <w:rsid w:val="00201829"/>
    <w:rsid w:val="00201CFA"/>
    <w:rsid w:val="0020220D"/>
    <w:rsid w:val="00202448"/>
    <w:rsid w:val="00202D15"/>
    <w:rsid w:val="00203BB4"/>
    <w:rsid w:val="00203BEF"/>
    <w:rsid w:val="00205B3F"/>
    <w:rsid w:val="00207C80"/>
    <w:rsid w:val="00210184"/>
    <w:rsid w:val="002127AD"/>
    <w:rsid w:val="00212EAE"/>
    <w:rsid w:val="00213E11"/>
    <w:rsid w:val="00214BEE"/>
    <w:rsid w:val="00215DFD"/>
    <w:rsid w:val="002174D9"/>
    <w:rsid w:val="002205B8"/>
    <w:rsid w:val="00223216"/>
    <w:rsid w:val="00225720"/>
    <w:rsid w:val="002259E5"/>
    <w:rsid w:val="00226140"/>
    <w:rsid w:val="002274F3"/>
    <w:rsid w:val="0023094C"/>
    <w:rsid w:val="00233370"/>
    <w:rsid w:val="00233484"/>
    <w:rsid w:val="002337A2"/>
    <w:rsid w:val="00234303"/>
    <w:rsid w:val="00234BE3"/>
    <w:rsid w:val="00235A90"/>
    <w:rsid w:val="0023624F"/>
    <w:rsid w:val="00240F15"/>
    <w:rsid w:val="00241E48"/>
    <w:rsid w:val="0024214E"/>
    <w:rsid w:val="002424BF"/>
    <w:rsid w:val="00242623"/>
    <w:rsid w:val="00250558"/>
    <w:rsid w:val="0025194B"/>
    <w:rsid w:val="0025357C"/>
    <w:rsid w:val="00254FFF"/>
    <w:rsid w:val="002561E4"/>
    <w:rsid w:val="002605D1"/>
    <w:rsid w:val="00260652"/>
    <w:rsid w:val="00260F12"/>
    <w:rsid w:val="00261F25"/>
    <w:rsid w:val="00262D6A"/>
    <w:rsid w:val="00263987"/>
    <w:rsid w:val="00263A7B"/>
    <w:rsid w:val="002648A9"/>
    <w:rsid w:val="0026536F"/>
    <w:rsid w:val="0026553C"/>
    <w:rsid w:val="002661A0"/>
    <w:rsid w:val="0026790A"/>
    <w:rsid w:val="00267DD5"/>
    <w:rsid w:val="00274A0A"/>
    <w:rsid w:val="00275FB0"/>
    <w:rsid w:val="00277593"/>
    <w:rsid w:val="00280909"/>
    <w:rsid w:val="00280918"/>
    <w:rsid w:val="0028183A"/>
    <w:rsid w:val="00282AF6"/>
    <w:rsid w:val="00284005"/>
    <w:rsid w:val="00284A6D"/>
    <w:rsid w:val="00284C22"/>
    <w:rsid w:val="0028596A"/>
    <w:rsid w:val="00287085"/>
    <w:rsid w:val="00287DC0"/>
    <w:rsid w:val="00290AF9"/>
    <w:rsid w:val="00291131"/>
    <w:rsid w:val="00291DE5"/>
    <w:rsid w:val="0029289E"/>
    <w:rsid w:val="002967CF"/>
    <w:rsid w:val="00297788"/>
    <w:rsid w:val="002A25FF"/>
    <w:rsid w:val="002A3285"/>
    <w:rsid w:val="002A34F9"/>
    <w:rsid w:val="002A47E0"/>
    <w:rsid w:val="002A484B"/>
    <w:rsid w:val="002A64A6"/>
    <w:rsid w:val="002A751F"/>
    <w:rsid w:val="002B0F50"/>
    <w:rsid w:val="002B1FE3"/>
    <w:rsid w:val="002B3301"/>
    <w:rsid w:val="002B4084"/>
    <w:rsid w:val="002B5C69"/>
    <w:rsid w:val="002C1445"/>
    <w:rsid w:val="002C47D4"/>
    <w:rsid w:val="002D0C59"/>
    <w:rsid w:val="002D0F38"/>
    <w:rsid w:val="002D1154"/>
    <w:rsid w:val="002D32D7"/>
    <w:rsid w:val="002D40A5"/>
    <w:rsid w:val="002D5F6B"/>
    <w:rsid w:val="002D77E3"/>
    <w:rsid w:val="002F2859"/>
    <w:rsid w:val="002F289A"/>
    <w:rsid w:val="002F6E3C"/>
    <w:rsid w:val="0030117D"/>
    <w:rsid w:val="00301F30"/>
    <w:rsid w:val="003038FD"/>
    <w:rsid w:val="00303C87"/>
    <w:rsid w:val="00303FCF"/>
    <w:rsid w:val="003040E2"/>
    <w:rsid w:val="003108E5"/>
    <w:rsid w:val="003115A8"/>
    <w:rsid w:val="00311E62"/>
    <w:rsid w:val="003120CB"/>
    <w:rsid w:val="003176B9"/>
    <w:rsid w:val="00320153"/>
    <w:rsid w:val="00320367"/>
    <w:rsid w:val="00322871"/>
    <w:rsid w:val="0032474A"/>
    <w:rsid w:val="00326FB3"/>
    <w:rsid w:val="00327E81"/>
    <w:rsid w:val="003316D4"/>
    <w:rsid w:val="003321B2"/>
    <w:rsid w:val="00332BBE"/>
    <w:rsid w:val="00333822"/>
    <w:rsid w:val="00336715"/>
    <w:rsid w:val="003401EC"/>
    <w:rsid w:val="00340DFD"/>
    <w:rsid w:val="00341844"/>
    <w:rsid w:val="003437E9"/>
    <w:rsid w:val="00344150"/>
    <w:rsid w:val="00344954"/>
    <w:rsid w:val="00345DE8"/>
    <w:rsid w:val="00350CD7"/>
    <w:rsid w:val="00354248"/>
    <w:rsid w:val="003542AA"/>
    <w:rsid w:val="00355FF3"/>
    <w:rsid w:val="00360C17"/>
    <w:rsid w:val="003621C6"/>
    <w:rsid w:val="003622B8"/>
    <w:rsid w:val="00366B76"/>
    <w:rsid w:val="00366DB5"/>
    <w:rsid w:val="00366FD8"/>
    <w:rsid w:val="003713D2"/>
    <w:rsid w:val="00373051"/>
    <w:rsid w:val="00373B8F"/>
    <w:rsid w:val="0037604B"/>
    <w:rsid w:val="00376D95"/>
    <w:rsid w:val="00376FFC"/>
    <w:rsid w:val="00377FBB"/>
    <w:rsid w:val="0038303E"/>
    <w:rsid w:val="00383477"/>
    <w:rsid w:val="00385140"/>
    <w:rsid w:val="00393CC7"/>
    <w:rsid w:val="00394194"/>
    <w:rsid w:val="0039629C"/>
    <w:rsid w:val="00396302"/>
    <w:rsid w:val="003971F7"/>
    <w:rsid w:val="003A16FC"/>
    <w:rsid w:val="003A2C8A"/>
    <w:rsid w:val="003A35E9"/>
    <w:rsid w:val="003A4FCD"/>
    <w:rsid w:val="003A5E89"/>
    <w:rsid w:val="003B0921"/>
    <w:rsid w:val="003B0944"/>
    <w:rsid w:val="003B1593"/>
    <w:rsid w:val="003B1BED"/>
    <w:rsid w:val="003B4381"/>
    <w:rsid w:val="003B4F52"/>
    <w:rsid w:val="003B575B"/>
    <w:rsid w:val="003B72AF"/>
    <w:rsid w:val="003C1043"/>
    <w:rsid w:val="003C1A30"/>
    <w:rsid w:val="003C2BB0"/>
    <w:rsid w:val="003C5505"/>
    <w:rsid w:val="003C6779"/>
    <w:rsid w:val="003C682F"/>
    <w:rsid w:val="003C6DEF"/>
    <w:rsid w:val="003C71BE"/>
    <w:rsid w:val="003D033C"/>
    <w:rsid w:val="003D2998"/>
    <w:rsid w:val="003D2F0A"/>
    <w:rsid w:val="003D36AB"/>
    <w:rsid w:val="003D3891"/>
    <w:rsid w:val="003D3FE9"/>
    <w:rsid w:val="003D54D6"/>
    <w:rsid w:val="003D5D84"/>
    <w:rsid w:val="003D5EE6"/>
    <w:rsid w:val="003E0F4F"/>
    <w:rsid w:val="003E1796"/>
    <w:rsid w:val="003E18AC"/>
    <w:rsid w:val="003E1CFD"/>
    <w:rsid w:val="003E210B"/>
    <w:rsid w:val="003E2A12"/>
    <w:rsid w:val="003E3384"/>
    <w:rsid w:val="003E3CA4"/>
    <w:rsid w:val="003E548E"/>
    <w:rsid w:val="003F0D33"/>
    <w:rsid w:val="003F211F"/>
    <w:rsid w:val="003F4F8C"/>
    <w:rsid w:val="003F67FA"/>
    <w:rsid w:val="00404DBE"/>
    <w:rsid w:val="00405B78"/>
    <w:rsid w:val="00406167"/>
    <w:rsid w:val="00406DBC"/>
    <w:rsid w:val="0040767B"/>
    <w:rsid w:val="00407EC8"/>
    <w:rsid w:val="004105C8"/>
    <w:rsid w:val="0041110A"/>
    <w:rsid w:val="00411624"/>
    <w:rsid w:val="004136EA"/>
    <w:rsid w:val="00413D9A"/>
    <w:rsid w:val="004148E1"/>
    <w:rsid w:val="00414CFA"/>
    <w:rsid w:val="0041516E"/>
    <w:rsid w:val="00415EC0"/>
    <w:rsid w:val="00420BE9"/>
    <w:rsid w:val="00423AD8"/>
    <w:rsid w:val="00423FDD"/>
    <w:rsid w:val="00424C85"/>
    <w:rsid w:val="004260BD"/>
    <w:rsid w:val="004265BC"/>
    <w:rsid w:val="0043012F"/>
    <w:rsid w:val="00430F1F"/>
    <w:rsid w:val="004326EA"/>
    <w:rsid w:val="00433A6F"/>
    <w:rsid w:val="00437A24"/>
    <w:rsid w:val="004420B5"/>
    <w:rsid w:val="004437A0"/>
    <w:rsid w:val="0044434C"/>
    <w:rsid w:val="0044456B"/>
    <w:rsid w:val="00445534"/>
    <w:rsid w:val="00447BD1"/>
    <w:rsid w:val="004507F3"/>
    <w:rsid w:val="00450AF4"/>
    <w:rsid w:val="004566A8"/>
    <w:rsid w:val="00456A57"/>
    <w:rsid w:val="00460377"/>
    <w:rsid w:val="004607DE"/>
    <w:rsid w:val="00466CC1"/>
    <w:rsid w:val="004671C7"/>
    <w:rsid w:val="00472F4D"/>
    <w:rsid w:val="004730BF"/>
    <w:rsid w:val="00473424"/>
    <w:rsid w:val="00474DCB"/>
    <w:rsid w:val="0047535C"/>
    <w:rsid w:val="00475CE2"/>
    <w:rsid w:val="004762F6"/>
    <w:rsid w:val="004765AF"/>
    <w:rsid w:val="004805BA"/>
    <w:rsid w:val="0048267B"/>
    <w:rsid w:val="00482B38"/>
    <w:rsid w:val="00482C7D"/>
    <w:rsid w:val="00483C04"/>
    <w:rsid w:val="00484748"/>
    <w:rsid w:val="00485870"/>
    <w:rsid w:val="00485B85"/>
    <w:rsid w:val="00485FE8"/>
    <w:rsid w:val="00487B88"/>
    <w:rsid w:val="00490D67"/>
    <w:rsid w:val="00490EB2"/>
    <w:rsid w:val="004923D1"/>
    <w:rsid w:val="00492473"/>
    <w:rsid w:val="00492A63"/>
    <w:rsid w:val="00492EB5"/>
    <w:rsid w:val="00494F77"/>
    <w:rsid w:val="00496D92"/>
    <w:rsid w:val="00497721"/>
    <w:rsid w:val="00497B11"/>
    <w:rsid w:val="00497D21"/>
    <w:rsid w:val="004A0229"/>
    <w:rsid w:val="004A35D2"/>
    <w:rsid w:val="004A5D8E"/>
    <w:rsid w:val="004A7135"/>
    <w:rsid w:val="004A71E4"/>
    <w:rsid w:val="004A79DC"/>
    <w:rsid w:val="004B2F00"/>
    <w:rsid w:val="004B2F5E"/>
    <w:rsid w:val="004B667A"/>
    <w:rsid w:val="004B6E31"/>
    <w:rsid w:val="004C02CE"/>
    <w:rsid w:val="004C1D66"/>
    <w:rsid w:val="004C31D7"/>
    <w:rsid w:val="004C4AD2"/>
    <w:rsid w:val="004C5E82"/>
    <w:rsid w:val="004C5EE7"/>
    <w:rsid w:val="004C6981"/>
    <w:rsid w:val="004D1F21"/>
    <w:rsid w:val="004D268C"/>
    <w:rsid w:val="004D343F"/>
    <w:rsid w:val="004D415A"/>
    <w:rsid w:val="004D59D8"/>
    <w:rsid w:val="004D5DA1"/>
    <w:rsid w:val="004D645E"/>
    <w:rsid w:val="004D7910"/>
    <w:rsid w:val="004E150F"/>
    <w:rsid w:val="004E1DCA"/>
    <w:rsid w:val="004E23A1"/>
    <w:rsid w:val="004E2B25"/>
    <w:rsid w:val="004E2C66"/>
    <w:rsid w:val="004E3489"/>
    <w:rsid w:val="004E358A"/>
    <w:rsid w:val="004E3AFA"/>
    <w:rsid w:val="004E6588"/>
    <w:rsid w:val="004E6EAF"/>
    <w:rsid w:val="004F08B8"/>
    <w:rsid w:val="004F2742"/>
    <w:rsid w:val="004F7C15"/>
    <w:rsid w:val="00502A0A"/>
    <w:rsid w:val="005055E6"/>
    <w:rsid w:val="005058FE"/>
    <w:rsid w:val="00507974"/>
    <w:rsid w:val="00507C50"/>
    <w:rsid w:val="00513070"/>
    <w:rsid w:val="00514D40"/>
    <w:rsid w:val="00517C3A"/>
    <w:rsid w:val="00521528"/>
    <w:rsid w:val="00523E2E"/>
    <w:rsid w:val="0052516F"/>
    <w:rsid w:val="00527BF4"/>
    <w:rsid w:val="00530A10"/>
    <w:rsid w:val="00531327"/>
    <w:rsid w:val="005324BE"/>
    <w:rsid w:val="00534F6C"/>
    <w:rsid w:val="0053529F"/>
    <w:rsid w:val="00535994"/>
    <w:rsid w:val="0053646D"/>
    <w:rsid w:val="00536D67"/>
    <w:rsid w:val="00540AAD"/>
    <w:rsid w:val="00540DBF"/>
    <w:rsid w:val="005421A6"/>
    <w:rsid w:val="00543642"/>
    <w:rsid w:val="00543DF0"/>
    <w:rsid w:val="00543EC1"/>
    <w:rsid w:val="00546458"/>
    <w:rsid w:val="00550242"/>
    <w:rsid w:val="0055087C"/>
    <w:rsid w:val="00552BDB"/>
    <w:rsid w:val="00553413"/>
    <w:rsid w:val="00553E5D"/>
    <w:rsid w:val="0055544D"/>
    <w:rsid w:val="00555983"/>
    <w:rsid w:val="00560E31"/>
    <w:rsid w:val="00561BDA"/>
    <w:rsid w:val="00561D87"/>
    <w:rsid w:val="005624CC"/>
    <w:rsid w:val="00564B63"/>
    <w:rsid w:val="005651E0"/>
    <w:rsid w:val="005679CE"/>
    <w:rsid w:val="00567DBF"/>
    <w:rsid w:val="005758B8"/>
    <w:rsid w:val="0058015D"/>
    <w:rsid w:val="00580FE7"/>
    <w:rsid w:val="00581B23"/>
    <w:rsid w:val="0058219C"/>
    <w:rsid w:val="005839C1"/>
    <w:rsid w:val="0058707F"/>
    <w:rsid w:val="005917F9"/>
    <w:rsid w:val="00591DBD"/>
    <w:rsid w:val="005931FE"/>
    <w:rsid w:val="005951F3"/>
    <w:rsid w:val="0059652D"/>
    <w:rsid w:val="005A0028"/>
    <w:rsid w:val="005A0ACC"/>
    <w:rsid w:val="005A2F7A"/>
    <w:rsid w:val="005B0072"/>
    <w:rsid w:val="005B0732"/>
    <w:rsid w:val="005B38A0"/>
    <w:rsid w:val="005B3F3C"/>
    <w:rsid w:val="005B491C"/>
    <w:rsid w:val="005B4DBF"/>
    <w:rsid w:val="005B53CF"/>
    <w:rsid w:val="005B5DE2"/>
    <w:rsid w:val="005B6236"/>
    <w:rsid w:val="005B674C"/>
    <w:rsid w:val="005C24F2"/>
    <w:rsid w:val="005C26C0"/>
    <w:rsid w:val="005C6588"/>
    <w:rsid w:val="005C7561"/>
    <w:rsid w:val="005D1E57"/>
    <w:rsid w:val="005D234F"/>
    <w:rsid w:val="005D2F57"/>
    <w:rsid w:val="005D34F6"/>
    <w:rsid w:val="005D4F1A"/>
    <w:rsid w:val="005D5157"/>
    <w:rsid w:val="005E0AF4"/>
    <w:rsid w:val="005E1884"/>
    <w:rsid w:val="005E2D74"/>
    <w:rsid w:val="005E6248"/>
    <w:rsid w:val="005F373A"/>
    <w:rsid w:val="005F43CB"/>
    <w:rsid w:val="005F4F87"/>
    <w:rsid w:val="005F62AA"/>
    <w:rsid w:val="005F6B0E"/>
    <w:rsid w:val="005F760E"/>
    <w:rsid w:val="005F7B1D"/>
    <w:rsid w:val="0060222A"/>
    <w:rsid w:val="00602EEB"/>
    <w:rsid w:val="006070C4"/>
    <w:rsid w:val="00610C21"/>
    <w:rsid w:val="00611907"/>
    <w:rsid w:val="00612825"/>
    <w:rsid w:val="006128B2"/>
    <w:rsid w:val="00613116"/>
    <w:rsid w:val="00613584"/>
    <w:rsid w:val="006139FC"/>
    <w:rsid w:val="006202A6"/>
    <w:rsid w:val="0062054B"/>
    <w:rsid w:val="00620926"/>
    <w:rsid w:val="00621C4E"/>
    <w:rsid w:val="006244A0"/>
    <w:rsid w:val="00624EAE"/>
    <w:rsid w:val="006305D7"/>
    <w:rsid w:val="00630BB0"/>
    <w:rsid w:val="006322AC"/>
    <w:rsid w:val="0063284E"/>
    <w:rsid w:val="006329BF"/>
    <w:rsid w:val="00632AAD"/>
    <w:rsid w:val="00632F63"/>
    <w:rsid w:val="00633A01"/>
    <w:rsid w:val="00633B97"/>
    <w:rsid w:val="00633C3A"/>
    <w:rsid w:val="006341D0"/>
    <w:rsid w:val="006341F7"/>
    <w:rsid w:val="00634335"/>
    <w:rsid w:val="00634585"/>
    <w:rsid w:val="00635014"/>
    <w:rsid w:val="006369CE"/>
    <w:rsid w:val="00637ED9"/>
    <w:rsid w:val="006411CA"/>
    <w:rsid w:val="00643DEC"/>
    <w:rsid w:val="006446AC"/>
    <w:rsid w:val="006450C9"/>
    <w:rsid w:val="0064605E"/>
    <w:rsid w:val="00653296"/>
    <w:rsid w:val="00653C67"/>
    <w:rsid w:val="00657BC4"/>
    <w:rsid w:val="006619C8"/>
    <w:rsid w:val="006637E2"/>
    <w:rsid w:val="0066724A"/>
    <w:rsid w:val="00671710"/>
    <w:rsid w:val="006731F7"/>
    <w:rsid w:val="00673414"/>
    <w:rsid w:val="00676067"/>
    <w:rsid w:val="00676079"/>
    <w:rsid w:val="00676ECD"/>
    <w:rsid w:val="00677D0A"/>
    <w:rsid w:val="0068132F"/>
    <w:rsid w:val="0068185F"/>
    <w:rsid w:val="0068352C"/>
    <w:rsid w:val="00691AA8"/>
    <w:rsid w:val="00694BD6"/>
    <w:rsid w:val="0069528F"/>
    <w:rsid w:val="00696E81"/>
    <w:rsid w:val="006A01CF"/>
    <w:rsid w:val="006A32E6"/>
    <w:rsid w:val="006A60DD"/>
    <w:rsid w:val="006B0679"/>
    <w:rsid w:val="006B074C"/>
    <w:rsid w:val="006B2CBC"/>
    <w:rsid w:val="006B2CC6"/>
    <w:rsid w:val="006B3B84"/>
    <w:rsid w:val="006B4E7C"/>
    <w:rsid w:val="006B5A8E"/>
    <w:rsid w:val="006B5D8C"/>
    <w:rsid w:val="006B6500"/>
    <w:rsid w:val="006B6656"/>
    <w:rsid w:val="006B707F"/>
    <w:rsid w:val="006B72D4"/>
    <w:rsid w:val="006B73DD"/>
    <w:rsid w:val="006C0E79"/>
    <w:rsid w:val="006C11CC"/>
    <w:rsid w:val="006C1AEB"/>
    <w:rsid w:val="006C26B9"/>
    <w:rsid w:val="006C27DE"/>
    <w:rsid w:val="006C28A9"/>
    <w:rsid w:val="006C3E44"/>
    <w:rsid w:val="006C57FE"/>
    <w:rsid w:val="006C668E"/>
    <w:rsid w:val="006C67AF"/>
    <w:rsid w:val="006C774E"/>
    <w:rsid w:val="006D2C1E"/>
    <w:rsid w:val="006D4C1E"/>
    <w:rsid w:val="006E30E5"/>
    <w:rsid w:val="006E4B63"/>
    <w:rsid w:val="006F06E4"/>
    <w:rsid w:val="006F1D4D"/>
    <w:rsid w:val="006F3EB5"/>
    <w:rsid w:val="006F6038"/>
    <w:rsid w:val="006F7B41"/>
    <w:rsid w:val="0070100F"/>
    <w:rsid w:val="00702B5D"/>
    <w:rsid w:val="00703ED2"/>
    <w:rsid w:val="00705338"/>
    <w:rsid w:val="00706E68"/>
    <w:rsid w:val="00707B8D"/>
    <w:rsid w:val="00707FCA"/>
    <w:rsid w:val="0071357E"/>
    <w:rsid w:val="00713636"/>
    <w:rsid w:val="00714B8C"/>
    <w:rsid w:val="0071675D"/>
    <w:rsid w:val="00717736"/>
    <w:rsid w:val="00721986"/>
    <w:rsid w:val="00721C91"/>
    <w:rsid w:val="00722411"/>
    <w:rsid w:val="00724179"/>
    <w:rsid w:val="00730656"/>
    <w:rsid w:val="00732B47"/>
    <w:rsid w:val="007342B0"/>
    <w:rsid w:val="00735CF5"/>
    <w:rsid w:val="00737417"/>
    <w:rsid w:val="0074063A"/>
    <w:rsid w:val="00742AA4"/>
    <w:rsid w:val="00742D45"/>
    <w:rsid w:val="00743BA1"/>
    <w:rsid w:val="00744D3A"/>
    <w:rsid w:val="00745F1E"/>
    <w:rsid w:val="00750982"/>
    <w:rsid w:val="007515FE"/>
    <w:rsid w:val="0075199F"/>
    <w:rsid w:val="00752AC2"/>
    <w:rsid w:val="00753025"/>
    <w:rsid w:val="00754AB6"/>
    <w:rsid w:val="007567A5"/>
    <w:rsid w:val="007601D0"/>
    <w:rsid w:val="007603BB"/>
    <w:rsid w:val="00760CAD"/>
    <w:rsid w:val="0076109D"/>
    <w:rsid w:val="00765510"/>
    <w:rsid w:val="00767107"/>
    <w:rsid w:val="00772EAE"/>
    <w:rsid w:val="00773617"/>
    <w:rsid w:val="00773BFD"/>
    <w:rsid w:val="007743B3"/>
    <w:rsid w:val="00774490"/>
    <w:rsid w:val="0077581E"/>
    <w:rsid w:val="00775C84"/>
    <w:rsid w:val="007766A1"/>
    <w:rsid w:val="007819FF"/>
    <w:rsid w:val="0078360C"/>
    <w:rsid w:val="00784A4C"/>
    <w:rsid w:val="00784BC6"/>
    <w:rsid w:val="0078523D"/>
    <w:rsid w:val="00790969"/>
    <w:rsid w:val="007931DF"/>
    <w:rsid w:val="00793410"/>
    <w:rsid w:val="00795F31"/>
    <w:rsid w:val="007971DE"/>
    <w:rsid w:val="007A0172"/>
    <w:rsid w:val="007A0AD3"/>
    <w:rsid w:val="007A1804"/>
    <w:rsid w:val="007A215A"/>
    <w:rsid w:val="007A2511"/>
    <w:rsid w:val="007A260E"/>
    <w:rsid w:val="007A38FB"/>
    <w:rsid w:val="007A4D4C"/>
    <w:rsid w:val="007A4DD6"/>
    <w:rsid w:val="007A5CB9"/>
    <w:rsid w:val="007B0BDB"/>
    <w:rsid w:val="007B12D0"/>
    <w:rsid w:val="007B20AE"/>
    <w:rsid w:val="007B4E6D"/>
    <w:rsid w:val="007B58F3"/>
    <w:rsid w:val="007B6B07"/>
    <w:rsid w:val="007B6D43"/>
    <w:rsid w:val="007B7387"/>
    <w:rsid w:val="007B749A"/>
    <w:rsid w:val="007B75C1"/>
    <w:rsid w:val="007B7C6E"/>
    <w:rsid w:val="007D44D7"/>
    <w:rsid w:val="007D621A"/>
    <w:rsid w:val="007E058A"/>
    <w:rsid w:val="007E07A4"/>
    <w:rsid w:val="007E2887"/>
    <w:rsid w:val="007E2B73"/>
    <w:rsid w:val="007E2B88"/>
    <w:rsid w:val="007E4282"/>
    <w:rsid w:val="007E5278"/>
    <w:rsid w:val="007E749C"/>
    <w:rsid w:val="007E7F0E"/>
    <w:rsid w:val="007F10EF"/>
    <w:rsid w:val="007F1B5C"/>
    <w:rsid w:val="007F4560"/>
    <w:rsid w:val="00801257"/>
    <w:rsid w:val="008022DF"/>
    <w:rsid w:val="00802E3B"/>
    <w:rsid w:val="00803B0A"/>
    <w:rsid w:val="00804DED"/>
    <w:rsid w:val="00805B96"/>
    <w:rsid w:val="008062BF"/>
    <w:rsid w:val="00807640"/>
    <w:rsid w:val="008105BE"/>
    <w:rsid w:val="008115A5"/>
    <w:rsid w:val="00811D46"/>
    <w:rsid w:val="0081415D"/>
    <w:rsid w:val="0081717D"/>
    <w:rsid w:val="00817A3A"/>
    <w:rsid w:val="00820229"/>
    <w:rsid w:val="008202AA"/>
    <w:rsid w:val="00822448"/>
    <w:rsid w:val="00822ABE"/>
    <w:rsid w:val="008244D1"/>
    <w:rsid w:val="00827F51"/>
    <w:rsid w:val="0083104E"/>
    <w:rsid w:val="008343BE"/>
    <w:rsid w:val="00836535"/>
    <w:rsid w:val="00836BEA"/>
    <w:rsid w:val="00837BCA"/>
    <w:rsid w:val="00840381"/>
    <w:rsid w:val="00840FB4"/>
    <w:rsid w:val="008410B2"/>
    <w:rsid w:val="00841780"/>
    <w:rsid w:val="008500A0"/>
    <w:rsid w:val="008524E5"/>
    <w:rsid w:val="0085351C"/>
    <w:rsid w:val="0085435A"/>
    <w:rsid w:val="008549CA"/>
    <w:rsid w:val="008556C3"/>
    <w:rsid w:val="0085687C"/>
    <w:rsid w:val="00856B9C"/>
    <w:rsid w:val="00857849"/>
    <w:rsid w:val="008611C1"/>
    <w:rsid w:val="00864495"/>
    <w:rsid w:val="008706C5"/>
    <w:rsid w:val="008710DE"/>
    <w:rsid w:val="00872CA6"/>
    <w:rsid w:val="00872F13"/>
    <w:rsid w:val="00873707"/>
    <w:rsid w:val="00873E9D"/>
    <w:rsid w:val="00874B20"/>
    <w:rsid w:val="00875117"/>
    <w:rsid w:val="008757C6"/>
    <w:rsid w:val="008763E1"/>
    <w:rsid w:val="0087775C"/>
    <w:rsid w:val="00877EC8"/>
    <w:rsid w:val="00880F36"/>
    <w:rsid w:val="008829DC"/>
    <w:rsid w:val="00885530"/>
    <w:rsid w:val="00890531"/>
    <w:rsid w:val="008910D1"/>
    <w:rsid w:val="0089296C"/>
    <w:rsid w:val="00896ABD"/>
    <w:rsid w:val="00897AB6"/>
    <w:rsid w:val="00897DA8"/>
    <w:rsid w:val="008A0F6F"/>
    <w:rsid w:val="008A3380"/>
    <w:rsid w:val="008A533B"/>
    <w:rsid w:val="008A593D"/>
    <w:rsid w:val="008A7A9C"/>
    <w:rsid w:val="008B0CC2"/>
    <w:rsid w:val="008B0DC1"/>
    <w:rsid w:val="008B2904"/>
    <w:rsid w:val="008B5218"/>
    <w:rsid w:val="008B7102"/>
    <w:rsid w:val="008C2DED"/>
    <w:rsid w:val="008C33CC"/>
    <w:rsid w:val="008C3B7D"/>
    <w:rsid w:val="008C70BB"/>
    <w:rsid w:val="008C79B2"/>
    <w:rsid w:val="008D0F90"/>
    <w:rsid w:val="008D3715"/>
    <w:rsid w:val="008D5465"/>
    <w:rsid w:val="008D5E61"/>
    <w:rsid w:val="008D7EB7"/>
    <w:rsid w:val="008D7EC5"/>
    <w:rsid w:val="008E127A"/>
    <w:rsid w:val="008E2A8A"/>
    <w:rsid w:val="008E3684"/>
    <w:rsid w:val="008E57F5"/>
    <w:rsid w:val="008E7606"/>
    <w:rsid w:val="008F1DAA"/>
    <w:rsid w:val="008F3EBD"/>
    <w:rsid w:val="008F3F81"/>
    <w:rsid w:val="008F42A7"/>
    <w:rsid w:val="008F60B2"/>
    <w:rsid w:val="008F6EBB"/>
    <w:rsid w:val="008F7C41"/>
    <w:rsid w:val="00901C70"/>
    <w:rsid w:val="009031E2"/>
    <w:rsid w:val="00903EC7"/>
    <w:rsid w:val="0091276C"/>
    <w:rsid w:val="00913EA1"/>
    <w:rsid w:val="009145BE"/>
    <w:rsid w:val="009165AC"/>
    <w:rsid w:val="00916FFC"/>
    <w:rsid w:val="0091718E"/>
    <w:rsid w:val="0092028A"/>
    <w:rsid w:val="0092053F"/>
    <w:rsid w:val="00920DAA"/>
    <w:rsid w:val="00922F76"/>
    <w:rsid w:val="0092340A"/>
    <w:rsid w:val="009244A8"/>
    <w:rsid w:val="0093085B"/>
    <w:rsid w:val="009313D9"/>
    <w:rsid w:val="00933088"/>
    <w:rsid w:val="00933360"/>
    <w:rsid w:val="00934C29"/>
    <w:rsid w:val="009355A1"/>
    <w:rsid w:val="00935B7F"/>
    <w:rsid w:val="0093614C"/>
    <w:rsid w:val="009367FB"/>
    <w:rsid w:val="00941293"/>
    <w:rsid w:val="0094150F"/>
    <w:rsid w:val="00944E22"/>
    <w:rsid w:val="00946372"/>
    <w:rsid w:val="00947127"/>
    <w:rsid w:val="0095032B"/>
    <w:rsid w:val="009508B1"/>
    <w:rsid w:val="00950B13"/>
    <w:rsid w:val="00950C17"/>
    <w:rsid w:val="00951FAF"/>
    <w:rsid w:val="00954740"/>
    <w:rsid w:val="009557BC"/>
    <w:rsid w:val="00955AE5"/>
    <w:rsid w:val="00955BF9"/>
    <w:rsid w:val="009568BB"/>
    <w:rsid w:val="00960856"/>
    <w:rsid w:val="00962E71"/>
    <w:rsid w:val="00963ABC"/>
    <w:rsid w:val="00965D21"/>
    <w:rsid w:val="009672E9"/>
    <w:rsid w:val="00967764"/>
    <w:rsid w:val="00970B0E"/>
    <w:rsid w:val="00970BB9"/>
    <w:rsid w:val="009726EE"/>
    <w:rsid w:val="00972CDE"/>
    <w:rsid w:val="009733DD"/>
    <w:rsid w:val="00975573"/>
    <w:rsid w:val="00976D03"/>
    <w:rsid w:val="00977B30"/>
    <w:rsid w:val="00977C1E"/>
    <w:rsid w:val="00980DFD"/>
    <w:rsid w:val="00982558"/>
    <w:rsid w:val="00982F41"/>
    <w:rsid w:val="00984E17"/>
    <w:rsid w:val="00985090"/>
    <w:rsid w:val="009851F8"/>
    <w:rsid w:val="00987710"/>
    <w:rsid w:val="009904AB"/>
    <w:rsid w:val="009924F8"/>
    <w:rsid w:val="00995551"/>
    <w:rsid w:val="00995688"/>
    <w:rsid w:val="009958A6"/>
    <w:rsid w:val="00996456"/>
    <w:rsid w:val="009965F4"/>
    <w:rsid w:val="00997DB1"/>
    <w:rsid w:val="009A04F5"/>
    <w:rsid w:val="009A15EF"/>
    <w:rsid w:val="009A1DAD"/>
    <w:rsid w:val="009A261C"/>
    <w:rsid w:val="009A26A1"/>
    <w:rsid w:val="009A38A5"/>
    <w:rsid w:val="009A43D3"/>
    <w:rsid w:val="009A4F0D"/>
    <w:rsid w:val="009A5766"/>
    <w:rsid w:val="009A5B73"/>
    <w:rsid w:val="009A6FF5"/>
    <w:rsid w:val="009B118B"/>
    <w:rsid w:val="009B1737"/>
    <w:rsid w:val="009B2752"/>
    <w:rsid w:val="009B2896"/>
    <w:rsid w:val="009B3D4B"/>
    <w:rsid w:val="009B3F81"/>
    <w:rsid w:val="009B4D4D"/>
    <w:rsid w:val="009B4E63"/>
    <w:rsid w:val="009B5B99"/>
    <w:rsid w:val="009B6803"/>
    <w:rsid w:val="009B6EFC"/>
    <w:rsid w:val="009B7AF5"/>
    <w:rsid w:val="009C041E"/>
    <w:rsid w:val="009C163E"/>
    <w:rsid w:val="009C1FD0"/>
    <w:rsid w:val="009C2DF8"/>
    <w:rsid w:val="009C31BF"/>
    <w:rsid w:val="009C5CC7"/>
    <w:rsid w:val="009C67B9"/>
    <w:rsid w:val="009C68B7"/>
    <w:rsid w:val="009D0834"/>
    <w:rsid w:val="009D095A"/>
    <w:rsid w:val="009D0A1E"/>
    <w:rsid w:val="009D2AE3"/>
    <w:rsid w:val="009D2FFD"/>
    <w:rsid w:val="009D433C"/>
    <w:rsid w:val="009D52BC"/>
    <w:rsid w:val="009D5832"/>
    <w:rsid w:val="009D7D0A"/>
    <w:rsid w:val="009E0865"/>
    <w:rsid w:val="009E09D9"/>
    <w:rsid w:val="009E15C3"/>
    <w:rsid w:val="009E2063"/>
    <w:rsid w:val="009E2BE2"/>
    <w:rsid w:val="009E47B1"/>
    <w:rsid w:val="009E555F"/>
    <w:rsid w:val="009F01B1"/>
    <w:rsid w:val="009F0563"/>
    <w:rsid w:val="009F0DBB"/>
    <w:rsid w:val="009F3887"/>
    <w:rsid w:val="009F40DC"/>
    <w:rsid w:val="009F4C77"/>
    <w:rsid w:val="009F659A"/>
    <w:rsid w:val="009F6C89"/>
    <w:rsid w:val="009F732B"/>
    <w:rsid w:val="00A00978"/>
    <w:rsid w:val="00A0153B"/>
    <w:rsid w:val="00A01FE0"/>
    <w:rsid w:val="00A03F67"/>
    <w:rsid w:val="00A05874"/>
    <w:rsid w:val="00A06945"/>
    <w:rsid w:val="00A10656"/>
    <w:rsid w:val="00A113C0"/>
    <w:rsid w:val="00A12FA6"/>
    <w:rsid w:val="00A13219"/>
    <w:rsid w:val="00A1339B"/>
    <w:rsid w:val="00A14ABA"/>
    <w:rsid w:val="00A16274"/>
    <w:rsid w:val="00A20EF8"/>
    <w:rsid w:val="00A24CB6"/>
    <w:rsid w:val="00A25865"/>
    <w:rsid w:val="00A25D01"/>
    <w:rsid w:val="00A26CD2"/>
    <w:rsid w:val="00A26D48"/>
    <w:rsid w:val="00A27120"/>
    <w:rsid w:val="00A27667"/>
    <w:rsid w:val="00A31122"/>
    <w:rsid w:val="00A32979"/>
    <w:rsid w:val="00A34A67"/>
    <w:rsid w:val="00A37462"/>
    <w:rsid w:val="00A40427"/>
    <w:rsid w:val="00A41AD5"/>
    <w:rsid w:val="00A459E1"/>
    <w:rsid w:val="00A45D68"/>
    <w:rsid w:val="00A46AC4"/>
    <w:rsid w:val="00A478A5"/>
    <w:rsid w:val="00A52296"/>
    <w:rsid w:val="00A53A3B"/>
    <w:rsid w:val="00A55661"/>
    <w:rsid w:val="00A6083E"/>
    <w:rsid w:val="00A61B70"/>
    <w:rsid w:val="00A61FA8"/>
    <w:rsid w:val="00A62197"/>
    <w:rsid w:val="00A62E8F"/>
    <w:rsid w:val="00A637F4"/>
    <w:rsid w:val="00A64DF2"/>
    <w:rsid w:val="00A65485"/>
    <w:rsid w:val="00A662F4"/>
    <w:rsid w:val="00A66E05"/>
    <w:rsid w:val="00A67655"/>
    <w:rsid w:val="00A70753"/>
    <w:rsid w:val="00A70E1D"/>
    <w:rsid w:val="00A712D2"/>
    <w:rsid w:val="00A7330F"/>
    <w:rsid w:val="00A749CB"/>
    <w:rsid w:val="00A74F15"/>
    <w:rsid w:val="00A80B22"/>
    <w:rsid w:val="00A81532"/>
    <w:rsid w:val="00A82C8A"/>
    <w:rsid w:val="00A83443"/>
    <w:rsid w:val="00A8346B"/>
    <w:rsid w:val="00A852FF"/>
    <w:rsid w:val="00A87337"/>
    <w:rsid w:val="00A90C97"/>
    <w:rsid w:val="00A91F1B"/>
    <w:rsid w:val="00A92DDC"/>
    <w:rsid w:val="00A9354D"/>
    <w:rsid w:val="00A960C8"/>
    <w:rsid w:val="00A96604"/>
    <w:rsid w:val="00AA03DF"/>
    <w:rsid w:val="00AA07CB"/>
    <w:rsid w:val="00AA1B4F"/>
    <w:rsid w:val="00AA21D8"/>
    <w:rsid w:val="00AA271A"/>
    <w:rsid w:val="00AA3270"/>
    <w:rsid w:val="00AA375A"/>
    <w:rsid w:val="00AA54F3"/>
    <w:rsid w:val="00AA6B43"/>
    <w:rsid w:val="00AA720D"/>
    <w:rsid w:val="00AA7B1F"/>
    <w:rsid w:val="00AB10E2"/>
    <w:rsid w:val="00AB3145"/>
    <w:rsid w:val="00AB367A"/>
    <w:rsid w:val="00AB49DF"/>
    <w:rsid w:val="00AB6242"/>
    <w:rsid w:val="00AB7BF8"/>
    <w:rsid w:val="00AC01D1"/>
    <w:rsid w:val="00AC0AB2"/>
    <w:rsid w:val="00AC0E9F"/>
    <w:rsid w:val="00AC52A5"/>
    <w:rsid w:val="00AC6EFD"/>
    <w:rsid w:val="00AC7151"/>
    <w:rsid w:val="00AC7200"/>
    <w:rsid w:val="00AD180B"/>
    <w:rsid w:val="00AD460A"/>
    <w:rsid w:val="00AD6A05"/>
    <w:rsid w:val="00AE0792"/>
    <w:rsid w:val="00AE09BC"/>
    <w:rsid w:val="00AE118B"/>
    <w:rsid w:val="00AE1F56"/>
    <w:rsid w:val="00AE272B"/>
    <w:rsid w:val="00AE34B2"/>
    <w:rsid w:val="00AE3E3A"/>
    <w:rsid w:val="00AE55E1"/>
    <w:rsid w:val="00AE6A27"/>
    <w:rsid w:val="00AE6B7D"/>
    <w:rsid w:val="00AE77B4"/>
    <w:rsid w:val="00AE7C1A"/>
    <w:rsid w:val="00AE7DF8"/>
    <w:rsid w:val="00AF0D9C"/>
    <w:rsid w:val="00AF13AB"/>
    <w:rsid w:val="00AF1D36"/>
    <w:rsid w:val="00AF280B"/>
    <w:rsid w:val="00AF436C"/>
    <w:rsid w:val="00AF4BEC"/>
    <w:rsid w:val="00AF5F75"/>
    <w:rsid w:val="00AF6001"/>
    <w:rsid w:val="00AF6E29"/>
    <w:rsid w:val="00B01A16"/>
    <w:rsid w:val="00B079FE"/>
    <w:rsid w:val="00B07F45"/>
    <w:rsid w:val="00B1021A"/>
    <w:rsid w:val="00B10271"/>
    <w:rsid w:val="00B140D9"/>
    <w:rsid w:val="00B1481A"/>
    <w:rsid w:val="00B1539C"/>
    <w:rsid w:val="00B15A1F"/>
    <w:rsid w:val="00B15FE9"/>
    <w:rsid w:val="00B21046"/>
    <w:rsid w:val="00B2148A"/>
    <w:rsid w:val="00B220C2"/>
    <w:rsid w:val="00B2276E"/>
    <w:rsid w:val="00B23342"/>
    <w:rsid w:val="00B25B32"/>
    <w:rsid w:val="00B27253"/>
    <w:rsid w:val="00B32616"/>
    <w:rsid w:val="00B36AF0"/>
    <w:rsid w:val="00B36C42"/>
    <w:rsid w:val="00B36D24"/>
    <w:rsid w:val="00B36D6A"/>
    <w:rsid w:val="00B41BF8"/>
    <w:rsid w:val="00B422EF"/>
    <w:rsid w:val="00B42639"/>
    <w:rsid w:val="00B42E7F"/>
    <w:rsid w:val="00B42EA7"/>
    <w:rsid w:val="00B434B8"/>
    <w:rsid w:val="00B43C3F"/>
    <w:rsid w:val="00B45E92"/>
    <w:rsid w:val="00B474B7"/>
    <w:rsid w:val="00B51845"/>
    <w:rsid w:val="00B51923"/>
    <w:rsid w:val="00B5337C"/>
    <w:rsid w:val="00B53FDE"/>
    <w:rsid w:val="00B545FF"/>
    <w:rsid w:val="00B56397"/>
    <w:rsid w:val="00B571DA"/>
    <w:rsid w:val="00B6027B"/>
    <w:rsid w:val="00B6070F"/>
    <w:rsid w:val="00B62AB8"/>
    <w:rsid w:val="00B636C8"/>
    <w:rsid w:val="00B65EDB"/>
    <w:rsid w:val="00B67AFF"/>
    <w:rsid w:val="00B67C41"/>
    <w:rsid w:val="00B70B59"/>
    <w:rsid w:val="00B71EB5"/>
    <w:rsid w:val="00B73657"/>
    <w:rsid w:val="00B739B3"/>
    <w:rsid w:val="00B81B15"/>
    <w:rsid w:val="00B83223"/>
    <w:rsid w:val="00B915AE"/>
    <w:rsid w:val="00B91F01"/>
    <w:rsid w:val="00B97A8D"/>
    <w:rsid w:val="00BA1735"/>
    <w:rsid w:val="00BA1907"/>
    <w:rsid w:val="00BA19FA"/>
    <w:rsid w:val="00BA341A"/>
    <w:rsid w:val="00BA4288"/>
    <w:rsid w:val="00BA4EEC"/>
    <w:rsid w:val="00BA6FE0"/>
    <w:rsid w:val="00BB0902"/>
    <w:rsid w:val="00BB1F9C"/>
    <w:rsid w:val="00BB41BD"/>
    <w:rsid w:val="00BB48E5"/>
    <w:rsid w:val="00BB5607"/>
    <w:rsid w:val="00BB5ACA"/>
    <w:rsid w:val="00BB627F"/>
    <w:rsid w:val="00BB7033"/>
    <w:rsid w:val="00BC0C17"/>
    <w:rsid w:val="00BC3823"/>
    <w:rsid w:val="00BC4308"/>
    <w:rsid w:val="00BC5841"/>
    <w:rsid w:val="00BC5E38"/>
    <w:rsid w:val="00BC77B4"/>
    <w:rsid w:val="00BD201A"/>
    <w:rsid w:val="00BD2DC4"/>
    <w:rsid w:val="00BD2EF0"/>
    <w:rsid w:val="00BD5E05"/>
    <w:rsid w:val="00BD60B4"/>
    <w:rsid w:val="00BD6AEE"/>
    <w:rsid w:val="00BD77E4"/>
    <w:rsid w:val="00BD796B"/>
    <w:rsid w:val="00BE40C0"/>
    <w:rsid w:val="00BE4401"/>
    <w:rsid w:val="00BE445C"/>
    <w:rsid w:val="00BE5F4A"/>
    <w:rsid w:val="00BE7AEF"/>
    <w:rsid w:val="00BF09B0"/>
    <w:rsid w:val="00BF14A0"/>
    <w:rsid w:val="00BF1544"/>
    <w:rsid w:val="00BF1B53"/>
    <w:rsid w:val="00BF246D"/>
    <w:rsid w:val="00BF2682"/>
    <w:rsid w:val="00C00370"/>
    <w:rsid w:val="00C03325"/>
    <w:rsid w:val="00C06F06"/>
    <w:rsid w:val="00C15CB9"/>
    <w:rsid w:val="00C16685"/>
    <w:rsid w:val="00C17BFF"/>
    <w:rsid w:val="00C20FAD"/>
    <w:rsid w:val="00C2375F"/>
    <w:rsid w:val="00C247CB"/>
    <w:rsid w:val="00C25AC4"/>
    <w:rsid w:val="00C25FF7"/>
    <w:rsid w:val="00C27E84"/>
    <w:rsid w:val="00C27EB7"/>
    <w:rsid w:val="00C32E66"/>
    <w:rsid w:val="00C3355F"/>
    <w:rsid w:val="00C33A04"/>
    <w:rsid w:val="00C3569A"/>
    <w:rsid w:val="00C36067"/>
    <w:rsid w:val="00C43F48"/>
    <w:rsid w:val="00C448FF"/>
    <w:rsid w:val="00C45E57"/>
    <w:rsid w:val="00C52F29"/>
    <w:rsid w:val="00C53A94"/>
    <w:rsid w:val="00C5504B"/>
    <w:rsid w:val="00C56CE6"/>
    <w:rsid w:val="00C56DFF"/>
    <w:rsid w:val="00C5745F"/>
    <w:rsid w:val="00C60005"/>
    <w:rsid w:val="00C60BFF"/>
    <w:rsid w:val="00C615C0"/>
    <w:rsid w:val="00C61737"/>
    <w:rsid w:val="00C61A98"/>
    <w:rsid w:val="00C62925"/>
    <w:rsid w:val="00C63201"/>
    <w:rsid w:val="00C63F1B"/>
    <w:rsid w:val="00C64E62"/>
    <w:rsid w:val="00C651D5"/>
    <w:rsid w:val="00C65B3D"/>
    <w:rsid w:val="00C65CCC"/>
    <w:rsid w:val="00C65DA9"/>
    <w:rsid w:val="00C707E1"/>
    <w:rsid w:val="00C71FE6"/>
    <w:rsid w:val="00C7618F"/>
    <w:rsid w:val="00C765A9"/>
    <w:rsid w:val="00C80DDF"/>
    <w:rsid w:val="00C81157"/>
    <w:rsid w:val="00C8162D"/>
    <w:rsid w:val="00C830BB"/>
    <w:rsid w:val="00C83A0B"/>
    <w:rsid w:val="00C842D0"/>
    <w:rsid w:val="00C84ED1"/>
    <w:rsid w:val="00C863CC"/>
    <w:rsid w:val="00C86BCC"/>
    <w:rsid w:val="00C9038F"/>
    <w:rsid w:val="00C90647"/>
    <w:rsid w:val="00C92AAB"/>
    <w:rsid w:val="00C95D4C"/>
    <w:rsid w:val="00C9637F"/>
    <w:rsid w:val="00C9708A"/>
    <w:rsid w:val="00C974CD"/>
    <w:rsid w:val="00CA0BBD"/>
    <w:rsid w:val="00CA2435"/>
    <w:rsid w:val="00CA4068"/>
    <w:rsid w:val="00CA4F3B"/>
    <w:rsid w:val="00CA67F4"/>
    <w:rsid w:val="00CB37F8"/>
    <w:rsid w:val="00CB7083"/>
    <w:rsid w:val="00CB70A4"/>
    <w:rsid w:val="00CB7DC3"/>
    <w:rsid w:val="00CC5BE1"/>
    <w:rsid w:val="00CC75A2"/>
    <w:rsid w:val="00CC7A18"/>
    <w:rsid w:val="00CD0B62"/>
    <w:rsid w:val="00CD0E2F"/>
    <w:rsid w:val="00CD1D49"/>
    <w:rsid w:val="00CD1DEE"/>
    <w:rsid w:val="00CD2F20"/>
    <w:rsid w:val="00CD6A57"/>
    <w:rsid w:val="00CD6B20"/>
    <w:rsid w:val="00CE1339"/>
    <w:rsid w:val="00CE3EEF"/>
    <w:rsid w:val="00CE4F44"/>
    <w:rsid w:val="00CE59A1"/>
    <w:rsid w:val="00CE61CC"/>
    <w:rsid w:val="00CE6ABF"/>
    <w:rsid w:val="00CE6E42"/>
    <w:rsid w:val="00CE74C2"/>
    <w:rsid w:val="00CF20B7"/>
    <w:rsid w:val="00CF283B"/>
    <w:rsid w:val="00CF3B13"/>
    <w:rsid w:val="00CF6692"/>
    <w:rsid w:val="00CF7441"/>
    <w:rsid w:val="00D00D16"/>
    <w:rsid w:val="00D03C6C"/>
    <w:rsid w:val="00D04760"/>
    <w:rsid w:val="00D04A95"/>
    <w:rsid w:val="00D06288"/>
    <w:rsid w:val="00D06454"/>
    <w:rsid w:val="00D068C7"/>
    <w:rsid w:val="00D12034"/>
    <w:rsid w:val="00D128A4"/>
    <w:rsid w:val="00D147C8"/>
    <w:rsid w:val="00D15131"/>
    <w:rsid w:val="00D16FA2"/>
    <w:rsid w:val="00D20954"/>
    <w:rsid w:val="00D21C39"/>
    <w:rsid w:val="00D21FC6"/>
    <w:rsid w:val="00D2243A"/>
    <w:rsid w:val="00D23507"/>
    <w:rsid w:val="00D274CA"/>
    <w:rsid w:val="00D33393"/>
    <w:rsid w:val="00D33D36"/>
    <w:rsid w:val="00D34D94"/>
    <w:rsid w:val="00D409E2"/>
    <w:rsid w:val="00D41DCB"/>
    <w:rsid w:val="00D427D7"/>
    <w:rsid w:val="00D44E62"/>
    <w:rsid w:val="00D47345"/>
    <w:rsid w:val="00D51570"/>
    <w:rsid w:val="00D556AD"/>
    <w:rsid w:val="00D60381"/>
    <w:rsid w:val="00D60C62"/>
    <w:rsid w:val="00D616DE"/>
    <w:rsid w:val="00D62201"/>
    <w:rsid w:val="00D622F4"/>
    <w:rsid w:val="00D62D4F"/>
    <w:rsid w:val="00D651D1"/>
    <w:rsid w:val="00D660B0"/>
    <w:rsid w:val="00D66966"/>
    <w:rsid w:val="00D67128"/>
    <w:rsid w:val="00D71375"/>
    <w:rsid w:val="00D717BB"/>
    <w:rsid w:val="00D71B19"/>
    <w:rsid w:val="00D7226B"/>
    <w:rsid w:val="00D72707"/>
    <w:rsid w:val="00D75277"/>
    <w:rsid w:val="00D758D3"/>
    <w:rsid w:val="00D75A9C"/>
    <w:rsid w:val="00D829C8"/>
    <w:rsid w:val="00D84055"/>
    <w:rsid w:val="00D8430D"/>
    <w:rsid w:val="00D84C81"/>
    <w:rsid w:val="00D87917"/>
    <w:rsid w:val="00D90871"/>
    <w:rsid w:val="00D9155F"/>
    <w:rsid w:val="00D9403F"/>
    <w:rsid w:val="00D959B4"/>
    <w:rsid w:val="00D97239"/>
    <w:rsid w:val="00D974C3"/>
    <w:rsid w:val="00D97DDF"/>
    <w:rsid w:val="00DA1B9E"/>
    <w:rsid w:val="00DA44DE"/>
    <w:rsid w:val="00DA6F33"/>
    <w:rsid w:val="00DA750B"/>
    <w:rsid w:val="00DA7689"/>
    <w:rsid w:val="00DB1C35"/>
    <w:rsid w:val="00DB620A"/>
    <w:rsid w:val="00DB6E8C"/>
    <w:rsid w:val="00DB7B14"/>
    <w:rsid w:val="00DC26F7"/>
    <w:rsid w:val="00DC2C80"/>
    <w:rsid w:val="00DC3781"/>
    <w:rsid w:val="00DC3832"/>
    <w:rsid w:val="00DC7A51"/>
    <w:rsid w:val="00DD333A"/>
    <w:rsid w:val="00DD3B1E"/>
    <w:rsid w:val="00DD4756"/>
    <w:rsid w:val="00DD67AF"/>
    <w:rsid w:val="00DE06B2"/>
    <w:rsid w:val="00DE0C41"/>
    <w:rsid w:val="00DE0F66"/>
    <w:rsid w:val="00DE2063"/>
    <w:rsid w:val="00DE49AE"/>
    <w:rsid w:val="00DE5B5F"/>
    <w:rsid w:val="00DE67D3"/>
    <w:rsid w:val="00DE775D"/>
    <w:rsid w:val="00DF4D90"/>
    <w:rsid w:val="00DF614E"/>
    <w:rsid w:val="00DF7160"/>
    <w:rsid w:val="00E003B6"/>
    <w:rsid w:val="00E00696"/>
    <w:rsid w:val="00E0117C"/>
    <w:rsid w:val="00E03651"/>
    <w:rsid w:val="00E03808"/>
    <w:rsid w:val="00E060C2"/>
    <w:rsid w:val="00E06324"/>
    <w:rsid w:val="00E07B81"/>
    <w:rsid w:val="00E07C27"/>
    <w:rsid w:val="00E10AFD"/>
    <w:rsid w:val="00E12B11"/>
    <w:rsid w:val="00E12B22"/>
    <w:rsid w:val="00E12FB0"/>
    <w:rsid w:val="00E14814"/>
    <w:rsid w:val="00E153EB"/>
    <w:rsid w:val="00E1591B"/>
    <w:rsid w:val="00E15C53"/>
    <w:rsid w:val="00E15D65"/>
    <w:rsid w:val="00E15E5E"/>
    <w:rsid w:val="00E167A0"/>
    <w:rsid w:val="00E16A50"/>
    <w:rsid w:val="00E21CDC"/>
    <w:rsid w:val="00E230F9"/>
    <w:rsid w:val="00E249D5"/>
    <w:rsid w:val="00E25017"/>
    <w:rsid w:val="00E26F73"/>
    <w:rsid w:val="00E30A34"/>
    <w:rsid w:val="00E33B04"/>
    <w:rsid w:val="00E33C68"/>
    <w:rsid w:val="00E34EEB"/>
    <w:rsid w:val="00E3687C"/>
    <w:rsid w:val="00E36B13"/>
    <w:rsid w:val="00E37A15"/>
    <w:rsid w:val="00E4304C"/>
    <w:rsid w:val="00E44EB9"/>
    <w:rsid w:val="00E45BDC"/>
    <w:rsid w:val="00E460B7"/>
    <w:rsid w:val="00E46358"/>
    <w:rsid w:val="00E46578"/>
    <w:rsid w:val="00E465C0"/>
    <w:rsid w:val="00E471DC"/>
    <w:rsid w:val="00E50EB4"/>
    <w:rsid w:val="00E522E0"/>
    <w:rsid w:val="00E5239B"/>
    <w:rsid w:val="00E532FC"/>
    <w:rsid w:val="00E559B4"/>
    <w:rsid w:val="00E55BB0"/>
    <w:rsid w:val="00E56309"/>
    <w:rsid w:val="00E57335"/>
    <w:rsid w:val="00E6002F"/>
    <w:rsid w:val="00E6086D"/>
    <w:rsid w:val="00E609E5"/>
    <w:rsid w:val="00E60F27"/>
    <w:rsid w:val="00E6423E"/>
    <w:rsid w:val="00E64D93"/>
    <w:rsid w:val="00E65EDB"/>
    <w:rsid w:val="00E66927"/>
    <w:rsid w:val="00E677B8"/>
    <w:rsid w:val="00E67E9E"/>
    <w:rsid w:val="00E67FA1"/>
    <w:rsid w:val="00E7115E"/>
    <w:rsid w:val="00E72C06"/>
    <w:rsid w:val="00E7387D"/>
    <w:rsid w:val="00E73D53"/>
    <w:rsid w:val="00E74EA6"/>
    <w:rsid w:val="00E75111"/>
    <w:rsid w:val="00E7687D"/>
    <w:rsid w:val="00E77296"/>
    <w:rsid w:val="00E839B4"/>
    <w:rsid w:val="00E8416D"/>
    <w:rsid w:val="00E842D7"/>
    <w:rsid w:val="00E85E09"/>
    <w:rsid w:val="00E861E3"/>
    <w:rsid w:val="00E87527"/>
    <w:rsid w:val="00E87A1E"/>
    <w:rsid w:val="00E87EF7"/>
    <w:rsid w:val="00E900E4"/>
    <w:rsid w:val="00E93763"/>
    <w:rsid w:val="00E940AB"/>
    <w:rsid w:val="00E94C27"/>
    <w:rsid w:val="00E96C4C"/>
    <w:rsid w:val="00EA10FC"/>
    <w:rsid w:val="00EA1DDF"/>
    <w:rsid w:val="00EA2AAE"/>
    <w:rsid w:val="00EA2EC0"/>
    <w:rsid w:val="00EA427A"/>
    <w:rsid w:val="00EA6511"/>
    <w:rsid w:val="00EA723B"/>
    <w:rsid w:val="00EB08BF"/>
    <w:rsid w:val="00EB50DE"/>
    <w:rsid w:val="00EB6350"/>
    <w:rsid w:val="00EB687A"/>
    <w:rsid w:val="00EC2F62"/>
    <w:rsid w:val="00EC37F3"/>
    <w:rsid w:val="00EC409F"/>
    <w:rsid w:val="00EC62EB"/>
    <w:rsid w:val="00EC6E9F"/>
    <w:rsid w:val="00ED302D"/>
    <w:rsid w:val="00ED44F0"/>
    <w:rsid w:val="00ED487E"/>
    <w:rsid w:val="00ED4B33"/>
    <w:rsid w:val="00ED5993"/>
    <w:rsid w:val="00ED68DD"/>
    <w:rsid w:val="00ED7581"/>
    <w:rsid w:val="00ED7DD6"/>
    <w:rsid w:val="00EE060B"/>
    <w:rsid w:val="00EE15A1"/>
    <w:rsid w:val="00EE2A7C"/>
    <w:rsid w:val="00EE2C42"/>
    <w:rsid w:val="00EE341B"/>
    <w:rsid w:val="00EE4453"/>
    <w:rsid w:val="00EE5FCE"/>
    <w:rsid w:val="00EE6BBD"/>
    <w:rsid w:val="00EE6E1E"/>
    <w:rsid w:val="00EE705F"/>
    <w:rsid w:val="00EE7092"/>
    <w:rsid w:val="00EE72A4"/>
    <w:rsid w:val="00EE7415"/>
    <w:rsid w:val="00EF06A5"/>
    <w:rsid w:val="00EF0B7B"/>
    <w:rsid w:val="00EF1462"/>
    <w:rsid w:val="00EF33D0"/>
    <w:rsid w:val="00EF3712"/>
    <w:rsid w:val="00EF54FD"/>
    <w:rsid w:val="00EF64FC"/>
    <w:rsid w:val="00F04CDB"/>
    <w:rsid w:val="00F05CED"/>
    <w:rsid w:val="00F07F0D"/>
    <w:rsid w:val="00F11BDB"/>
    <w:rsid w:val="00F13112"/>
    <w:rsid w:val="00F16080"/>
    <w:rsid w:val="00F16FE6"/>
    <w:rsid w:val="00F20733"/>
    <w:rsid w:val="00F20C8D"/>
    <w:rsid w:val="00F22AF8"/>
    <w:rsid w:val="00F238BD"/>
    <w:rsid w:val="00F23CA7"/>
    <w:rsid w:val="00F24992"/>
    <w:rsid w:val="00F32F2F"/>
    <w:rsid w:val="00F33A7E"/>
    <w:rsid w:val="00F33F3F"/>
    <w:rsid w:val="00F34E11"/>
    <w:rsid w:val="00F35BDD"/>
    <w:rsid w:val="00F35EF0"/>
    <w:rsid w:val="00F3781F"/>
    <w:rsid w:val="00F403FD"/>
    <w:rsid w:val="00F41E72"/>
    <w:rsid w:val="00F43EA6"/>
    <w:rsid w:val="00F45196"/>
    <w:rsid w:val="00F45BDF"/>
    <w:rsid w:val="00F50300"/>
    <w:rsid w:val="00F50F86"/>
    <w:rsid w:val="00F511DB"/>
    <w:rsid w:val="00F5186E"/>
    <w:rsid w:val="00F531FF"/>
    <w:rsid w:val="00F53CD1"/>
    <w:rsid w:val="00F5414B"/>
    <w:rsid w:val="00F55D74"/>
    <w:rsid w:val="00F5614A"/>
    <w:rsid w:val="00F56E39"/>
    <w:rsid w:val="00F61187"/>
    <w:rsid w:val="00F623E9"/>
    <w:rsid w:val="00F62B59"/>
    <w:rsid w:val="00F63951"/>
    <w:rsid w:val="00F63C86"/>
    <w:rsid w:val="00F63FAB"/>
    <w:rsid w:val="00F64760"/>
    <w:rsid w:val="00F66BB8"/>
    <w:rsid w:val="00F674B0"/>
    <w:rsid w:val="00F67BA9"/>
    <w:rsid w:val="00F706DC"/>
    <w:rsid w:val="00F715DB"/>
    <w:rsid w:val="00F766BE"/>
    <w:rsid w:val="00F77EB9"/>
    <w:rsid w:val="00F80635"/>
    <w:rsid w:val="00F8115F"/>
    <w:rsid w:val="00F815D1"/>
    <w:rsid w:val="00F81E7A"/>
    <w:rsid w:val="00F81E7E"/>
    <w:rsid w:val="00F81F0F"/>
    <w:rsid w:val="00F825F4"/>
    <w:rsid w:val="00F838DF"/>
    <w:rsid w:val="00F90D80"/>
    <w:rsid w:val="00F91BB4"/>
    <w:rsid w:val="00F92AA1"/>
    <w:rsid w:val="00F932DE"/>
    <w:rsid w:val="00F963DD"/>
    <w:rsid w:val="00F9641A"/>
    <w:rsid w:val="00F97004"/>
    <w:rsid w:val="00F97DC3"/>
    <w:rsid w:val="00FA0120"/>
    <w:rsid w:val="00FA067D"/>
    <w:rsid w:val="00FA0FF0"/>
    <w:rsid w:val="00FA2045"/>
    <w:rsid w:val="00FA4BCA"/>
    <w:rsid w:val="00FA6E3D"/>
    <w:rsid w:val="00FA7A66"/>
    <w:rsid w:val="00FB1AA9"/>
    <w:rsid w:val="00FB1E58"/>
    <w:rsid w:val="00FB227C"/>
    <w:rsid w:val="00FB2830"/>
    <w:rsid w:val="00FB2A63"/>
    <w:rsid w:val="00FB4B5A"/>
    <w:rsid w:val="00FB5963"/>
    <w:rsid w:val="00FB5DAA"/>
    <w:rsid w:val="00FB6AB1"/>
    <w:rsid w:val="00FC0008"/>
    <w:rsid w:val="00FC04B9"/>
    <w:rsid w:val="00FC161A"/>
    <w:rsid w:val="00FC23D5"/>
    <w:rsid w:val="00FC3B4D"/>
    <w:rsid w:val="00FC4337"/>
    <w:rsid w:val="00FC4C1A"/>
    <w:rsid w:val="00FC5E2C"/>
    <w:rsid w:val="00FC628F"/>
    <w:rsid w:val="00FC6468"/>
    <w:rsid w:val="00FC6D49"/>
    <w:rsid w:val="00FC7A05"/>
    <w:rsid w:val="00FD040C"/>
    <w:rsid w:val="00FD09C2"/>
    <w:rsid w:val="00FD2CA8"/>
    <w:rsid w:val="00FD47A2"/>
    <w:rsid w:val="00FD4922"/>
    <w:rsid w:val="00FD6461"/>
    <w:rsid w:val="00FD71C2"/>
    <w:rsid w:val="00FE0281"/>
    <w:rsid w:val="00FE6E55"/>
    <w:rsid w:val="00FE7083"/>
    <w:rsid w:val="00FF019F"/>
    <w:rsid w:val="00FF1B2A"/>
    <w:rsid w:val="00FF2160"/>
    <w:rsid w:val="00FF2E31"/>
    <w:rsid w:val="00FF30DE"/>
    <w:rsid w:val="00FF5CD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spacing w:after="60"/>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7A0"/>
    <w:rPr>
      <w:rFonts w:ascii="Calibri" w:hAnsi="Calibri" w:cs="Calibri"/>
      <w:color w:val="000000"/>
      <w:sz w:val="24"/>
      <w:szCs w:val="24"/>
    </w:rPr>
  </w:style>
  <w:style w:type="paragraph" w:styleId="Heading1">
    <w:name w:val="heading 1"/>
    <w:basedOn w:val="Normal"/>
    <w:next w:val="Normal"/>
    <w:link w:val="Heading1Char"/>
    <w:qFormat/>
    <w:rsid w:val="003C682F"/>
    <w:pPr>
      <w:keepNext/>
      <w:spacing w:before="240" w:line="360" w:lineRule="auto"/>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3C682F"/>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3F211F"/>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qFormat/>
    <w:rsid w:val="00AF280B"/>
    <w:rPr>
      <w:rFonts w:eastAsia="Calibri"/>
      <w:color w:val="auto"/>
    </w:rPr>
  </w:style>
  <w:style w:type="character" w:customStyle="1" w:styleId="BodyTextChar">
    <w:name w:val="Body Text Char"/>
    <w:basedOn w:val="DefaultParagraphFont"/>
    <w:link w:val="BodyTex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070D29"/>
    <w:pPr>
      <w:jc w:val="center"/>
    </w:pPr>
    <w:rPr>
      <w:noProof/>
    </w:rPr>
  </w:style>
  <w:style w:type="character" w:customStyle="1" w:styleId="EndNoteBibliographyTitleChar">
    <w:name w:val="EndNote Bibliography Title Char"/>
    <w:basedOn w:val="DefaultParagraphFont"/>
    <w:link w:val="EndNoteBibliographyTitle"/>
    <w:rsid w:val="00070D29"/>
    <w:rPr>
      <w:rFonts w:ascii="Calibri" w:hAnsi="Calibri" w:cs="Calibri"/>
      <w:noProof/>
      <w:color w:val="000000"/>
      <w:sz w:val="24"/>
      <w:szCs w:val="24"/>
    </w:rPr>
  </w:style>
  <w:style w:type="paragraph" w:customStyle="1" w:styleId="EndNoteBibliography">
    <w:name w:val="EndNote Bibliography"/>
    <w:basedOn w:val="Normal"/>
    <w:link w:val="EndNoteBibliographyChar"/>
    <w:rsid w:val="00070D29"/>
    <w:rPr>
      <w:noProof/>
    </w:rPr>
  </w:style>
  <w:style w:type="character" w:customStyle="1" w:styleId="EndNoteBibliographyChar">
    <w:name w:val="EndNote Bibliography Char"/>
    <w:basedOn w:val="DefaultParagraphFont"/>
    <w:link w:val="EndNoteBibliography"/>
    <w:rsid w:val="00070D29"/>
    <w:rPr>
      <w:rFonts w:ascii="Calibri" w:hAnsi="Calibri" w:cs="Calibri"/>
      <w:noProof/>
      <w:color w:val="000000"/>
      <w:sz w:val="24"/>
      <w:szCs w:val="24"/>
    </w:rPr>
  </w:style>
  <w:style w:type="numbering" w:customStyle="1" w:styleId="NoList1">
    <w:name w:val="No List1"/>
    <w:next w:val="NoList"/>
    <w:uiPriority w:val="99"/>
    <w:semiHidden/>
    <w:unhideWhenUsed/>
    <w:rsid w:val="00AB10E2"/>
  </w:style>
  <w:style w:type="paragraph" w:styleId="FootnoteText">
    <w:name w:val="footnote text"/>
    <w:basedOn w:val="Normal"/>
    <w:link w:val="FootnoteTextChar"/>
    <w:semiHidden/>
    <w:rsid w:val="00AB10E2"/>
    <w:rPr>
      <w:rFonts w:ascii="Times New Roman" w:eastAsia="SimSun" w:hAnsi="Times New Roman" w:cs="Times New Roman"/>
      <w:color w:val="auto"/>
      <w:sz w:val="20"/>
      <w:szCs w:val="20"/>
    </w:rPr>
  </w:style>
  <w:style w:type="character" w:customStyle="1" w:styleId="FootnoteTextChar">
    <w:name w:val="Footnote Text Char"/>
    <w:basedOn w:val="DefaultParagraphFont"/>
    <w:link w:val="FootnoteText"/>
    <w:semiHidden/>
    <w:rsid w:val="00AB10E2"/>
    <w:rPr>
      <w:rFonts w:eastAsia="SimSun"/>
    </w:rPr>
  </w:style>
  <w:style w:type="character" w:customStyle="1" w:styleId="EndnoteTextChar">
    <w:name w:val="Endnote Text Char"/>
    <w:basedOn w:val="DefaultParagraphFont"/>
    <w:link w:val="EndnoteText"/>
    <w:semiHidden/>
    <w:rsid w:val="00AB10E2"/>
  </w:style>
  <w:style w:type="paragraph" w:styleId="EndnoteText">
    <w:name w:val="endnote text"/>
    <w:basedOn w:val="Normal"/>
    <w:link w:val="EndnoteTextChar"/>
    <w:semiHidden/>
    <w:rsid w:val="00AB10E2"/>
    <w:rPr>
      <w:rFonts w:ascii="Times New Roman" w:hAnsi="Times New Roman" w:cs="Times New Roman"/>
      <w:color w:val="auto"/>
      <w:sz w:val="20"/>
      <w:szCs w:val="20"/>
    </w:rPr>
  </w:style>
  <w:style w:type="character" w:customStyle="1" w:styleId="EndnoteTextChar1">
    <w:name w:val="Endnote Text Char1"/>
    <w:basedOn w:val="DefaultParagraphFont"/>
    <w:uiPriority w:val="99"/>
    <w:semiHidden/>
    <w:rsid w:val="00AB10E2"/>
    <w:rPr>
      <w:rFonts w:ascii="Calibri" w:hAnsi="Calibri" w:cs="Calibri"/>
      <w:color w:val="000000"/>
    </w:rPr>
  </w:style>
  <w:style w:type="paragraph" w:styleId="z-TopofForm">
    <w:name w:val="HTML Top of Form"/>
    <w:basedOn w:val="Normal"/>
    <w:next w:val="Normal"/>
    <w:link w:val="z-TopofFormChar"/>
    <w:hidden/>
    <w:rsid w:val="00AB10E2"/>
    <w:pPr>
      <w:pBdr>
        <w:bottom w:val="single" w:sz="6" w:space="1" w:color="auto"/>
      </w:pBdr>
      <w:jc w:val="center"/>
    </w:pPr>
    <w:rPr>
      <w:rFonts w:ascii="Arial" w:eastAsia="SimSun" w:hAnsi="Arial" w:cs="Arial"/>
      <w:vanish/>
      <w:color w:val="auto"/>
      <w:sz w:val="16"/>
      <w:szCs w:val="16"/>
      <w:lang w:eastAsia="zh-CN"/>
    </w:rPr>
  </w:style>
  <w:style w:type="character" w:customStyle="1" w:styleId="z-TopofFormChar">
    <w:name w:val="z-Top of Form Char"/>
    <w:basedOn w:val="DefaultParagraphFont"/>
    <w:link w:val="z-TopofForm"/>
    <w:rsid w:val="00AB10E2"/>
    <w:rPr>
      <w:rFonts w:ascii="Arial" w:eastAsia="SimSun" w:hAnsi="Arial" w:cs="Arial"/>
      <w:vanish/>
      <w:sz w:val="16"/>
      <w:szCs w:val="16"/>
      <w:lang w:eastAsia="zh-CN"/>
    </w:rPr>
  </w:style>
  <w:style w:type="paragraph" w:styleId="z-BottomofForm">
    <w:name w:val="HTML Bottom of Form"/>
    <w:basedOn w:val="Normal"/>
    <w:next w:val="Normal"/>
    <w:link w:val="z-BottomofFormChar"/>
    <w:hidden/>
    <w:rsid w:val="00AB10E2"/>
    <w:pPr>
      <w:pBdr>
        <w:top w:val="single" w:sz="6" w:space="1" w:color="auto"/>
      </w:pBdr>
      <w:jc w:val="center"/>
    </w:pPr>
    <w:rPr>
      <w:rFonts w:ascii="Arial" w:eastAsia="SimSun" w:hAnsi="Arial" w:cs="Arial"/>
      <w:vanish/>
      <w:color w:val="auto"/>
      <w:sz w:val="16"/>
      <w:szCs w:val="16"/>
      <w:lang w:eastAsia="zh-CN"/>
    </w:rPr>
  </w:style>
  <w:style w:type="character" w:customStyle="1" w:styleId="z-BottomofFormChar">
    <w:name w:val="z-Bottom of Form Char"/>
    <w:basedOn w:val="DefaultParagraphFont"/>
    <w:link w:val="z-BottomofForm"/>
    <w:rsid w:val="00AB10E2"/>
    <w:rPr>
      <w:rFonts w:ascii="Arial" w:eastAsia="SimSun" w:hAnsi="Arial" w:cs="Arial"/>
      <w:vanish/>
      <w:sz w:val="16"/>
      <w:szCs w:val="16"/>
      <w:lang w:eastAsia="zh-CN"/>
    </w:rPr>
  </w:style>
  <w:style w:type="character" w:customStyle="1" w:styleId="BalloonTextChar1">
    <w:name w:val="Balloon Text Char1"/>
    <w:basedOn w:val="DefaultParagraphFont"/>
    <w:uiPriority w:val="99"/>
    <w:semiHidden/>
    <w:rsid w:val="00AB10E2"/>
    <w:rPr>
      <w:rFonts w:ascii="Segoe UI" w:hAnsi="Segoe UI" w:cs="Segoe UI"/>
      <w:sz w:val="18"/>
      <w:szCs w:val="18"/>
    </w:rPr>
  </w:style>
  <w:style w:type="character" w:customStyle="1" w:styleId="CommentTextChar1">
    <w:name w:val="Comment Text Char1"/>
    <w:basedOn w:val="DefaultParagraphFont"/>
    <w:uiPriority w:val="99"/>
    <w:semiHidden/>
    <w:rsid w:val="00AB10E2"/>
    <w:rPr>
      <w:rFonts w:ascii="Times New Roman" w:hAnsi="Times New Roman" w:cs="Times New Roman"/>
      <w:sz w:val="20"/>
      <w:szCs w:val="20"/>
    </w:rPr>
  </w:style>
  <w:style w:type="character" w:customStyle="1" w:styleId="CommentSubjectChar1">
    <w:name w:val="Comment Subject Char1"/>
    <w:basedOn w:val="CommentTextChar1"/>
    <w:uiPriority w:val="99"/>
    <w:semiHidden/>
    <w:rsid w:val="00AB10E2"/>
    <w:rPr>
      <w:rFonts w:ascii="Times New Roman" w:hAnsi="Times New Roman" w:cs="Times New Roman"/>
      <w:b/>
      <w:bCs/>
      <w:sz w:val="20"/>
      <w:szCs w:val="20"/>
    </w:rPr>
  </w:style>
  <w:style w:type="character" w:customStyle="1" w:styleId="article-articlebody">
    <w:name w:val="article-articlebody"/>
    <w:basedOn w:val="DefaultParagraphFont"/>
    <w:rsid w:val="00AB10E2"/>
  </w:style>
  <w:style w:type="paragraph" w:styleId="Caption">
    <w:name w:val="caption"/>
    <w:basedOn w:val="Normal"/>
    <w:next w:val="Normal"/>
    <w:unhideWhenUsed/>
    <w:qFormat/>
    <w:rsid w:val="00AB10E2"/>
    <w:pPr>
      <w:spacing w:after="200"/>
    </w:pPr>
    <w:rPr>
      <w:rFonts w:ascii="Times New Roman" w:eastAsia="SimSun" w:hAnsi="Times New Roman" w:cs="Times New Roman"/>
      <w:b/>
      <w:bCs/>
      <w:color w:val="4F81BD" w:themeColor="accent1"/>
      <w:sz w:val="18"/>
      <w:szCs w:val="18"/>
    </w:rPr>
  </w:style>
  <w:style w:type="paragraph" w:styleId="HTMLPreformatted">
    <w:name w:val="HTML Preformatted"/>
    <w:basedOn w:val="Normal"/>
    <w:link w:val="HTMLPreformattedChar"/>
    <w:uiPriority w:val="99"/>
    <w:unhideWhenUsed/>
    <w:qFormat/>
    <w:rsid w:val="00F23C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pPr>
    <w:rPr>
      <w:rFonts w:ascii="SimSun" w:eastAsia="SimSun" w:hAnsi="SimSun" w:cs="Times New Roman" w:hint="eastAsia"/>
      <w:color w:val="auto"/>
      <w:lang w:eastAsia="zh-CN"/>
    </w:rPr>
  </w:style>
  <w:style w:type="character" w:customStyle="1" w:styleId="HTMLPreformattedChar">
    <w:name w:val="HTML Preformatted Char"/>
    <w:basedOn w:val="DefaultParagraphFont"/>
    <w:link w:val="HTMLPreformatted"/>
    <w:uiPriority w:val="99"/>
    <w:qFormat/>
    <w:rsid w:val="00F23CA7"/>
    <w:rPr>
      <w:rFonts w:ascii="SimSun" w:eastAsia="SimSun" w:hAnsi="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085219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8B612D56D8FEF429FF08DBD05A11435" ma:contentTypeVersion="7" ma:contentTypeDescription="Create a new document." ma:contentTypeScope="" ma:versionID="d6d4d5e69959d883a3d7cba8407292d2">
  <xsd:schema xmlns:xsd="http://www.w3.org/2001/XMLSchema" xmlns:xs="http://www.w3.org/2001/XMLSchema" xmlns:p="http://schemas.microsoft.com/office/2006/metadata/properties" xmlns:ns3="ae8cb991-6de7-4519-9ceb-ac92e1d16292" targetNamespace="http://schemas.microsoft.com/office/2006/metadata/properties" ma:root="true" ma:fieldsID="1359f5a01024c2918156dc1216badb75" ns3:_="">
    <xsd:import namespace="ae8cb991-6de7-4519-9ceb-ac92e1d1629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8cb991-6de7-4519-9ceb-ac92e1d162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B1DE9A-FCCB-DD48-BDC5-4A297E502EC3}">
  <ds:schemaRefs>
    <ds:schemaRef ds:uri="http://schemas.openxmlformats.org/officeDocument/2006/bibliography"/>
  </ds:schemaRefs>
</ds:datastoreItem>
</file>

<file path=customXml/itemProps2.xml><?xml version="1.0" encoding="utf-8"?>
<ds:datastoreItem xmlns:ds="http://schemas.openxmlformats.org/officeDocument/2006/customXml" ds:itemID="{55E99C8B-72F8-419E-B92C-6CC6382F4B52}">
  <ds:schemaRefs>
    <ds:schemaRef ds:uri="http://schemas.microsoft.com/sharepoint/v3/contenttype/forms"/>
  </ds:schemaRefs>
</ds:datastoreItem>
</file>

<file path=customXml/itemProps3.xml><?xml version="1.0" encoding="utf-8"?>
<ds:datastoreItem xmlns:ds="http://schemas.openxmlformats.org/officeDocument/2006/customXml" ds:itemID="{50E9AC19-2AE4-483B-BACB-C5C840CFE9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8cb991-6de7-4519-9ceb-ac92e1d162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A5DF96-DAC9-4B95-9BDB-18BE9EE981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573</Words>
  <Characters>54570</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13T23:48:00Z</dcterms:created>
  <dcterms:modified xsi:type="dcterms:W3CDTF">2020-10-2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B612D56D8FEF429FF08DBD05A11435</vt:lpwstr>
  </property>
</Properties>
</file>